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D50F27" w14:textId="08D51BD2" w:rsidR="003F497E" w:rsidRPr="00371C21" w:rsidRDefault="00511B76" w:rsidP="000F5C3C">
      <w:pPr>
        <w:rPr>
          <w:b/>
          <w:sz w:val="32"/>
          <w:szCs w:val="32"/>
        </w:rPr>
      </w:pPr>
      <w:bookmarkStart w:id="0" w:name="_GoBack"/>
      <w:bookmarkEnd w:id="0"/>
      <w:r w:rsidRPr="00371C21">
        <w:rPr>
          <w:b/>
          <w:sz w:val="32"/>
          <w:szCs w:val="32"/>
        </w:rPr>
        <w:t>Systematic review of</w:t>
      </w:r>
      <w:r w:rsidR="002714AC" w:rsidRPr="00371C21">
        <w:rPr>
          <w:b/>
          <w:sz w:val="32"/>
          <w:szCs w:val="32"/>
        </w:rPr>
        <w:t xml:space="preserve"> </w:t>
      </w:r>
      <w:r w:rsidR="00502A31">
        <w:rPr>
          <w:b/>
          <w:sz w:val="32"/>
          <w:szCs w:val="32"/>
        </w:rPr>
        <w:t xml:space="preserve">evidence for relationships between physiological and </w:t>
      </w:r>
      <w:r w:rsidR="001A332E">
        <w:rPr>
          <w:b/>
          <w:sz w:val="32"/>
          <w:szCs w:val="32"/>
        </w:rPr>
        <w:t xml:space="preserve">CT </w:t>
      </w:r>
      <w:r w:rsidR="00AC1CA3">
        <w:rPr>
          <w:b/>
          <w:sz w:val="32"/>
          <w:szCs w:val="32"/>
        </w:rPr>
        <w:t>indices</w:t>
      </w:r>
      <w:r w:rsidR="00502A31">
        <w:rPr>
          <w:b/>
          <w:sz w:val="32"/>
          <w:szCs w:val="32"/>
        </w:rPr>
        <w:t xml:space="preserve"> of </w:t>
      </w:r>
      <w:r w:rsidR="002714AC" w:rsidRPr="00371C21">
        <w:rPr>
          <w:b/>
          <w:sz w:val="32"/>
          <w:szCs w:val="32"/>
        </w:rPr>
        <w:t xml:space="preserve">small airways </w:t>
      </w:r>
      <w:r w:rsidR="00502A31">
        <w:rPr>
          <w:b/>
          <w:sz w:val="32"/>
          <w:szCs w:val="32"/>
        </w:rPr>
        <w:t xml:space="preserve">and </w:t>
      </w:r>
      <w:r w:rsidRPr="00371C21">
        <w:rPr>
          <w:b/>
          <w:sz w:val="32"/>
          <w:szCs w:val="32"/>
        </w:rPr>
        <w:t>clinical outcomes</w:t>
      </w:r>
      <w:r w:rsidR="00B606D5" w:rsidRPr="00371C21">
        <w:rPr>
          <w:b/>
          <w:sz w:val="32"/>
          <w:szCs w:val="32"/>
        </w:rPr>
        <w:t xml:space="preserve"> in COPD</w:t>
      </w:r>
    </w:p>
    <w:p w14:paraId="1B8E541C" w14:textId="73092E96" w:rsidR="000F5C3C" w:rsidRPr="0093490F" w:rsidRDefault="000F5C3C" w:rsidP="000F5C3C">
      <w:r w:rsidRPr="0078216E">
        <w:rPr>
          <w:lang w:val="nl-NL"/>
        </w:rPr>
        <w:t>Kerry Gove</w:t>
      </w:r>
      <w:r w:rsidRPr="005C30EA">
        <w:rPr>
          <w:vertAlign w:val="superscript"/>
          <w:lang w:val="nl-NL"/>
        </w:rPr>
        <w:t>1</w:t>
      </w:r>
      <w:r>
        <w:rPr>
          <w:vertAlign w:val="superscript"/>
          <w:lang w:val="nl-NL"/>
        </w:rPr>
        <w:t>,2</w:t>
      </w:r>
      <w:r>
        <w:rPr>
          <w:lang w:val="nl-NL"/>
        </w:rPr>
        <w:t>, Tom Wilkinson</w:t>
      </w:r>
      <w:r>
        <w:rPr>
          <w:vertAlign w:val="superscript"/>
          <w:lang w:val="nl-NL"/>
        </w:rPr>
        <w:t>1,2</w:t>
      </w:r>
      <w:r>
        <w:rPr>
          <w:lang w:val="nl-NL"/>
        </w:rPr>
        <w:t>, Sandy Jack</w:t>
      </w:r>
      <w:r>
        <w:rPr>
          <w:vertAlign w:val="superscript"/>
          <w:lang w:val="nl-NL"/>
        </w:rPr>
        <w:t>1,2</w:t>
      </w:r>
      <w:r w:rsidR="00941FFC">
        <w:rPr>
          <w:lang w:val="nl-NL"/>
        </w:rPr>
        <w:t xml:space="preserve">, </w:t>
      </w:r>
      <w:r w:rsidR="00687D2B" w:rsidRPr="00687D2B">
        <w:rPr>
          <w:lang w:val="nl-NL"/>
        </w:rPr>
        <w:t>Kristoffer Ostridge</w:t>
      </w:r>
      <w:r w:rsidR="00687D2B">
        <w:rPr>
          <w:vertAlign w:val="superscript"/>
          <w:lang w:val="nl-NL"/>
        </w:rPr>
        <w:t>1,2</w:t>
      </w:r>
      <w:r w:rsidR="00687D2B">
        <w:rPr>
          <w:lang w:val="nl-NL"/>
        </w:rPr>
        <w:t>,</w:t>
      </w:r>
      <w:r w:rsidR="00687D2B" w:rsidRPr="00687D2B">
        <w:rPr>
          <w:lang w:val="nl-NL"/>
        </w:rPr>
        <w:t xml:space="preserve"> </w:t>
      </w:r>
      <w:r>
        <w:rPr>
          <w:lang w:val="nl-NL"/>
        </w:rPr>
        <w:t>Bruce Thompson</w:t>
      </w:r>
      <w:r w:rsidR="007F6BB8">
        <w:rPr>
          <w:vertAlign w:val="superscript"/>
          <w:lang w:val="nl-NL"/>
        </w:rPr>
        <w:t>3,4</w:t>
      </w:r>
      <w:r>
        <w:rPr>
          <w:lang w:val="nl-NL"/>
        </w:rPr>
        <w:t xml:space="preserve"> and Joy Conway </w:t>
      </w:r>
      <w:r>
        <w:rPr>
          <w:vertAlign w:val="superscript"/>
          <w:lang w:val="nl-NL"/>
        </w:rPr>
        <w:t>2</w:t>
      </w:r>
      <w:r w:rsidR="007F6BB8">
        <w:rPr>
          <w:vertAlign w:val="superscript"/>
          <w:lang w:val="nl-NL"/>
        </w:rPr>
        <w:t>,5</w:t>
      </w:r>
    </w:p>
    <w:p w14:paraId="72F9C46C" w14:textId="77777777" w:rsidR="002C4E24" w:rsidRDefault="000F5C3C" w:rsidP="002C4E24">
      <w:pPr>
        <w:spacing w:line="360" w:lineRule="auto"/>
      </w:pPr>
      <w:r w:rsidRPr="00CC7487">
        <w:rPr>
          <w:vertAlign w:val="superscript"/>
        </w:rPr>
        <w:t>1</w:t>
      </w:r>
      <w:r w:rsidRPr="00CC7487">
        <w:t>Faculty of Medicine, University of Southampton,</w:t>
      </w:r>
      <w:r>
        <w:t xml:space="preserve"> </w:t>
      </w:r>
      <w:r w:rsidRPr="00CC7487">
        <w:t xml:space="preserve">UK, </w:t>
      </w:r>
      <w:r>
        <w:rPr>
          <w:vertAlign w:val="superscript"/>
        </w:rPr>
        <w:t>2</w:t>
      </w:r>
      <w:r>
        <w:t xml:space="preserve"> NIHR Southampton Biomedical Research Centre, University Hospital Southampton, </w:t>
      </w:r>
      <w:r>
        <w:rPr>
          <w:vertAlign w:val="superscript"/>
        </w:rPr>
        <w:t xml:space="preserve">3 </w:t>
      </w:r>
      <w:r w:rsidR="007F6BB8" w:rsidRPr="007F6BB8">
        <w:t>Allergy, Immuno</w:t>
      </w:r>
      <w:r w:rsidR="007F6BB8">
        <w:t xml:space="preserve">logy, and Respiratory Medicine, </w:t>
      </w:r>
      <w:r w:rsidR="007F6BB8" w:rsidRPr="007F6BB8">
        <w:t xml:space="preserve">Alfred Hospital, </w:t>
      </w:r>
      <w:r w:rsidR="001A7B40">
        <w:t xml:space="preserve">Central Clinical School, </w:t>
      </w:r>
      <w:r w:rsidR="007F6BB8" w:rsidRPr="007F6BB8">
        <w:t>Melbourne, Australia</w:t>
      </w:r>
      <w:r w:rsidR="007F6BB8">
        <w:t xml:space="preserve">, </w:t>
      </w:r>
      <w:r w:rsidR="007F6BB8">
        <w:rPr>
          <w:vertAlign w:val="superscript"/>
        </w:rPr>
        <w:t xml:space="preserve">4 </w:t>
      </w:r>
      <w:r w:rsidR="007F6BB8" w:rsidRPr="007F6BB8">
        <w:t xml:space="preserve">Department </w:t>
      </w:r>
      <w:r w:rsidR="007F6BB8">
        <w:t xml:space="preserve">of Medicine, Monash University, </w:t>
      </w:r>
      <w:r w:rsidR="007F6BB8" w:rsidRPr="007F6BB8">
        <w:t>Melbourne, Australia</w:t>
      </w:r>
      <w:r w:rsidR="007F6BB8">
        <w:t xml:space="preserve">, </w:t>
      </w:r>
      <w:r w:rsidR="007F6BB8">
        <w:rPr>
          <w:vertAlign w:val="superscript"/>
        </w:rPr>
        <w:t xml:space="preserve">5 </w:t>
      </w:r>
      <w:r w:rsidR="007F6BB8">
        <w:t>Faculty of Health Sciences</w:t>
      </w:r>
      <w:r w:rsidR="007F6BB8" w:rsidRPr="007F6BB8">
        <w:t>, University of Southampton, UK</w:t>
      </w:r>
    </w:p>
    <w:p w14:paraId="6C5A4FA6" w14:textId="1AE8E083" w:rsidR="00B32732" w:rsidRDefault="00B32732" w:rsidP="002C4E24">
      <w:pPr>
        <w:spacing w:line="360" w:lineRule="auto"/>
      </w:pPr>
      <w:r>
        <w:t>Correspondence: Kerry Gove</w:t>
      </w:r>
    </w:p>
    <w:p w14:paraId="43BF50D3" w14:textId="45C58656" w:rsidR="00B32732" w:rsidRDefault="00B32732" w:rsidP="00B32732">
      <w:pPr>
        <w:spacing w:line="240" w:lineRule="auto"/>
      </w:pPr>
      <w:r>
        <w:t xml:space="preserve">Clinical and Experimental Sciences, </w:t>
      </w:r>
      <w:r w:rsidRPr="00B32732">
        <w:t>Faculty of Medicine, University of Southampton, Southampton General Hospital, Mailpoint 810, Tremona Road, Southampton SO16 6YD</w:t>
      </w:r>
      <w:r>
        <w:t xml:space="preserve">, </w:t>
      </w:r>
      <w:r w:rsidRPr="00B32732">
        <w:t>UK</w:t>
      </w:r>
    </w:p>
    <w:p w14:paraId="45BF7B57" w14:textId="56488CC6" w:rsidR="00B32732" w:rsidRDefault="00B32732" w:rsidP="00B32732">
      <w:pPr>
        <w:spacing w:line="240" w:lineRule="auto"/>
      </w:pPr>
      <w:r>
        <w:t xml:space="preserve">Email: </w:t>
      </w:r>
      <w:hyperlink r:id="rId8" w:history="1">
        <w:r w:rsidR="00A72B0A" w:rsidRPr="00A77F95">
          <w:rPr>
            <w:rStyle w:val="Hyperlink"/>
          </w:rPr>
          <w:t>k.gove@soton.ac.uk</w:t>
        </w:r>
      </w:hyperlink>
    </w:p>
    <w:p w14:paraId="67615442" w14:textId="77777777" w:rsidR="002714AC" w:rsidRPr="00144A44" w:rsidRDefault="002714AC" w:rsidP="00791725">
      <w:pPr>
        <w:rPr>
          <w:b/>
        </w:rPr>
      </w:pPr>
      <w:r w:rsidRPr="00144A44">
        <w:rPr>
          <w:b/>
        </w:rPr>
        <w:t>Abstract</w:t>
      </w:r>
    </w:p>
    <w:p w14:paraId="4084B867" w14:textId="104C85D4" w:rsidR="00D66586" w:rsidRDefault="0083125B" w:rsidP="00632760">
      <w:r w:rsidRPr="009D689E">
        <w:rPr>
          <w:b/>
        </w:rPr>
        <w:t>Background:</w:t>
      </w:r>
      <w:r w:rsidR="00032180">
        <w:t xml:space="preserve"> </w:t>
      </w:r>
      <w:r w:rsidR="00AD0E97">
        <w:t>Small airways disease</w:t>
      </w:r>
      <w:r w:rsidR="00106725">
        <w:t xml:space="preserve"> </w:t>
      </w:r>
      <w:r w:rsidR="00793475">
        <w:t xml:space="preserve">(SAD) </w:t>
      </w:r>
      <w:r w:rsidR="00106725">
        <w:t>is</w:t>
      </w:r>
      <w:r w:rsidR="002F4D64">
        <w:t xml:space="preserve"> </w:t>
      </w:r>
      <w:r w:rsidR="000743CD">
        <w:t xml:space="preserve">considered </w:t>
      </w:r>
      <w:r w:rsidR="002F4D64">
        <w:t>pivotal in the pathology of COPD</w:t>
      </w:r>
      <w:r w:rsidR="00793475">
        <w:t>.</w:t>
      </w:r>
      <w:r w:rsidR="00106725">
        <w:t xml:space="preserve"> </w:t>
      </w:r>
      <w:r w:rsidR="00793475">
        <w:t xml:space="preserve"> </w:t>
      </w:r>
      <w:r w:rsidR="00DC3075">
        <w:t>There are n</w:t>
      </w:r>
      <w:r w:rsidR="007D6256">
        <w:t xml:space="preserve">umerous </w:t>
      </w:r>
      <w:r w:rsidR="00622F79">
        <w:t>publications describing</w:t>
      </w:r>
      <w:r w:rsidR="00DC3075">
        <w:t xml:space="preserve"> </w:t>
      </w:r>
      <w:r w:rsidR="007D6256">
        <w:t>physiological and</w:t>
      </w:r>
      <w:r w:rsidR="00EE31E0">
        <w:t xml:space="preserve"> </w:t>
      </w:r>
      <w:r w:rsidR="00D0120E">
        <w:t>Computed Tomography (</w:t>
      </w:r>
      <w:r w:rsidR="00EE31E0">
        <w:t>CT</w:t>
      </w:r>
      <w:r w:rsidR="00D0120E">
        <w:t>)</w:t>
      </w:r>
      <w:r w:rsidR="002D0A86">
        <w:t xml:space="preserve"> imaging</w:t>
      </w:r>
      <w:r w:rsidR="007D6256">
        <w:t xml:space="preserve"> </w:t>
      </w:r>
      <w:r w:rsidR="00DC3075">
        <w:t>markers t</w:t>
      </w:r>
      <w:r w:rsidR="007D6256">
        <w:t xml:space="preserve">o detect </w:t>
      </w:r>
      <w:r w:rsidR="00461CAA">
        <w:t>SAD</w:t>
      </w:r>
      <w:r w:rsidR="002D0A86">
        <w:t>. However, there is</w:t>
      </w:r>
      <w:r w:rsidR="00CE0AA9">
        <w:t xml:space="preserve"> </w:t>
      </w:r>
      <w:r w:rsidR="00106725">
        <w:t>no ag</w:t>
      </w:r>
      <w:r w:rsidR="005B0B9F">
        <w:t xml:space="preserve">reed </w:t>
      </w:r>
      <w:r w:rsidR="00EE31E0">
        <w:t>g</w:t>
      </w:r>
      <w:r w:rsidR="005B0B9F">
        <w:t xml:space="preserve">old standard </w:t>
      </w:r>
      <w:r w:rsidR="002D0A86">
        <w:t>and</w:t>
      </w:r>
      <w:r w:rsidR="00B204EF">
        <w:t xml:space="preserve"> </w:t>
      </w:r>
      <w:r w:rsidR="00502A31">
        <w:t>limited understanding of the clinical associatio</w:t>
      </w:r>
      <w:r w:rsidR="00CE0AA9">
        <w:t>ns of these measures to</w:t>
      </w:r>
      <w:r w:rsidR="001A513F">
        <w:t xml:space="preserve"> disease</w:t>
      </w:r>
      <w:r w:rsidR="00F61A62">
        <w:t xml:space="preserve"> out</w:t>
      </w:r>
      <w:r w:rsidR="00E87A0E">
        <w:t>c</w:t>
      </w:r>
      <w:r w:rsidR="00F61A62">
        <w:t>omes</w:t>
      </w:r>
      <w:r w:rsidR="007D6256">
        <w:t xml:space="preserve">. </w:t>
      </w:r>
      <w:r w:rsidR="00106725">
        <w:t xml:space="preserve"> </w:t>
      </w:r>
    </w:p>
    <w:p w14:paraId="10FDFB08" w14:textId="007014B8" w:rsidR="00D66586" w:rsidRDefault="0083125B" w:rsidP="00632760">
      <w:r w:rsidRPr="009D689E">
        <w:rPr>
          <w:b/>
        </w:rPr>
        <w:t>Methods:</w:t>
      </w:r>
      <w:r w:rsidR="00032180">
        <w:t xml:space="preserve"> </w:t>
      </w:r>
      <w:r w:rsidR="002D394E">
        <w:t>We conducted a systematic review using Embase, Medline and Pubmed to explore the</w:t>
      </w:r>
      <w:r w:rsidR="002D394E" w:rsidRPr="00737C30">
        <w:t xml:space="preserve"> relationship between physiological and CT SAD measures </w:t>
      </w:r>
      <w:r w:rsidR="00377103">
        <w:t xml:space="preserve">in </w:t>
      </w:r>
      <w:r w:rsidR="006E1EEB">
        <w:t>COPD (</w:t>
      </w:r>
      <w:r w:rsidR="00A51D0C">
        <w:t xml:space="preserve">GOLD </w:t>
      </w:r>
      <w:r w:rsidR="006E1EEB">
        <w:t>Stages 1-4)</w:t>
      </w:r>
      <w:r w:rsidR="00737C30" w:rsidRPr="00737C30">
        <w:t>.</w:t>
      </w:r>
      <w:r w:rsidR="00661768">
        <w:t xml:space="preserve"> Furthermore, </w:t>
      </w:r>
      <w:r w:rsidR="00032180">
        <w:t xml:space="preserve">evidence linking </w:t>
      </w:r>
      <w:r w:rsidR="00964CA3">
        <w:t xml:space="preserve">these </w:t>
      </w:r>
      <w:r w:rsidR="00032180">
        <w:t xml:space="preserve">physiological measures with </w:t>
      </w:r>
      <w:r w:rsidR="00675BF3">
        <w:t xml:space="preserve">defined </w:t>
      </w:r>
      <w:r w:rsidR="00032180">
        <w:t>clinical outcomes such as health status, functional assessment and exacerbation frequency</w:t>
      </w:r>
      <w:r w:rsidR="00BE4D3A">
        <w:t xml:space="preserve"> were</w:t>
      </w:r>
      <w:r w:rsidR="00737C30">
        <w:t xml:space="preserve"> summarised</w:t>
      </w:r>
      <w:r w:rsidR="00032180">
        <w:t xml:space="preserve">. </w:t>
      </w:r>
    </w:p>
    <w:p w14:paraId="20A2E425" w14:textId="7734408C" w:rsidR="00D66586" w:rsidRDefault="0083125B" w:rsidP="00632760">
      <w:r w:rsidRPr="009D689E">
        <w:rPr>
          <w:b/>
        </w:rPr>
        <w:t>Results:</w:t>
      </w:r>
      <w:r w:rsidR="000E7795">
        <w:t xml:space="preserve"> </w:t>
      </w:r>
      <w:r w:rsidR="00747D14">
        <w:t xml:space="preserve">The search yielded 1160 abstracts of which 19 met the search criteria. </w:t>
      </w:r>
      <w:r w:rsidR="009222F3">
        <w:t>Six</w:t>
      </w:r>
      <w:r w:rsidR="00747D14">
        <w:t xml:space="preserve"> </w:t>
      </w:r>
      <w:r w:rsidR="000E7795">
        <w:t>studies</w:t>
      </w:r>
      <w:r w:rsidR="00A11A56">
        <w:t xml:space="preserve"> examined physiological and </w:t>
      </w:r>
      <w:r w:rsidR="00512205">
        <w:t>CT</w:t>
      </w:r>
      <w:r w:rsidR="00A11A56">
        <w:t xml:space="preserve"> </w:t>
      </w:r>
      <w:r w:rsidR="00377103">
        <w:t>measures</w:t>
      </w:r>
      <w:r w:rsidR="00737C30">
        <w:t xml:space="preserve"> </w:t>
      </w:r>
      <w:r w:rsidR="009222F3">
        <w:t xml:space="preserve">while 13 publications identified physiological </w:t>
      </w:r>
      <w:r w:rsidR="00762CF4">
        <w:t>measures</w:t>
      </w:r>
      <w:r w:rsidR="009222F3">
        <w:t xml:space="preserve"> and clinical outcomes</w:t>
      </w:r>
      <w:r w:rsidR="00A11A56">
        <w:t>.</w:t>
      </w:r>
      <w:r w:rsidR="006E1EEB">
        <w:t xml:space="preserve"> </w:t>
      </w:r>
      <w:r w:rsidR="001E7EEE">
        <w:t xml:space="preserve">Strong correlations were seen between </w:t>
      </w:r>
      <w:r w:rsidR="00512205">
        <w:t>CT</w:t>
      </w:r>
      <w:r w:rsidR="001E7EEE">
        <w:t xml:space="preserve"> and physiologi</w:t>
      </w:r>
      <w:r w:rsidR="002862A3">
        <w:t>cal measures of SAD.  Varying a</w:t>
      </w:r>
      <w:r w:rsidR="0021474B">
        <w:t>ssociation</w:t>
      </w:r>
      <w:r w:rsidR="002862A3">
        <w:t>s between</w:t>
      </w:r>
      <w:r w:rsidR="00964CA3">
        <w:t xml:space="preserve"> </w:t>
      </w:r>
      <w:r w:rsidR="0021474B">
        <w:t>physiological</w:t>
      </w:r>
      <w:r w:rsidR="007C3795">
        <w:t xml:space="preserve"> measures </w:t>
      </w:r>
      <w:r w:rsidR="002862A3">
        <w:t>and</w:t>
      </w:r>
      <w:r w:rsidR="002E0937">
        <w:t xml:space="preserve"> </w:t>
      </w:r>
      <w:r w:rsidR="00993AC3">
        <w:t>defined clinical outcomes</w:t>
      </w:r>
      <w:r w:rsidR="002862A3">
        <w:t xml:space="preserve"> were noted</w:t>
      </w:r>
      <w:r w:rsidR="00993AC3">
        <w:t>.</w:t>
      </w:r>
    </w:p>
    <w:p w14:paraId="2831FC20" w14:textId="7419FFCC" w:rsidR="0083125B" w:rsidRDefault="0083125B" w:rsidP="00632760">
      <w:r w:rsidRPr="00EB2D21">
        <w:rPr>
          <w:b/>
        </w:rPr>
        <w:t>Conclusions:</w:t>
      </w:r>
      <w:r w:rsidR="000C6C08" w:rsidRPr="00EB2D21">
        <w:t xml:space="preserve"> </w:t>
      </w:r>
      <w:r w:rsidR="00D6071E" w:rsidRPr="00EB2D21">
        <w:t xml:space="preserve"> </w:t>
      </w:r>
      <w:r w:rsidR="00502A31" w:rsidRPr="00EB2D21">
        <w:t xml:space="preserve">Physiological and CT measures of SAD </w:t>
      </w:r>
      <w:r w:rsidR="00EF17B5" w:rsidRPr="00EB2D21">
        <w:t>correlate</w:t>
      </w:r>
      <w:r w:rsidR="005646CC">
        <w:t xml:space="preserve"> and infer</w:t>
      </w:r>
      <w:r w:rsidR="00762CF4">
        <w:t xml:space="preserve"> similar information. </w:t>
      </w:r>
      <w:r w:rsidR="00EB2D21" w:rsidRPr="00EB2D21">
        <w:t xml:space="preserve">Physiological measures of SAD may offer valuable insight into </w:t>
      </w:r>
      <w:r w:rsidR="005646CC">
        <w:t xml:space="preserve">clinical expression of the </w:t>
      </w:r>
      <w:r w:rsidR="00EB2D21" w:rsidRPr="00EB2D21">
        <w:t>disease</w:t>
      </w:r>
      <w:r w:rsidR="00EB2D21">
        <w:t>.</w:t>
      </w:r>
      <w:r w:rsidR="00EB2D21" w:rsidRPr="00EB2D21">
        <w:t xml:space="preserve"> </w:t>
      </w:r>
      <w:r w:rsidR="007D54BE">
        <w:t xml:space="preserve">A </w:t>
      </w:r>
      <w:r w:rsidR="007D54BE" w:rsidRPr="007D54BE">
        <w:t>consensus on the standardisation and recommendation of tests to measure SAD</w:t>
      </w:r>
      <w:r w:rsidR="007D54BE">
        <w:t xml:space="preserve"> is needed</w:t>
      </w:r>
      <w:r w:rsidR="007D54BE" w:rsidRPr="007D54BE" w:rsidDel="007D54BE">
        <w:t xml:space="preserve"> </w:t>
      </w:r>
      <w:r w:rsidR="007D54BE">
        <w:t xml:space="preserve">in order to </w:t>
      </w:r>
      <w:r w:rsidR="00F35B64">
        <w:t xml:space="preserve">better </w:t>
      </w:r>
      <w:r w:rsidR="00D6071E" w:rsidRPr="00EB2D21">
        <w:t xml:space="preserve">understand </w:t>
      </w:r>
      <w:r w:rsidR="001D73FC">
        <w:t>any</w:t>
      </w:r>
      <w:r w:rsidR="00D6071E" w:rsidRPr="00EB2D21">
        <w:t xml:space="preserve"> </w:t>
      </w:r>
      <w:r w:rsidR="00502A31" w:rsidRPr="00EB2D21">
        <w:t xml:space="preserve">clinical </w:t>
      </w:r>
      <w:r w:rsidR="00D6071E" w:rsidRPr="00EB2D21">
        <w:t xml:space="preserve">benefits of targeted drug therapy </w:t>
      </w:r>
      <w:r w:rsidR="00502A31" w:rsidRPr="00EB2D21">
        <w:t>to the small</w:t>
      </w:r>
      <w:r w:rsidR="00D6071E" w:rsidRPr="00EB2D21">
        <w:t xml:space="preserve"> airways.</w:t>
      </w:r>
      <w:r w:rsidR="00D6071E">
        <w:t xml:space="preserve"> </w:t>
      </w:r>
    </w:p>
    <w:p w14:paraId="06A38CD1" w14:textId="5AAEC020" w:rsidR="00632760" w:rsidRDefault="00D47043" w:rsidP="00791725">
      <w:r>
        <w:t>Keywords</w:t>
      </w:r>
    </w:p>
    <w:p w14:paraId="4B5DD03E" w14:textId="2B07E615" w:rsidR="00632760" w:rsidRDefault="005878D2" w:rsidP="00632760">
      <w:r>
        <w:t>S</w:t>
      </w:r>
      <w:r w:rsidR="00414EF7">
        <w:t>mall airways disease</w:t>
      </w:r>
      <w:r w:rsidR="00D47043">
        <w:t>, COPD, Physiolog</w:t>
      </w:r>
      <w:r w:rsidR="00793475">
        <w:t>y</w:t>
      </w:r>
      <w:r w:rsidR="00D47043">
        <w:t xml:space="preserve">, </w:t>
      </w:r>
      <w:r w:rsidR="00512205">
        <w:t>CT</w:t>
      </w:r>
    </w:p>
    <w:p w14:paraId="5BCFD8C8" w14:textId="4AC5B46D" w:rsidR="00632760" w:rsidRPr="00632760" w:rsidRDefault="00632760" w:rsidP="00EE70ED">
      <w:pPr>
        <w:pStyle w:val="Heading2"/>
      </w:pPr>
      <w:r w:rsidRPr="00632760">
        <w:t>Introduction</w:t>
      </w:r>
    </w:p>
    <w:p w14:paraId="1EDE699D" w14:textId="77777777" w:rsidR="00472AE0" w:rsidRDefault="002714AC" w:rsidP="005D0047">
      <w:pPr>
        <w:rPr>
          <w:rFonts w:cs="Arial"/>
        </w:rPr>
      </w:pPr>
      <w:r>
        <w:t xml:space="preserve">As the burden of </w:t>
      </w:r>
      <w:r w:rsidR="00B606D5">
        <w:t>Chronic Obstructive Pulmonary Disease (</w:t>
      </w:r>
      <w:r>
        <w:t>COPD</w:t>
      </w:r>
      <w:r w:rsidR="00B606D5">
        <w:t>)</w:t>
      </w:r>
      <w:r>
        <w:t xml:space="preserve"> increases </w:t>
      </w:r>
      <w:r w:rsidR="00B606D5">
        <w:t>globally</w:t>
      </w:r>
      <w:r>
        <w:t>, there is a</w:t>
      </w:r>
      <w:r w:rsidR="002F611C">
        <w:t>n expanding</w:t>
      </w:r>
      <w:r>
        <w:t xml:space="preserve"> need to better phenotype and understand the pathophysiological mechanisms of the disease</w:t>
      </w:r>
      <w:r w:rsidRPr="00B606D5">
        <w:t xml:space="preserve">. </w:t>
      </w:r>
      <w:r w:rsidR="00B606D5" w:rsidRPr="00B606D5">
        <w:t xml:space="preserve">COPD is currently the third leading cause of death worldwide and has a substantial healthcare cost with high </w:t>
      </w:r>
      <w:r w:rsidR="00F61A62">
        <w:t xml:space="preserve">numbers of </w:t>
      </w:r>
      <w:r w:rsidR="00B606D5" w:rsidRPr="00B606D5">
        <w:t>hospital admissions</w:t>
      </w:r>
      <w:r w:rsidR="00B606D5" w:rsidRPr="00B606D5">
        <w:fldChar w:fldCharType="begin"/>
      </w:r>
      <w:r w:rsidR="00B606D5" w:rsidRPr="00B606D5">
        <w:instrText xml:space="preserve"> ADDIN EN.CITE &lt;EndNote&gt;&lt;Cite&gt;&lt;Author&gt;Mannino&lt;/Author&gt;&lt;Year&gt;2007&lt;/Year&gt;&lt;RecNum&gt;1495&lt;/RecNum&gt;&lt;DisplayText&gt;&lt;style face="superscript"&gt;1&lt;/style&gt;&lt;/DisplayText&gt;&lt;record&gt;&lt;rec-number&gt;1495&lt;/rec-number&gt;&lt;foreign-keys&gt;&lt;key app="EN" db-id="pvtptv5w8sx9ase5rwxppetwta2ep9p9vept" timestamp="1498213650"&gt;1495&lt;/key&gt;&lt;/foreign-keys&gt;&lt;ref-type name="Journal Article"&gt;17&lt;/ref-type&gt;&lt;contributors&gt;&lt;authors&gt;&lt;author&gt;Mannino, David M.&lt;/author&gt;&lt;author&gt;Buist, A. Sonia&lt;/author&gt;&lt;/authors&gt;&lt;/contributors&gt;&lt;titles&gt;&lt;title&gt;Global burden of COPD: risk factors, prevalence, and future trends&lt;/title&gt;&lt;secondary-title&gt;The Lancet&lt;/secondary-title&gt;&lt;/titles&gt;&lt;periodical&gt;&lt;full-title&gt;The Lancet&lt;/full-title&gt;&lt;/periodical&gt;&lt;pages&gt;765-773&lt;/pages&gt;&lt;volume&gt;370&lt;/volume&gt;&lt;number&gt;9589&lt;/number&gt;&lt;dates&gt;&lt;year&gt;2007&lt;/year&gt;&lt;pub-dates&gt;&lt;date&gt;2007/09/01/&lt;/date&gt;&lt;/pub-dates&gt;&lt;/dates&gt;&lt;isbn&gt;0140-6736&lt;/isbn&gt;&lt;urls&gt;&lt;related-urls&gt;&lt;url&gt;http://www.sciencedirect.com/science/article/pii/S0140673607613804&lt;/url&gt;&lt;url&gt;http://ac.els-cdn.com/S0140673607613804/1-s2.0-S0140673607613804-main.pdf?_tid=9d1252c8-57fe-11e7-ab1a-00000aab0f6c&amp;amp;acdnat=1498213852_3d924d810f0ca745c791f0324f19009b&lt;/url&gt;&lt;/related-urls&gt;&lt;/urls&gt;&lt;electronic-resource-num&gt;http://dx.doi.org/10.1016/S0140-6736(07)61380-4&lt;/electronic-resource-num&gt;&lt;/record&gt;&lt;/Cite&gt;&lt;/EndNote&gt;</w:instrText>
      </w:r>
      <w:r w:rsidR="00B606D5" w:rsidRPr="00B606D5">
        <w:fldChar w:fldCharType="separate"/>
      </w:r>
      <w:r w:rsidR="00B606D5" w:rsidRPr="00B606D5">
        <w:rPr>
          <w:noProof/>
          <w:vertAlign w:val="superscript"/>
        </w:rPr>
        <w:t>1</w:t>
      </w:r>
      <w:r w:rsidR="00B606D5" w:rsidRPr="00B606D5">
        <w:fldChar w:fldCharType="end"/>
      </w:r>
      <w:r w:rsidR="00D60CBF" w:rsidRPr="00B606D5">
        <w:t>.</w:t>
      </w:r>
      <w:r w:rsidR="00D60CBF">
        <w:t xml:space="preserve"> </w:t>
      </w:r>
      <w:r>
        <w:t xml:space="preserve">While COPD is recognised as a </w:t>
      </w:r>
      <w:r w:rsidR="00EE70ED">
        <w:lastRenderedPageBreak/>
        <w:t>heterogeneous</w:t>
      </w:r>
      <w:r>
        <w:t xml:space="preserve"> disease with various underlying pathological processes, patients can present </w:t>
      </w:r>
      <w:r w:rsidR="00594B4C">
        <w:t xml:space="preserve">with a mixed picture; </w:t>
      </w:r>
      <w:r>
        <w:t xml:space="preserve">clinically, physiologically and radiologically. </w:t>
      </w:r>
      <w:r w:rsidR="004C7966">
        <w:t xml:space="preserve">Such </w:t>
      </w:r>
      <w:r w:rsidR="005D0047">
        <w:t xml:space="preserve">pathological </w:t>
      </w:r>
      <w:r w:rsidR="004C7966">
        <w:t xml:space="preserve">processes include emphysema, chronic bronchitis and </w:t>
      </w:r>
      <w:r w:rsidR="00AD1F10" w:rsidRPr="00AD1F10">
        <w:rPr>
          <w:highlight w:val="yellow"/>
        </w:rPr>
        <w:t>small airways disease</w:t>
      </w:r>
      <w:r w:rsidR="00AD1F10">
        <w:t xml:space="preserve"> (</w:t>
      </w:r>
      <w:r w:rsidR="005878D2">
        <w:t>SAD</w:t>
      </w:r>
      <w:r w:rsidR="00AD1F10">
        <w:t>)</w:t>
      </w:r>
      <w:r w:rsidR="004C7966">
        <w:t xml:space="preserve">. </w:t>
      </w:r>
      <w:r w:rsidR="005D0047">
        <w:t>W</w:t>
      </w:r>
      <w:r w:rsidR="004C7966">
        <w:t xml:space="preserve">hile some patients have a predominant </w:t>
      </w:r>
      <w:r w:rsidR="002F611C">
        <w:t xml:space="preserve">pathological </w:t>
      </w:r>
      <w:r w:rsidR="005D0047">
        <w:t xml:space="preserve">phenotype, many </w:t>
      </w:r>
      <w:r w:rsidR="004C7966">
        <w:t>have a mix</w:t>
      </w:r>
      <w:r w:rsidR="005D0047">
        <w:t xml:space="preserve"> of these</w:t>
      </w:r>
      <w:r w:rsidR="004C7966">
        <w:t xml:space="preserve"> pathological processes. </w:t>
      </w:r>
      <w:r w:rsidR="005D0047" w:rsidRPr="005D0047">
        <w:rPr>
          <w:rFonts w:cs="Arial"/>
        </w:rPr>
        <w:t xml:space="preserve">In 1968, studies by Hogg </w:t>
      </w:r>
      <w:r w:rsidR="005D0047" w:rsidRPr="00874D3F">
        <w:rPr>
          <w:rFonts w:cs="Arial"/>
          <w:i/>
        </w:rPr>
        <w:t>et al</w:t>
      </w:r>
      <w:r w:rsidR="005D0047" w:rsidRPr="005D0047">
        <w:rPr>
          <w:rFonts w:cs="Arial"/>
        </w:rPr>
        <w:t xml:space="preserve"> showed</w:t>
      </w:r>
      <w:r w:rsidR="008114FF">
        <w:rPr>
          <w:rFonts w:cs="Arial"/>
        </w:rPr>
        <w:t>,</w:t>
      </w:r>
      <w:r w:rsidR="005D0047" w:rsidRPr="005D0047">
        <w:rPr>
          <w:rFonts w:cs="Arial"/>
        </w:rPr>
        <w:t xml:space="preserve"> </w:t>
      </w:r>
      <w:r w:rsidR="008114FF">
        <w:rPr>
          <w:rFonts w:cs="Arial"/>
        </w:rPr>
        <w:t xml:space="preserve">that </w:t>
      </w:r>
      <w:r w:rsidR="005D0047" w:rsidRPr="005D0047">
        <w:rPr>
          <w:rFonts w:cs="Arial"/>
        </w:rPr>
        <w:t>in health</w:t>
      </w:r>
      <w:r w:rsidR="008114FF">
        <w:rPr>
          <w:rFonts w:cs="Arial"/>
        </w:rPr>
        <w:t xml:space="preserve">, </w:t>
      </w:r>
      <w:r w:rsidR="00B6259F">
        <w:rPr>
          <w:rFonts w:cs="Arial"/>
        </w:rPr>
        <w:t>small</w:t>
      </w:r>
      <w:r w:rsidR="005D0047" w:rsidRPr="005D0047">
        <w:rPr>
          <w:rFonts w:cs="Arial"/>
        </w:rPr>
        <w:t xml:space="preserve"> airways resistance accounted for only 25% of the total airways resistance, but this increased up to</w:t>
      </w:r>
      <w:r w:rsidR="004B1443">
        <w:rPr>
          <w:rFonts w:cs="Arial"/>
        </w:rPr>
        <w:t xml:space="preserve"> forty times in COPD and suggested </w:t>
      </w:r>
      <w:r w:rsidR="005D0047" w:rsidRPr="005D0047">
        <w:rPr>
          <w:rFonts w:cs="Arial"/>
        </w:rPr>
        <w:t>th</w:t>
      </w:r>
      <w:r w:rsidR="004B1443">
        <w:rPr>
          <w:rFonts w:cs="Arial"/>
        </w:rPr>
        <w:t>is may</w:t>
      </w:r>
      <w:r w:rsidR="005D0047" w:rsidRPr="005D0047">
        <w:rPr>
          <w:rFonts w:cs="Arial"/>
        </w:rPr>
        <w:t xml:space="preserve"> affect ventilation distribution</w:t>
      </w:r>
      <w:r w:rsidR="005D0047" w:rsidRPr="005D0047">
        <w:rPr>
          <w:rFonts w:cs="Arial"/>
        </w:rPr>
        <w:fldChar w:fldCharType="begin"/>
      </w:r>
      <w:r w:rsidR="00B606D5">
        <w:rPr>
          <w:rFonts w:cs="Arial"/>
        </w:rPr>
        <w:instrText xml:space="preserve"> ADDIN EN.CITE &lt;EndNote&gt;&lt;Cite&gt;&lt;Author&gt;Hogg&lt;/Author&gt;&lt;Year&gt;1968&lt;/Year&gt;&lt;RecNum&gt;1031&lt;/RecNum&gt;&lt;DisplayText&gt;&lt;style face="superscript"&gt;2&lt;/style&gt;&lt;/DisplayText&gt;&lt;record&gt;&lt;rec-number&gt;1031&lt;/rec-number&gt;&lt;foreign-keys&gt;&lt;key app="EN" db-id="pvtptv5w8sx9ase5rwxppetwta2ep9p9vept" timestamp="1456834650"&gt;1031&lt;/key&gt;&lt;/foreign-keys&gt;&lt;ref-type name="Journal Article"&gt;17&lt;/ref-type&gt;&lt;contributors&gt;&lt;authors&gt;&lt;author&gt;Hogg , James C.&lt;/author&gt;&lt;author&gt;Macklem , Peter T.&lt;/author&gt;&lt;author&gt;Thurlbeck , W. M.&lt;/author&gt;&lt;/authors&gt;&lt;/contributors&gt;&lt;titles&gt;&lt;title&gt;Site and Nature of Airway Obstruction in Chronic Obstructive Lung Disease&lt;/title&gt;&lt;secondary-title&gt;New England Journal of Medicine&lt;/secondary-title&gt;&lt;/titles&gt;&lt;periodical&gt;&lt;full-title&gt;New England Journal of Medicine&lt;/full-title&gt;&lt;abbr-1&gt;N Engl J Med&lt;/abbr-1&gt;&lt;/periodical&gt;&lt;pages&gt;1355-1360&lt;/pages&gt;&lt;volume&gt;278&lt;/volume&gt;&lt;number&gt;25&lt;/number&gt;&lt;dates&gt;&lt;year&gt;1968&lt;/year&gt;&lt;/dates&gt;&lt;accession-num&gt;5650164&lt;/accession-num&gt;&lt;urls&gt;&lt;related-urls&gt;&lt;url&gt;http://www.nejm.org/doi/full/10.1056/NEJM196806202782501&lt;/url&gt;&lt;/related-urls&gt;&lt;/urls&gt;&lt;electronic-resource-num&gt;doi:10.1056/NEJM196806202782501&lt;/electronic-resource-num&gt;&lt;/record&gt;&lt;/Cite&gt;&lt;/EndNote&gt;</w:instrText>
      </w:r>
      <w:r w:rsidR="005D0047" w:rsidRPr="005D0047">
        <w:rPr>
          <w:rFonts w:cs="Arial"/>
        </w:rPr>
        <w:fldChar w:fldCharType="separate"/>
      </w:r>
      <w:r w:rsidR="00B606D5" w:rsidRPr="00B606D5">
        <w:rPr>
          <w:rFonts w:cs="Arial"/>
          <w:noProof/>
          <w:vertAlign w:val="superscript"/>
        </w:rPr>
        <w:t>2</w:t>
      </w:r>
      <w:r w:rsidR="005D0047" w:rsidRPr="005D0047">
        <w:rPr>
          <w:rFonts w:cs="Arial"/>
        </w:rPr>
        <w:fldChar w:fldCharType="end"/>
      </w:r>
      <w:r w:rsidR="005D0047" w:rsidRPr="005D0047">
        <w:rPr>
          <w:rFonts w:cs="Arial"/>
        </w:rPr>
        <w:t xml:space="preserve">. </w:t>
      </w:r>
    </w:p>
    <w:p w14:paraId="4FBC5C2D" w14:textId="41BAF0D5" w:rsidR="005D0047" w:rsidRDefault="005D0047" w:rsidP="005D0047">
      <w:pPr>
        <w:rPr>
          <w:rFonts w:cs="Arial"/>
        </w:rPr>
      </w:pPr>
      <w:r w:rsidRPr="005D0047">
        <w:rPr>
          <w:rFonts w:cs="Arial"/>
        </w:rPr>
        <w:t>The small airways are defined as those with an internal diameter of &lt;2mm and without cartilage</w:t>
      </w:r>
      <w:r w:rsidRPr="005D0047">
        <w:rPr>
          <w:rFonts w:cs="Arial"/>
        </w:rPr>
        <w:fldChar w:fldCharType="begin">
          <w:fldData xml:space="preserve">PEVuZE5vdGU+PENpdGU+PEF1dGhvcj5SYW5nYTwvQXV0aG9yPjxZZWFyPjE5Nzg8L1llYXI+PFJl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</w:fldData>
        </w:fldChar>
      </w:r>
      <w:r w:rsidR="00B606D5">
        <w:rPr>
          <w:rFonts w:cs="Arial"/>
        </w:rPr>
        <w:instrText xml:space="preserve"> ADDIN EN.CITE </w:instrText>
      </w:r>
      <w:r w:rsidR="00B606D5">
        <w:rPr>
          <w:rFonts w:cs="Arial"/>
        </w:rPr>
        <w:fldChar w:fldCharType="begin">
          <w:fldData xml:space="preserve">PEVuZE5vdGU+PENpdGU+PEF1dGhvcj5SYW5nYTwvQXV0aG9yPjxZZWFyPjE5Nzg8L1llYXI+PFJl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</w:fldData>
        </w:fldChar>
      </w:r>
      <w:r w:rsidR="00B606D5">
        <w:rPr>
          <w:rFonts w:cs="Arial"/>
        </w:rPr>
        <w:instrText xml:space="preserve"> ADDIN EN.CITE.DATA </w:instrText>
      </w:r>
      <w:r w:rsidR="00B606D5">
        <w:rPr>
          <w:rFonts w:cs="Arial"/>
        </w:rPr>
      </w:r>
      <w:r w:rsidR="00B606D5">
        <w:rPr>
          <w:rFonts w:cs="Arial"/>
        </w:rPr>
        <w:fldChar w:fldCharType="end"/>
      </w:r>
      <w:r w:rsidRPr="005D0047">
        <w:rPr>
          <w:rFonts w:cs="Arial"/>
        </w:rPr>
      </w:r>
      <w:r w:rsidRPr="005D0047">
        <w:rPr>
          <w:rFonts w:cs="Arial"/>
        </w:rPr>
        <w:fldChar w:fldCharType="separate"/>
      </w:r>
      <w:r w:rsidR="00B606D5" w:rsidRPr="00B606D5">
        <w:rPr>
          <w:rFonts w:cs="Arial"/>
          <w:noProof/>
          <w:vertAlign w:val="superscript"/>
        </w:rPr>
        <w:t>3</w:t>
      </w:r>
      <w:r w:rsidRPr="005D0047">
        <w:rPr>
          <w:rFonts w:cs="Arial"/>
        </w:rPr>
        <w:fldChar w:fldCharType="end"/>
      </w:r>
      <w:r w:rsidRPr="005D0047">
        <w:rPr>
          <w:rFonts w:cs="Arial"/>
        </w:rPr>
        <w:t xml:space="preserve">. </w:t>
      </w:r>
      <w:r w:rsidRPr="00772B2C">
        <w:rPr>
          <w:rFonts w:cs="Arial"/>
        </w:rPr>
        <w:t xml:space="preserve">Occurring from approximately generation 8 onwards, these airways reduce in both diameter and length but increase in number exponentially </w:t>
      </w:r>
      <w:r w:rsidR="001240B3" w:rsidRPr="00772B2C">
        <w:rPr>
          <w:rFonts w:cs="Arial"/>
        </w:rPr>
        <w:t xml:space="preserve">leading to greater cross-sectional area </w:t>
      </w:r>
      <w:r w:rsidRPr="00772B2C">
        <w:rPr>
          <w:rFonts w:cs="Arial"/>
        </w:rPr>
        <w:t>with each generation</w:t>
      </w:r>
      <w:r w:rsidRPr="00772B2C">
        <w:rPr>
          <w:rFonts w:cs="Arial"/>
        </w:rPr>
        <w:fldChar w:fldCharType="begin">
          <w:fldData xml:space="preserve">PEVuZE5vdGU+PENpdGU+PEF1dGhvcj5CYXJhbGRvPC9BdXRob3I+PFllYXI+MjAxMjwvWWVhcj48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B606D5" w:rsidRPr="00772B2C">
        <w:rPr>
          <w:rFonts w:cs="Arial"/>
        </w:rPr>
        <w:instrText xml:space="preserve"> ADDIN EN.CITE </w:instrText>
      </w:r>
      <w:r w:rsidR="00B606D5" w:rsidRPr="00772B2C">
        <w:rPr>
          <w:rFonts w:cs="Arial"/>
        </w:rPr>
        <w:fldChar w:fldCharType="begin">
          <w:fldData xml:space="preserve">PEVuZE5vdGU+PENpdGU+PEF1dGhvcj5CYXJhbGRvPC9BdXRob3I+PFllYXI+MjAxMjwvWWVhcj48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B606D5" w:rsidRPr="00772B2C">
        <w:rPr>
          <w:rFonts w:cs="Arial"/>
        </w:rPr>
        <w:instrText xml:space="preserve"> ADDIN EN.CITE.DATA </w:instrText>
      </w:r>
      <w:r w:rsidR="00B606D5" w:rsidRPr="00772B2C">
        <w:rPr>
          <w:rFonts w:cs="Arial"/>
        </w:rPr>
      </w:r>
      <w:r w:rsidR="00B606D5" w:rsidRPr="00772B2C">
        <w:rPr>
          <w:rFonts w:cs="Arial"/>
        </w:rPr>
        <w:fldChar w:fldCharType="end"/>
      </w:r>
      <w:r w:rsidRPr="00772B2C">
        <w:rPr>
          <w:rFonts w:cs="Arial"/>
        </w:rPr>
      </w:r>
      <w:r w:rsidRPr="00772B2C">
        <w:rPr>
          <w:rFonts w:cs="Arial"/>
        </w:rPr>
        <w:fldChar w:fldCharType="separate"/>
      </w:r>
      <w:r w:rsidR="00B606D5" w:rsidRPr="00772B2C">
        <w:rPr>
          <w:rFonts w:cs="Arial"/>
          <w:noProof/>
          <w:vertAlign w:val="superscript"/>
        </w:rPr>
        <w:t>4</w:t>
      </w:r>
      <w:r w:rsidRPr="00772B2C">
        <w:rPr>
          <w:rFonts w:cs="Arial"/>
        </w:rPr>
        <w:fldChar w:fldCharType="end"/>
      </w:r>
      <w:r w:rsidRPr="00772B2C">
        <w:rPr>
          <w:rFonts w:cs="Arial"/>
        </w:rPr>
        <w:t>. The design of the airway tree thus results in sharp reduction in the velocity of air as it moves from central to peripheral airways</w:t>
      </w:r>
      <w:r w:rsidR="00CB33EF" w:rsidRPr="00772B2C">
        <w:rPr>
          <w:rFonts w:cs="Arial"/>
        </w:rPr>
        <w:t>.</w:t>
      </w:r>
      <w:r w:rsidR="005732ED" w:rsidRPr="00772B2C">
        <w:rPr>
          <w:rFonts w:cs="Arial"/>
        </w:rPr>
        <w:t xml:space="preserve"> </w:t>
      </w:r>
      <w:r w:rsidR="00CB33EF" w:rsidRPr="00772B2C">
        <w:rPr>
          <w:rFonts w:cs="Arial"/>
        </w:rPr>
        <w:t>T</w:t>
      </w:r>
      <w:r w:rsidRPr="00772B2C">
        <w:rPr>
          <w:rFonts w:cs="Arial"/>
        </w:rPr>
        <w:t xml:space="preserve">he nature of flow changes from turbulent </w:t>
      </w:r>
      <w:r w:rsidR="00CB33EF" w:rsidRPr="00772B2C">
        <w:rPr>
          <w:rFonts w:cs="Arial"/>
        </w:rPr>
        <w:t xml:space="preserve">in the large airways </w:t>
      </w:r>
      <w:r w:rsidRPr="00772B2C">
        <w:rPr>
          <w:rFonts w:cs="Arial"/>
        </w:rPr>
        <w:t>to laminar</w:t>
      </w:r>
      <w:r w:rsidR="005732ED" w:rsidRPr="00772B2C">
        <w:rPr>
          <w:rFonts w:cs="Arial"/>
        </w:rPr>
        <w:t xml:space="preserve"> </w:t>
      </w:r>
      <w:r w:rsidRPr="00772B2C">
        <w:rPr>
          <w:rFonts w:cs="Arial"/>
        </w:rPr>
        <w:t>in the periphery</w:t>
      </w:r>
      <w:r w:rsidR="005732ED" w:rsidRPr="00772B2C">
        <w:rPr>
          <w:rFonts w:cs="Arial"/>
        </w:rPr>
        <w:t>, with diffusion occurring</w:t>
      </w:r>
      <w:r w:rsidR="00A60B13" w:rsidRPr="00772B2C">
        <w:rPr>
          <w:rFonts w:cs="Arial"/>
        </w:rPr>
        <w:t xml:space="preserve"> peripheral to the so called diffusion front located</w:t>
      </w:r>
      <w:r w:rsidR="005732ED" w:rsidRPr="00772B2C">
        <w:rPr>
          <w:rFonts w:cs="Arial"/>
        </w:rPr>
        <w:t xml:space="preserve"> in the respiratory bronchioles and beyond</w:t>
      </w:r>
      <w:r w:rsidRPr="00772B2C">
        <w:rPr>
          <w:rFonts w:cs="Arial"/>
        </w:rPr>
        <w:fldChar w:fldCharType="begin">
          <w:fldData xml:space="preserve">PEVuZE5vdGU+PENpdGU+PEF1dGhvcj5CYXJhbGRvPC9BdXRob3I+PFllYXI+MjAxMjwvWWVhcj48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B606D5" w:rsidRPr="00772B2C">
        <w:rPr>
          <w:rFonts w:cs="Arial"/>
        </w:rPr>
        <w:instrText xml:space="preserve"> ADDIN EN.CITE </w:instrText>
      </w:r>
      <w:r w:rsidR="00B606D5" w:rsidRPr="00772B2C">
        <w:rPr>
          <w:rFonts w:cs="Arial"/>
        </w:rPr>
        <w:fldChar w:fldCharType="begin">
          <w:fldData xml:space="preserve">PEVuZE5vdGU+PENpdGU+PEF1dGhvcj5CYXJhbGRvPC9BdXRob3I+PFllYXI+MjAxMjwvWWVhcj48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B606D5" w:rsidRPr="00772B2C">
        <w:rPr>
          <w:rFonts w:cs="Arial"/>
        </w:rPr>
        <w:instrText xml:space="preserve"> ADDIN EN.CITE.DATA </w:instrText>
      </w:r>
      <w:r w:rsidR="00B606D5" w:rsidRPr="00772B2C">
        <w:rPr>
          <w:rFonts w:cs="Arial"/>
        </w:rPr>
      </w:r>
      <w:r w:rsidR="00B606D5" w:rsidRPr="00772B2C">
        <w:rPr>
          <w:rFonts w:cs="Arial"/>
        </w:rPr>
        <w:fldChar w:fldCharType="end"/>
      </w:r>
      <w:r w:rsidRPr="00772B2C">
        <w:rPr>
          <w:rFonts w:cs="Arial"/>
        </w:rPr>
      </w:r>
      <w:r w:rsidRPr="00772B2C">
        <w:rPr>
          <w:rFonts w:cs="Arial"/>
        </w:rPr>
        <w:fldChar w:fldCharType="separate"/>
      </w:r>
      <w:r w:rsidR="00B606D5" w:rsidRPr="00772B2C">
        <w:rPr>
          <w:rFonts w:cs="Arial"/>
          <w:noProof/>
          <w:vertAlign w:val="superscript"/>
        </w:rPr>
        <w:t>4</w:t>
      </w:r>
      <w:r w:rsidRPr="00772B2C">
        <w:rPr>
          <w:rFonts w:cs="Arial"/>
        </w:rPr>
        <w:fldChar w:fldCharType="end"/>
      </w:r>
      <w:r w:rsidRPr="00772B2C">
        <w:rPr>
          <w:rFonts w:cs="Arial"/>
        </w:rPr>
        <w:t>.</w:t>
      </w:r>
      <w:r w:rsidR="008114FF" w:rsidRPr="00772B2C">
        <w:rPr>
          <w:rFonts w:cs="Arial"/>
        </w:rPr>
        <w:t xml:space="preserve"> </w:t>
      </w:r>
      <w:r w:rsidR="006D529F" w:rsidRPr="00653A25">
        <w:rPr>
          <w:rFonts w:cs="Arial"/>
          <w:highlight w:val="yellow"/>
        </w:rPr>
        <w:t xml:space="preserve">Pathology in the small airways therefore manifests </w:t>
      </w:r>
      <w:r w:rsidR="00752662" w:rsidRPr="00653A25">
        <w:rPr>
          <w:rFonts w:cs="Arial"/>
          <w:highlight w:val="yellow"/>
        </w:rPr>
        <w:t>in physiological changes and</w:t>
      </w:r>
      <w:r w:rsidR="00DE7DDC" w:rsidRPr="00653A25">
        <w:rPr>
          <w:rFonts w:cs="Arial"/>
          <w:highlight w:val="yellow"/>
        </w:rPr>
        <w:t xml:space="preserve"> </w:t>
      </w:r>
      <w:r w:rsidR="00653A25" w:rsidRPr="00653A25">
        <w:rPr>
          <w:rFonts w:cs="Arial"/>
          <w:highlight w:val="yellow"/>
        </w:rPr>
        <w:t xml:space="preserve">the majority of evidence </w:t>
      </w:r>
      <w:r w:rsidR="00D45765" w:rsidRPr="00653A25">
        <w:rPr>
          <w:rFonts w:cs="Arial"/>
          <w:highlight w:val="yellow"/>
        </w:rPr>
        <w:t>suggest</w:t>
      </w:r>
      <w:r w:rsidR="00653A25" w:rsidRPr="00653A25">
        <w:rPr>
          <w:rFonts w:cs="Arial"/>
          <w:highlight w:val="yellow"/>
        </w:rPr>
        <w:t>s</w:t>
      </w:r>
      <w:r w:rsidR="00653A25">
        <w:rPr>
          <w:rFonts w:cs="Arial"/>
          <w:highlight w:val="yellow"/>
        </w:rPr>
        <w:t xml:space="preserve"> the small airways</w:t>
      </w:r>
      <w:r w:rsidR="00D45765" w:rsidRPr="00653A25">
        <w:rPr>
          <w:rFonts w:cs="Arial"/>
          <w:highlight w:val="yellow"/>
        </w:rPr>
        <w:t xml:space="preserve"> to be the main contributor to</w:t>
      </w:r>
      <w:r w:rsidR="00752662" w:rsidRPr="00653A25">
        <w:rPr>
          <w:rFonts w:cs="Arial"/>
          <w:highlight w:val="yellow"/>
        </w:rPr>
        <w:t xml:space="preserve"> airflow limitation</w:t>
      </w:r>
      <w:r w:rsidR="003C6671">
        <w:rPr>
          <w:rFonts w:cs="Arial"/>
        </w:rPr>
        <w:t xml:space="preserve"> </w:t>
      </w:r>
      <w:r w:rsidR="003C6671" w:rsidRPr="003C6671">
        <w:rPr>
          <w:rFonts w:cs="Arial"/>
          <w:highlight w:val="yellow"/>
        </w:rPr>
        <w:t>in COPD</w:t>
      </w:r>
      <w:r w:rsidR="00D45765" w:rsidRPr="00772B2C">
        <w:rPr>
          <w:rFonts w:cs="Arial"/>
        </w:rPr>
        <w:fldChar w:fldCharType="begin">
          <w:fldData xml:space="preserve">PEVuZE5vdGU+PENpdGU+PEF1dGhvcj5Ib2dnIDwvQXV0aG9yPjxZZWFyPjE5Njg8L1llYXI+PFJl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3MDkt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</w:fldData>
        </w:fldChar>
      </w:r>
      <w:r w:rsidR="00D45765" w:rsidRPr="00772B2C">
        <w:rPr>
          <w:rFonts w:cs="Arial"/>
        </w:rPr>
        <w:instrText xml:space="preserve"> ADDIN EN.CITE </w:instrText>
      </w:r>
      <w:r w:rsidR="00D45765" w:rsidRPr="00772B2C">
        <w:rPr>
          <w:rFonts w:cs="Arial"/>
        </w:rPr>
        <w:fldChar w:fldCharType="begin">
          <w:fldData xml:space="preserve">PEVuZE5vdGU+PENpdGU+PEF1dGhvcj5Ib2dnIDwvQXV0aG9yPjxZZWFyPjE5Njg8L1llYXI+PFJl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3MDkt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</w:fldData>
        </w:fldChar>
      </w:r>
      <w:r w:rsidR="00D45765" w:rsidRPr="00772B2C">
        <w:rPr>
          <w:rFonts w:cs="Arial"/>
        </w:rPr>
        <w:instrText xml:space="preserve"> ADDIN EN.CITE.DATA </w:instrText>
      </w:r>
      <w:r w:rsidR="00D45765" w:rsidRPr="00772B2C">
        <w:rPr>
          <w:rFonts w:cs="Arial"/>
        </w:rPr>
      </w:r>
      <w:r w:rsidR="00D45765" w:rsidRPr="00772B2C">
        <w:rPr>
          <w:rFonts w:cs="Arial"/>
        </w:rPr>
        <w:fldChar w:fldCharType="end"/>
      </w:r>
      <w:r w:rsidR="00D45765" w:rsidRPr="00772B2C">
        <w:rPr>
          <w:rFonts w:cs="Arial"/>
        </w:rPr>
      </w:r>
      <w:r w:rsidR="00D45765" w:rsidRPr="00772B2C">
        <w:rPr>
          <w:rFonts w:cs="Arial"/>
        </w:rPr>
        <w:fldChar w:fldCharType="separate"/>
      </w:r>
      <w:r w:rsidR="00D45765" w:rsidRPr="00772B2C">
        <w:rPr>
          <w:rFonts w:cs="Arial"/>
          <w:noProof/>
          <w:vertAlign w:val="superscript"/>
        </w:rPr>
        <w:t>2,5,6</w:t>
      </w:r>
      <w:r w:rsidR="00D45765" w:rsidRPr="00772B2C">
        <w:rPr>
          <w:rFonts w:cs="Arial"/>
        </w:rPr>
        <w:fldChar w:fldCharType="end"/>
      </w:r>
      <w:r w:rsidR="00D45765" w:rsidRPr="00772B2C">
        <w:rPr>
          <w:rFonts w:cs="Arial"/>
        </w:rPr>
        <w:t>.</w:t>
      </w:r>
      <w:r w:rsidR="00DE7DDC" w:rsidRPr="00772B2C">
        <w:rPr>
          <w:rFonts w:cs="Arial"/>
        </w:rPr>
        <w:t xml:space="preserve"> </w:t>
      </w:r>
      <w:r w:rsidR="00AB01B8" w:rsidRPr="00772B2C">
        <w:rPr>
          <w:rFonts w:cs="Arial"/>
        </w:rPr>
        <w:t xml:space="preserve">Furthermore, </w:t>
      </w:r>
      <w:r w:rsidR="00752662" w:rsidRPr="00772B2C">
        <w:rPr>
          <w:rFonts w:cs="Arial"/>
        </w:rPr>
        <w:t xml:space="preserve">Hogg </w:t>
      </w:r>
      <w:r w:rsidR="007B0639" w:rsidRPr="00772B2C">
        <w:rPr>
          <w:rFonts w:cs="Arial"/>
          <w:i/>
        </w:rPr>
        <w:t>et al</w:t>
      </w:r>
      <w:r w:rsidR="007B0639" w:rsidRPr="00772B2C">
        <w:rPr>
          <w:rFonts w:cs="Arial"/>
        </w:rPr>
        <w:t xml:space="preserve"> </w:t>
      </w:r>
      <w:r w:rsidR="00AB01B8" w:rsidRPr="00772B2C">
        <w:rPr>
          <w:rFonts w:cs="Arial"/>
        </w:rPr>
        <w:t xml:space="preserve">have </w:t>
      </w:r>
      <w:r w:rsidR="00752662" w:rsidRPr="00772B2C">
        <w:rPr>
          <w:rFonts w:cs="Arial"/>
        </w:rPr>
        <w:t>show</w:t>
      </w:r>
      <w:r w:rsidR="00AB01B8" w:rsidRPr="00772B2C">
        <w:rPr>
          <w:rFonts w:cs="Arial"/>
        </w:rPr>
        <w:t>n</w:t>
      </w:r>
      <w:r w:rsidR="00752662" w:rsidRPr="00772B2C">
        <w:rPr>
          <w:rFonts w:cs="Arial"/>
        </w:rPr>
        <w:t xml:space="preserve"> that </w:t>
      </w:r>
      <w:r w:rsidR="00AB01B8" w:rsidRPr="00772B2C">
        <w:rPr>
          <w:rFonts w:cs="Arial"/>
        </w:rPr>
        <w:t xml:space="preserve">small airways disease </w:t>
      </w:r>
      <w:r w:rsidR="00C6212B" w:rsidRPr="00772B2C">
        <w:rPr>
          <w:rFonts w:cs="Arial"/>
        </w:rPr>
        <w:t>may precede</w:t>
      </w:r>
      <w:r w:rsidR="00752662" w:rsidRPr="00772B2C">
        <w:rPr>
          <w:rFonts w:cs="Arial"/>
        </w:rPr>
        <w:t xml:space="preserve"> the onset of emphysema</w:t>
      </w:r>
      <w:r w:rsidR="004372F6" w:rsidRPr="00772B2C">
        <w:rPr>
          <w:rFonts w:cs="Arial"/>
        </w:rPr>
        <w:t xml:space="preserve"> and therefore it’s role in COPD is key</w:t>
      </w:r>
      <w:r w:rsidR="00752662" w:rsidRPr="00772B2C">
        <w:rPr>
          <w:rFonts w:cs="Arial"/>
        </w:rPr>
        <w:fldChar w:fldCharType="begin">
          <w:fldData xml:space="preserve">PEVuZE5vdGU+PENpdGU+PEF1dGhvcj5NY0Rvbm91Z2g8L0F1dGhvcj48WWVhcj4yMDExPC9ZZWFy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D45765" w:rsidRPr="00772B2C">
        <w:rPr>
          <w:rFonts w:cs="Arial"/>
        </w:rPr>
        <w:instrText xml:space="preserve"> ADDIN EN.CITE </w:instrText>
      </w:r>
      <w:r w:rsidR="00D45765" w:rsidRPr="00772B2C">
        <w:rPr>
          <w:rFonts w:cs="Arial"/>
        </w:rPr>
        <w:fldChar w:fldCharType="begin">
          <w:fldData xml:space="preserve">PEVuZE5vdGU+PENpdGU+PEF1dGhvcj5NY0Rvbm91Z2g8L0F1dGhvcj48WWVhcj4yMDExPC9ZZWFy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D45765" w:rsidRPr="00772B2C">
        <w:rPr>
          <w:rFonts w:cs="Arial"/>
        </w:rPr>
        <w:instrText xml:space="preserve"> ADDIN EN.CITE.DATA </w:instrText>
      </w:r>
      <w:r w:rsidR="00D45765" w:rsidRPr="00772B2C">
        <w:rPr>
          <w:rFonts w:cs="Arial"/>
        </w:rPr>
      </w:r>
      <w:r w:rsidR="00D45765" w:rsidRPr="00772B2C">
        <w:rPr>
          <w:rFonts w:cs="Arial"/>
        </w:rPr>
        <w:fldChar w:fldCharType="end"/>
      </w:r>
      <w:r w:rsidR="00752662" w:rsidRPr="00772B2C">
        <w:rPr>
          <w:rFonts w:cs="Arial"/>
        </w:rPr>
      </w:r>
      <w:r w:rsidR="00752662" w:rsidRPr="00772B2C">
        <w:rPr>
          <w:rFonts w:cs="Arial"/>
        </w:rPr>
        <w:fldChar w:fldCharType="separate"/>
      </w:r>
      <w:r w:rsidR="00D45765" w:rsidRPr="00772B2C">
        <w:rPr>
          <w:rFonts w:cs="Arial"/>
          <w:noProof/>
          <w:vertAlign w:val="superscript"/>
        </w:rPr>
        <w:t>7</w:t>
      </w:r>
      <w:r w:rsidR="00752662" w:rsidRPr="00772B2C">
        <w:rPr>
          <w:rFonts w:cs="Arial"/>
        </w:rPr>
        <w:fldChar w:fldCharType="end"/>
      </w:r>
      <w:r w:rsidR="00752662" w:rsidRPr="00772B2C">
        <w:rPr>
          <w:rFonts w:cs="Arial"/>
        </w:rPr>
        <w:t>.</w:t>
      </w:r>
      <w:r w:rsidR="00752662">
        <w:rPr>
          <w:rFonts w:cs="Arial"/>
        </w:rPr>
        <w:t xml:space="preserve"> </w:t>
      </w:r>
    </w:p>
    <w:p w14:paraId="00AC66F0" w14:textId="75773BA9" w:rsidR="00413084" w:rsidRDefault="005D0047" w:rsidP="005D0047">
      <w:pPr>
        <w:rPr>
          <w:rFonts w:cs="Arial"/>
        </w:rPr>
      </w:pPr>
      <w:r w:rsidRPr="005D0047">
        <w:rPr>
          <w:rFonts w:cs="Arial"/>
        </w:rPr>
        <w:t xml:space="preserve">The small airways, due to their airway diameter and anatomical position in the lungs are difficult to </w:t>
      </w:r>
      <w:r w:rsidR="001A7B40">
        <w:rPr>
          <w:rFonts w:cs="Arial"/>
        </w:rPr>
        <w:t>assess</w:t>
      </w:r>
      <w:r w:rsidR="00165C5B">
        <w:rPr>
          <w:rFonts w:cs="Arial"/>
        </w:rPr>
        <w:t xml:space="preserve"> and there is no agreed gold standard</w:t>
      </w:r>
      <w:r w:rsidR="00D0120E">
        <w:rPr>
          <w:rFonts w:cs="Arial"/>
        </w:rPr>
        <w:t xml:space="preserve"> for the measurement of SAD</w:t>
      </w:r>
      <w:r w:rsidR="00883024">
        <w:rPr>
          <w:rFonts w:cs="Arial"/>
        </w:rPr>
        <w:fldChar w:fldCharType="begin">
          <w:fldData xml:space="preserve">PEVuZE5vdGU+PENpdGU+PEF1dGhvcj5Db250b2xpPC9BdXRob3I+PFllYXI+MjAxMDwvWWVhcj48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</w:fldData>
        </w:fldChar>
      </w:r>
      <w:r w:rsidR="00D45765">
        <w:rPr>
          <w:rFonts w:cs="Arial"/>
        </w:rPr>
        <w:instrText xml:space="preserve"> ADDIN EN.CITE </w:instrText>
      </w:r>
      <w:r w:rsidR="00D45765">
        <w:rPr>
          <w:rFonts w:cs="Arial"/>
        </w:rPr>
        <w:fldChar w:fldCharType="begin">
          <w:fldData xml:space="preserve">PEVuZE5vdGU+PENpdGU+PEF1dGhvcj5Db250b2xpPC9BdXRob3I+PFllYXI+MjAxMDwvWWVhcj48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</w:fldData>
        </w:fldChar>
      </w:r>
      <w:r w:rsidR="00D45765">
        <w:rPr>
          <w:rFonts w:cs="Arial"/>
        </w:rPr>
        <w:instrText xml:space="preserve"> ADDIN EN.CITE.DATA </w:instrText>
      </w:r>
      <w:r w:rsidR="00D45765">
        <w:rPr>
          <w:rFonts w:cs="Arial"/>
        </w:rPr>
      </w:r>
      <w:r w:rsidR="00D45765">
        <w:rPr>
          <w:rFonts w:cs="Arial"/>
        </w:rPr>
        <w:fldChar w:fldCharType="end"/>
      </w:r>
      <w:r w:rsidR="00883024">
        <w:rPr>
          <w:rFonts w:cs="Arial"/>
        </w:rPr>
      </w:r>
      <w:r w:rsidR="00883024">
        <w:rPr>
          <w:rFonts w:cs="Arial"/>
        </w:rPr>
        <w:fldChar w:fldCharType="separate"/>
      </w:r>
      <w:r w:rsidR="00D45765" w:rsidRPr="00D45765">
        <w:rPr>
          <w:rFonts w:cs="Arial"/>
          <w:noProof/>
          <w:vertAlign w:val="superscript"/>
        </w:rPr>
        <w:t>8,9</w:t>
      </w:r>
      <w:r w:rsidR="00883024">
        <w:rPr>
          <w:rFonts w:cs="Arial"/>
        </w:rPr>
        <w:fldChar w:fldCharType="end"/>
      </w:r>
      <w:r w:rsidRPr="005D0047">
        <w:rPr>
          <w:rFonts w:cs="Arial"/>
        </w:rPr>
        <w:t>.</w:t>
      </w:r>
      <w:r>
        <w:rPr>
          <w:rFonts w:cs="Arial"/>
        </w:rPr>
        <w:t xml:space="preserve"> </w:t>
      </w:r>
      <w:r w:rsidRPr="005D0047">
        <w:rPr>
          <w:rFonts w:cs="Arial"/>
        </w:rPr>
        <w:t>Physiological and radiological measures are used to indi</w:t>
      </w:r>
      <w:r w:rsidR="00165C5B">
        <w:rPr>
          <w:rFonts w:cs="Arial"/>
        </w:rPr>
        <w:t>rectly assess the small airways</w:t>
      </w:r>
      <w:r w:rsidRPr="005D0047">
        <w:rPr>
          <w:rFonts w:cs="Arial"/>
        </w:rPr>
        <w:t>.</w:t>
      </w:r>
      <w:r w:rsidR="00F13958">
        <w:rPr>
          <w:rFonts w:cs="Arial"/>
        </w:rPr>
        <w:t xml:space="preserve"> </w:t>
      </w:r>
      <w:r w:rsidR="00D0120E" w:rsidRPr="0018176C">
        <w:rPr>
          <w:rFonts w:cs="Arial"/>
        </w:rPr>
        <w:t>CT is</w:t>
      </w:r>
      <w:r w:rsidR="004111FA" w:rsidRPr="0018176C">
        <w:rPr>
          <w:rFonts w:cs="Arial"/>
        </w:rPr>
        <w:t xml:space="preserve"> the </w:t>
      </w:r>
      <w:r w:rsidR="001158AB">
        <w:rPr>
          <w:rFonts w:cs="Arial"/>
        </w:rPr>
        <w:t xml:space="preserve">most widely used </w:t>
      </w:r>
      <w:r w:rsidR="004111FA" w:rsidRPr="0018176C">
        <w:rPr>
          <w:rFonts w:cs="Arial"/>
        </w:rPr>
        <w:t>imaging method</w:t>
      </w:r>
      <w:r w:rsidR="00D0120E" w:rsidRPr="0018176C">
        <w:rPr>
          <w:rFonts w:cs="Arial"/>
        </w:rPr>
        <w:t xml:space="preserve"> for COPD</w:t>
      </w:r>
      <w:r w:rsidR="00D0120E" w:rsidRPr="0018176C">
        <w:rPr>
          <w:rFonts w:cs="Arial"/>
        </w:rPr>
        <w:fldChar w:fldCharType="begin">
          <w:fldData xml:space="preserve">PEVuZE5vdGU+PENpdGU+PEF1dGhvcj5Pc3RyaWRnZTwvQXV0aG9yPjxZZWFyPjIwMTY8L1llYXI+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IzNTY2MDI0PC91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</w:fldData>
        </w:fldChar>
      </w:r>
      <w:r w:rsidR="00D45765">
        <w:rPr>
          <w:rFonts w:cs="Arial"/>
        </w:rPr>
        <w:instrText xml:space="preserve"> ADDIN EN.CITE </w:instrText>
      </w:r>
      <w:r w:rsidR="00D45765">
        <w:rPr>
          <w:rFonts w:cs="Arial"/>
        </w:rPr>
        <w:fldChar w:fldCharType="begin">
          <w:fldData xml:space="preserve">PEVuZE5vdGU+PENpdGU+PEF1dGhvcj5Pc3RyaWRnZTwvQXV0aG9yPjxZZWFyPjIwMTY8L1llYXI+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IzNTY2MDI0PC91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</w:fldData>
        </w:fldChar>
      </w:r>
      <w:r w:rsidR="00D45765">
        <w:rPr>
          <w:rFonts w:cs="Arial"/>
        </w:rPr>
        <w:instrText xml:space="preserve"> ADDIN EN.CITE.DATA </w:instrText>
      </w:r>
      <w:r w:rsidR="00D45765">
        <w:rPr>
          <w:rFonts w:cs="Arial"/>
        </w:rPr>
      </w:r>
      <w:r w:rsidR="00D45765">
        <w:rPr>
          <w:rFonts w:cs="Arial"/>
        </w:rPr>
        <w:fldChar w:fldCharType="end"/>
      </w:r>
      <w:r w:rsidR="00D0120E" w:rsidRPr="0018176C">
        <w:rPr>
          <w:rFonts w:cs="Arial"/>
        </w:rPr>
      </w:r>
      <w:r w:rsidR="00D0120E" w:rsidRPr="0018176C">
        <w:rPr>
          <w:rFonts w:cs="Arial"/>
        </w:rPr>
        <w:fldChar w:fldCharType="separate"/>
      </w:r>
      <w:r w:rsidR="00D45765" w:rsidRPr="00D45765">
        <w:rPr>
          <w:rFonts w:cs="Arial"/>
          <w:noProof/>
          <w:vertAlign w:val="superscript"/>
        </w:rPr>
        <w:t>10-13</w:t>
      </w:r>
      <w:r w:rsidR="00D0120E" w:rsidRPr="0018176C">
        <w:rPr>
          <w:rFonts w:cs="Arial"/>
        </w:rPr>
        <w:fldChar w:fldCharType="end"/>
      </w:r>
      <w:r w:rsidR="0018176C">
        <w:rPr>
          <w:rFonts w:cs="Arial"/>
        </w:rPr>
        <w:t>.</w:t>
      </w:r>
      <w:r w:rsidR="00D0120E">
        <w:rPr>
          <w:rFonts w:cs="Arial"/>
        </w:rPr>
        <w:t xml:space="preserve"> </w:t>
      </w:r>
      <w:r w:rsidR="00413084" w:rsidRPr="00F13958">
        <w:rPr>
          <w:rFonts w:cs="Arial"/>
        </w:rPr>
        <w:t xml:space="preserve">Although there have been advances in the technology of </w:t>
      </w:r>
      <w:r w:rsidR="00413084">
        <w:rPr>
          <w:rFonts w:cs="Arial"/>
        </w:rPr>
        <w:t>CT</w:t>
      </w:r>
      <w:r w:rsidR="00413084" w:rsidRPr="00F13958">
        <w:rPr>
          <w:rFonts w:cs="Arial"/>
        </w:rPr>
        <w:t xml:space="preserve"> imaging, the small airways are </w:t>
      </w:r>
      <w:r w:rsidR="00413084">
        <w:rPr>
          <w:rFonts w:cs="Arial"/>
        </w:rPr>
        <w:t xml:space="preserve">largely </w:t>
      </w:r>
      <w:r w:rsidR="00413084" w:rsidRPr="00F13958">
        <w:rPr>
          <w:rFonts w:cs="Arial"/>
        </w:rPr>
        <w:t xml:space="preserve">beyond its resolution. However, </w:t>
      </w:r>
      <w:r w:rsidR="00413084">
        <w:rPr>
          <w:rFonts w:cs="Arial"/>
        </w:rPr>
        <w:t>SAD</w:t>
      </w:r>
      <w:r w:rsidR="00413084" w:rsidRPr="00F13958">
        <w:rPr>
          <w:rFonts w:cs="Arial"/>
        </w:rPr>
        <w:t xml:space="preserve"> </w:t>
      </w:r>
      <w:r w:rsidR="009672F2">
        <w:rPr>
          <w:rFonts w:cs="Arial"/>
        </w:rPr>
        <w:t xml:space="preserve">can </w:t>
      </w:r>
      <w:r w:rsidR="00413084" w:rsidRPr="00F13958">
        <w:rPr>
          <w:rFonts w:cs="Arial"/>
        </w:rPr>
        <w:t xml:space="preserve">result in gas trapping </w:t>
      </w:r>
      <w:r w:rsidR="009672F2">
        <w:rPr>
          <w:rFonts w:cs="Arial"/>
        </w:rPr>
        <w:t>and</w:t>
      </w:r>
      <w:r w:rsidR="00F61A62">
        <w:rPr>
          <w:rFonts w:cs="Arial"/>
        </w:rPr>
        <w:t xml:space="preserve"> hence</w:t>
      </w:r>
      <w:r w:rsidR="009672F2">
        <w:rPr>
          <w:rFonts w:cs="Arial"/>
        </w:rPr>
        <w:t xml:space="preserve"> be</w:t>
      </w:r>
      <w:r w:rsidR="00413084" w:rsidRPr="00F13958">
        <w:rPr>
          <w:rFonts w:cs="Arial"/>
        </w:rPr>
        <w:t xml:space="preserve"> </w:t>
      </w:r>
      <w:r w:rsidR="00F61A62">
        <w:rPr>
          <w:rFonts w:cs="Arial"/>
        </w:rPr>
        <w:t>estimated</w:t>
      </w:r>
      <w:r w:rsidR="00F61A62" w:rsidRPr="00F13958">
        <w:rPr>
          <w:rFonts w:cs="Arial"/>
        </w:rPr>
        <w:t xml:space="preserve"> </w:t>
      </w:r>
      <w:r w:rsidR="00413084" w:rsidRPr="00F13958">
        <w:rPr>
          <w:rFonts w:cs="Arial"/>
        </w:rPr>
        <w:t xml:space="preserve">by </w:t>
      </w:r>
      <w:r w:rsidR="00413084">
        <w:rPr>
          <w:rFonts w:cs="Arial"/>
        </w:rPr>
        <w:t>several</w:t>
      </w:r>
      <w:r w:rsidR="0026549B">
        <w:rPr>
          <w:rFonts w:cs="Arial"/>
        </w:rPr>
        <w:t xml:space="preserve"> CT</w:t>
      </w:r>
      <w:r w:rsidR="00413084">
        <w:rPr>
          <w:rFonts w:cs="Arial"/>
        </w:rPr>
        <w:t xml:space="preserve"> techniques. </w:t>
      </w:r>
      <w:r w:rsidR="00413084" w:rsidRPr="00561DAC">
        <w:rPr>
          <w:rFonts w:cs="Arial"/>
        </w:rPr>
        <w:t>Analysis of expiratory scans have been used to estimate gas trapping. The percentage of voxels below -856HU on expiration has been suggested as a marker of gas trapping in asthma</w:t>
      </w:r>
      <w:r w:rsidR="00413084" w:rsidRPr="00561DAC">
        <w:rPr>
          <w:rFonts w:cs="Arial"/>
        </w:rPr>
        <w:fldChar w:fldCharType="begin"/>
      </w:r>
      <w:r w:rsidR="00D45765">
        <w:rPr>
          <w:rFonts w:cs="Arial"/>
        </w:rPr>
        <w:instrText xml:space="preserve"> ADDIN EN.CITE &lt;EndNote&gt;&lt;Cite&gt;&lt;Author&gt;Busacker&lt;/Author&gt;&lt;Year&gt;2009&lt;/Year&gt;&lt;RecNum&gt;1505&lt;/RecNum&gt;&lt;DisplayText&gt;&lt;style face="superscript"&gt;14&lt;/style&gt;&lt;/DisplayText&gt;&lt;record&gt;&lt;rec-number&gt;1505&lt;/rec-number&gt;&lt;foreign-keys&gt;&lt;key app="EN" db-id="pvtptv5w8sx9ase5rwxppetwta2ep9p9vept" timestamp="1507889733"&gt;1505&lt;/key&gt;&lt;/foreign-keys&gt;&lt;ref-type name="Journal Article"&gt;17&lt;/ref-type&gt;&lt;contributors&gt;&lt;authors&gt;&lt;author&gt;Busacker, Ashley&lt;/author&gt;&lt;author&gt;Newell, John D.&lt;/author&gt;&lt;author&gt;Keefe, Thomas&lt;/author&gt;&lt;author&gt;Hoffman, Eric A.&lt;/author&gt;&lt;author&gt;Granroth, Janice Cook&lt;/author&gt;&lt;author&gt;Castro, Mario&lt;/author&gt;&lt;author&gt;Fain, Sean&lt;/author&gt;&lt;author&gt;Wenzel, Sally&lt;/author&gt;&lt;/authors&gt;&lt;/contributors&gt;&lt;titles&gt;&lt;title&gt;A Multivariate Analysis of Risk Factors for the Air-Trapping Asthmatic Phenotype as Measured by Quantitative CT Analysis&lt;/title&gt;&lt;secondary-title&gt;Chest&lt;/secondary-title&gt;&lt;/titles&gt;&lt;periodical&gt;&lt;full-title&gt;Chest&lt;/full-title&gt;&lt;abbr-1&gt;Chest&lt;/abbr-1&gt;&lt;/periodical&gt;&lt;pages&gt;48-56&lt;/pages&gt;&lt;volume&gt;135&lt;/volume&gt;&lt;number&gt;1&lt;/number&gt;&lt;dates&gt;&lt;year&gt;2009&lt;/year&gt;&lt;pub-dates&gt;&lt;date&gt;08/08&lt;/date&gt;&lt;/pub-dates&gt;&lt;/dates&gt;&lt;isbn&gt;0012-3692&amp;#xD;1931-3543&lt;/isbn&gt;&lt;accession-num&gt;PMC2849984&lt;/accession-num&gt;&lt;urls&gt;&lt;related-urls&gt;&lt;url&gt;http://www.ncbi.nlm.nih.gov/pmc/articles/PMC2849984/&lt;/url&gt;&lt;url&gt;https://www.ncbi.nlm.nih.gov/pmc/articles/PMC2849984/pdf/nihms182332.pdf&lt;/url&gt;&lt;/related-urls&gt;&lt;/urls&gt;&lt;electronic-resource-num&gt;10.1378/chest.08-0049&lt;/electronic-resource-num&gt;&lt;remote-database-name&gt;PMC&lt;/remote-database-name&gt;&lt;/record&gt;&lt;/Cite&gt;&lt;/EndNote&gt;</w:instrText>
      </w:r>
      <w:r w:rsidR="00413084" w:rsidRPr="00561DAC">
        <w:rPr>
          <w:rFonts w:cs="Arial"/>
        </w:rPr>
        <w:fldChar w:fldCharType="separate"/>
      </w:r>
      <w:r w:rsidR="00D45765" w:rsidRPr="00D45765">
        <w:rPr>
          <w:rFonts w:cs="Arial"/>
          <w:noProof/>
          <w:vertAlign w:val="superscript"/>
        </w:rPr>
        <w:t>14</w:t>
      </w:r>
      <w:r w:rsidR="00413084" w:rsidRPr="00561DAC">
        <w:rPr>
          <w:rFonts w:cs="Arial"/>
        </w:rPr>
        <w:fldChar w:fldCharType="end"/>
      </w:r>
      <w:r w:rsidR="00413084" w:rsidRPr="00561DAC">
        <w:rPr>
          <w:rFonts w:cs="Arial"/>
        </w:rPr>
        <w:t>. A later study in COPD, suggested the percentage of voxels between -850</w:t>
      </w:r>
      <w:r w:rsidR="00F5077B">
        <w:rPr>
          <w:rFonts w:cs="Arial"/>
        </w:rPr>
        <w:t xml:space="preserve"> </w:t>
      </w:r>
      <w:r w:rsidR="00413084" w:rsidRPr="00561DAC">
        <w:rPr>
          <w:rFonts w:cs="Arial"/>
        </w:rPr>
        <w:t xml:space="preserve">and -910 </w:t>
      </w:r>
      <w:r w:rsidR="00F5077B">
        <w:rPr>
          <w:rFonts w:cs="Arial"/>
        </w:rPr>
        <w:t xml:space="preserve">HU </w:t>
      </w:r>
      <w:r w:rsidR="00413084" w:rsidRPr="00561DAC">
        <w:rPr>
          <w:rFonts w:cs="Arial"/>
        </w:rPr>
        <w:t>to be a marker of g</w:t>
      </w:r>
      <w:r w:rsidR="00413084">
        <w:rPr>
          <w:rFonts w:cs="Arial"/>
        </w:rPr>
        <w:t>as trapping on</w:t>
      </w:r>
      <w:r w:rsidR="00413084" w:rsidRPr="00561DAC">
        <w:rPr>
          <w:rFonts w:cs="Arial"/>
        </w:rPr>
        <w:t xml:space="preserve"> expiratory CT</w:t>
      </w:r>
      <w:r w:rsidR="00413084" w:rsidRPr="00561DAC">
        <w:rPr>
          <w:rFonts w:cs="Arial"/>
        </w:rPr>
        <w:fldChar w:fldCharType="begin"/>
      </w:r>
      <w:r w:rsidR="00D45765">
        <w:rPr>
          <w:rFonts w:cs="Arial"/>
        </w:rPr>
        <w:instrText xml:space="preserve"> ADDIN EN.CITE &lt;EndNote&gt;&lt;Cite&gt;&lt;Author&gt;Mets&lt;/Author&gt;&lt;Year&gt;2012&lt;/Year&gt;&lt;RecNum&gt;1507&lt;/RecNum&gt;&lt;DisplayText&gt;&lt;style face="superscript"&gt;15&lt;/style&gt;&lt;/DisplayText&gt;&lt;record&gt;&lt;rec-number&gt;1507&lt;/rec-number&gt;&lt;foreign-keys&gt;&lt;key app="EN" db-id="pvtptv5w8sx9ase5rwxppetwta2ep9p9vept" timestamp="1507891348"&gt;1507&lt;/key&gt;&lt;/foreign-keys&gt;&lt;ref-type name="Journal Article"&gt;17&lt;/ref-type&gt;&lt;contributors&gt;&lt;authors&gt;&lt;author&gt;Mets, O. M.&lt;/author&gt;&lt;author&gt;Murphy, K.&lt;/author&gt;&lt;author&gt;Zanen, P.&lt;/author&gt;&lt;author&gt;Gietema, H. A.&lt;/author&gt;&lt;author&gt;Lammers, J. W.&lt;/author&gt;&lt;author&gt;van Ginneken, B.&lt;/author&gt;&lt;author&gt;Prokop, M.&lt;/author&gt;&lt;author&gt;de Jong, P. A.&lt;/author&gt;&lt;/authors&gt;&lt;/contributors&gt;&lt;titles&gt;&lt;title&gt;The relationship between lung function impairment and quantitative computed tomography in chronic obstructive pulmonary disease&lt;/title&gt;&lt;secondary-title&gt;European Radiology&lt;/secondary-title&gt;&lt;/titles&gt;&lt;periodical&gt;&lt;full-title&gt;European Radiology&lt;/full-title&gt;&lt;abbr-1&gt;Eur Radiol&lt;/abbr-1&gt;&lt;/periodical&gt;&lt;pages&gt;120-128&lt;/pages&gt;&lt;volume&gt;22&lt;/volume&gt;&lt;number&gt;1&lt;/number&gt;&lt;dates&gt;&lt;year&gt;2012&lt;/year&gt;&lt;pub-dates&gt;&lt;date&gt;January 01&lt;/date&gt;&lt;/pub-dates&gt;&lt;/dates&gt;&lt;isbn&gt;1432-1084&lt;/isbn&gt;&lt;label&gt;Mets2012&lt;/label&gt;&lt;work-type&gt;journal article&lt;/work-type&gt;&lt;urls&gt;&lt;related-urls&gt;&lt;url&gt;https://doi.org/10.1007/s00330-011-2237-9&lt;/url&gt;&lt;url&gt;https://www.ncbi.nlm.nih.gov/pmc/articles/PMC3229695/pdf/330_2011_Article_2237.pdf&lt;/url&gt;&lt;/related-urls&gt;&lt;/urls&gt;&lt;electronic-resource-num&gt;10.1007/s00330-011-2237-9&lt;/electronic-resource-num&gt;&lt;/record&gt;&lt;/Cite&gt;&lt;/EndNote&gt;</w:instrText>
      </w:r>
      <w:r w:rsidR="00413084" w:rsidRPr="00561DAC">
        <w:rPr>
          <w:rFonts w:cs="Arial"/>
        </w:rPr>
        <w:fldChar w:fldCharType="separate"/>
      </w:r>
      <w:r w:rsidR="00D45765" w:rsidRPr="00D45765">
        <w:rPr>
          <w:rFonts w:cs="Arial"/>
          <w:noProof/>
          <w:vertAlign w:val="superscript"/>
        </w:rPr>
        <w:t>15</w:t>
      </w:r>
      <w:r w:rsidR="00413084" w:rsidRPr="00561DAC">
        <w:rPr>
          <w:rFonts w:cs="Arial"/>
        </w:rPr>
        <w:fldChar w:fldCharType="end"/>
      </w:r>
      <w:r w:rsidR="00413084" w:rsidRPr="00561DAC">
        <w:rPr>
          <w:rFonts w:cs="Arial"/>
        </w:rPr>
        <w:t>. However, these methods may incorporate low attenuation areas resulting from both gas trapping and emphysema. In</w:t>
      </w:r>
      <w:r w:rsidR="00413084">
        <w:rPr>
          <w:rFonts w:cs="Arial"/>
        </w:rPr>
        <w:t xml:space="preserve"> order to try exclude emphysema, paired scans can be analysed. Comparison of </w:t>
      </w:r>
      <w:r w:rsidR="00413084" w:rsidRPr="00540184">
        <w:rPr>
          <w:rFonts w:cs="Arial"/>
        </w:rPr>
        <w:t>the mean lung density</w:t>
      </w:r>
      <w:r w:rsidR="00413084">
        <w:rPr>
          <w:rFonts w:cs="Arial"/>
        </w:rPr>
        <w:t xml:space="preserve"> between expiratory</w:t>
      </w:r>
      <w:r w:rsidR="00413084" w:rsidRPr="00F13958">
        <w:rPr>
          <w:rFonts w:cs="Arial"/>
        </w:rPr>
        <w:t xml:space="preserve"> and inspiratory</w:t>
      </w:r>
      <w:r w:rsidR="00413084">
        <w:rPr>
          <w:rFonts w:cs="Arial"/>
        </w:rPr>
        <w:t xml:space="preserve"> scans</w:t>
      </w:r>
      <w:r w:rsidR="00413084" w:rsidRPr="00F13958">
        <w:rPr>
          <w:rFonts w:cs="Arial"/>
        </w:rPr>
        <w:t xml:space="preserve"> </w:t>
      </w:r>
      <w:r w:rsidR="00413084">
        <w:rPr>
          <w:rFonts w:cs="Arial"/>
        </w:rPr>
        <w:t xml:space="preserve">yields the ratio, </w:t>
      </w:r>
      <w:r w:rsidR="00413084" w:rsidRPr="00F13958">
        <w:rPr>
          <w:rFonts w:cs="Arial"/>
        </w:rPr>
        <w:t>MLD E/I.</w:t>
      </w:r>
      <w:r w:rsidR="00413084">
        <w:rPr>
          <w:rFonts w:cs="Arial"/>
        </w:rPr>
        <w:t xml:space="preserve">  </w:t>
      </w:r>
      <w:r w:rsidR="00413084" w:rsidRPr="00B91A38">
        <w:rPr>
          <w:rFonts w:cs="Arial"/>
        </w:rPr>
        <w:t xml:space="preserve">Another technique, Relative </w:t>
      </w:r>
      <w:r w:rsidR="00413084">
        <w:rPr>
          <w:rFonts w:cs="Arial"/>
        </w:rPr>
        <w:t>V</w:t>
      </w:r>
      <w:r w:rsidR="00413084" w:rsidRPr="00B91A38">
        <w:rPr>
          <w:rFonts w:cs="Arial"/>
        </w:rPr>
        <w:t xml:space="preserve">olume </w:t>
      </w:r>
      <w:r w:rsidR="00413084">
        <w:rPr>
          <w:rFonts w:cs="Arial"/>
        </w:rPr>
        <w:t>C</w:t>
      </w:r>
      <w:r w:rsidR="00413084" w:rsidRPr="00B91A38">
        <w:rPr>
          <w:rFonts w:cs="Arial"/>
        </w:rPr>
        <w:t>hange</w:t>
      </w:r>
      <w:r w:rsidR="00413084">
        <w:rPr>
          <w:rFonts w:cs="Arial"/>
        </w:rPr>
        <w:t xml:space="preserve"> (RVC)</w:t>
      </w:r>
      <w:r w:rsidR="00413084" w:rsidRPr="00B91A38">
        <w:rPr>
          <w:rFonts w:cs="Arial"/>
        </w:rPr>
        <w:t xml:space="preserve"> represents the change in relative lung volume between attenuation value ranges</w:t>
      </w:r>
      <w:r w:rsidR="00413084">
        <w:rPr>
          <w:rFonts w:cs="Arial"/>
        </w:rPr>
        <w:t xml:space="preserve"> and has been </w:t>
      </w:r>
      <w:r w:rsidR="000737AC">
        <w:rPr>
          <w:rFonts w:cs="Arial"/>
        </w:rPr>
        <w:t>suggested</w:t>
      </w:r>
      <w:r w:rsidR="00413084">
        <w:rPr>
          <w:rFonts w:cs="Arial"/>
        </w:rPr>
        <w:t xml:space="preserve"> as a measure of SAD</w:t>
      </w:r>
      <w:r w:rsidR="00413084">
        <w:rPr>
          <w:rFonts w:cs="Arial"/>
        </w:rPr>
        <w:fldChar w:fldCharType="begin"/>
      </w:r>
      <w:r w:rsidR="00D45765">
        <w:rPr>
          <w:rFonts w:cs="Arial"/>
        </w:rPr>
        <w:instrText xml:space="preserve"> ADDIN EN.CITE &lt;EndNote&gt;&lt;Cite&gt;&lt;Author&gt;Matsuoka&lt;/Author&gt;&lt;Year&gt;2008&lt;/Year&gt;&lt;RecNum&gt;1398&lt;/RecNum&gt;&lt;DisplayText&gt;&lt;style face="superscript"&gt;16&lt;/style&gt;&lt;/DisplayText&gt;&lt;record&gt;&lt;rec-number&gt;1398&lt;/rec-number&gt;&lt;foreign-keys&gt;&lt;key app="EN" db-id="pvtptv5w8sx9ase5rwxppetwta2ep9p9vept" timestamp="1484916010"&gt;1398&lt;/key&gt;&lt;/foreign-keys&gt;&lt;ref-type name="Journal Article"&gt;17&lt;/ref-type&gt;&lt;contributors&gt;&lt;authors&gt;&lt;author&gt;Matsuoka, Shin&lt;/author&gt;&lt;author&gt;Kurihara, Yasuyuki&lt;/author&gt;&lt;author&gt;Yagihashi, Kunihiro&lt;/author&gt;&lt;author&gt;Hoshino, Makoto&lt;/author&gt;&lt;author&gt;Watanabe, Naoto&lt;/author&gt;&lt;author&gt;Nakajima, Yasuo&lt;/author&gt;&lt;/authors&gt;&lt;/contributors&gt;&lt;titles&gt;&lt;title&gt;Quantitative Assessment of Air Trapping in Chronic Obstructive Pulmonary Disease Using Inspiratory and Expiratory Volumetric MDCT&lt;/title&gt;&lt;secondary-title&gt;American Journal of Roentgenology&lt;/secondary-title&gt;&lt;/titles&gt;&lt;periodical&gt;&lt;full-title&gt;American Journal of Roentgenology&lt;/full-title&gt;&lt;/periodical&gt;&lt;pages&gt;762-769&lt;/pages&gt;&lt;volume&gt;190&lt;/volume&gt;&lt;number&gt;3&lt;/number&gt;&lt;dates&gt;&lt;year&gt;2008&lt;/year&gt;&lt;pub-dates&gt;&lt;date&gt;2008/03/01&lt;/date&gt;&lt;/pub-dates&gt;&lt;/dates&gt;&lt;publisher&gt;American Roentgen Ray Society&lt;/publisher&gt;&lt;isbn&gt;0361-803X&lt;/isbn&gt;&lt;urls&gt;&lt;related-urls&gt;&lt;url&gt;http://dx.doi.org/10.2214/AJR.07.2820&lt;/url&gt;&lt;/related-urls&gt;&lt;/urls&gt;&lt;electronic-resource-num&gt;10.2214/AJR.07.2820&lt;/electronic-resource-num&gt;&lt;research-notes&gt;its a duplicated-included already&lt;/research-notes&gt;&lt;access-date&gt;2016/10/28&lt;/access-date&gt;&lt;/record&gt;&lt;/Cite&gt;&lt;/EndNote&gt;</w:instrText>
      </w:r>
      <w:r w:rsidR="00413084">
        <w:rPr>
          <w:rFonts w:cs="Arial"/>
        </w:rPr>
        <w:fldChar w:fldCharType="separate"/>
      </w:r>
      <w:r w:rsidR="00D45765" w:rsidRPr="00D45765">
        <w:rPr>
          <w:rFonts w:cs="Arial"/>
          <w:noProof/>
          <w:vertAlign w:val="superscript"/>
        </w:rPr>
        <w:t>16</w:t>
      </w:r>
      <w:r w:rsidR="00413084">
        <w:rPr>
          <w:rFonts w:cs="Arial"/>
        </w:rPr>
        <w:fldChar w:fldCharType="end"/>
      </w:r>
      <w:r w:rsidR="00413084">
        <w:rPr>
          <w:rFonts w:cs="Arial"/>
        </w:rPr>
        <w:t xml:space="preserve">. </w:t>
      </w:r>
      <w:r w:rsidR="00EC296F">
        <w:rPr>
          <w:rFonts w:cs="Arial"/>
          <w:highlight w:val="yellow"/>
        </w:rPr>
        <w:t>Other air trapping indices such as</w:t>
      </w:r>
      <w:r w:rsidR="000737AC">
        <w:rPr>
          <w:rFonts w:cs="Arial"/>
          <w:highlight w:val="yellow"/>
        </w:rPr>
        <w:t xml:space="preserve"> attenuation-volume index</w:t>
      </w:r>
      <w:r w:rsidR="00EC296F">
        <w:rPr>
          <w:rFonts w:cs="Arial"/>
          <w:highlight w:val="yellow"/>
        </w:rPr>
        <w:t xml:space="preserve"> </w:t>
      </w:r>
      <w:r w:rsidR="000737AC">
        <w:rPr>
          <w:rFonts w:cs="Arial"/>
          <w:highlight w:val="yellow"/>
        </w:rPr>
        <w:t>(</w:t>
      </w:r>
      <w:r w:rsidR="00EC296F">
        <w:rPr>
          <w:rFonts w:cs="Arial"/>
          <w:highlight w:val="yellow"/>
        </w:rPr>
        <w:t>AVI</w:t>
      </w:r>
      <w:r w:rsidR="000737AC">
        <w:rPr>
          <w:rFonts w:cs="Arial"/>
          <w:highlight w:val="yellow"/>
        </w:rPr>
        <w:t>)</w:t>
      </w:r>
      <w:r w:rsidR="00EC296F">
        <w:rPr>
          <w:rFonts w:cs="Arial"/>
          <w:highlight w:val="yellow"/>
        </w:rPr>
        <w:t xml:space="preserve"> have been </w:t>
      </w:r>
      <w:r w:rsidR="000737AC">
        <w:rPr>
          <w:rFonts w:cs="Arial"/>
          <w:highlight w:val="yellow"/>
        </w:rPr>
        <w:t>proposed to quantify lobar air trapping</w:t>
      </w:r>
      <w:r w:rsidR="000737AC">
        <w:rPr>
          <w:rFonts w:cs="Arial"/>
          <w:highlight w:val="yellow"/>
        </w:rPr>
        <w:fldChar w:fldCharType="begin"/>
      </w:r>
      <w:r w:rsidR="000737AC">
        <w:rPr>
          <w:rFonts w:cs="Arial"/>
          <w:highlight w:val="yellow"/>
        </w:rPr>
        <w:instrText xml:space="preserve"> ADDIN EN.CITE &lt;EndNote&gt;&lt;Cite&gt;&lt;Author&gt;Nagatani&lt;/Author&gt;&lt;Year&gt;2015&lt;/Year&gt;&lt;RecNum&gt;1557&lt;/RecNum&gt;&lt;DisplayText&gt;&lt;style face="superscript"&gt;17&lt;/style&gt;&lt;/DisplayText&gt;&lt;record&gt;&lt;rec-number&gt;1557&lt;/rec-number&gt;&lt;foreign-keys&gt;&lt;key app="EN" db-id="pvtptv5w8sx9ase5rwxppetwta2ep9p9vept" timestamp="1519659011"&gt;1557&lt;/key&gt;&lt;/foreign-keys&gt;&lt;ref-type name="Journal Article"&gt;17&lt;/ref-type&gt;&lt;contributors&gt;&lt;authors&gt;&lt;author&gt;Nagatani, Yukihiro&lt;/author&gt;&lt;author&gt;Murata, Kiyoshi&lt;/author&gt;&lt;author&gt;Takahashi, Masashi&lt;/author&gt;&lt;author&gt;Nitta, Norihisa&lt;/author&gt;&lt;author&gt;Nakano, Yasutaka&lt;/author&gt;&lt;author&gt;Sonoda, Akinaga&lt;/author&gt;&lt;author&gt;Otani, Hideji&lt;/author&gt;&lt;author&gt;Okabe, Hidetoshi&lt;/author&gt;&lt;author&gt;Ogawa, Emiko&lt;/author&gt;&lt;/authors&gt;&lt;/contributors&gt;&lt;titles&gt;&lt;title&gt;A new quantitative index of lobar air trapping in chronic obstructive pulmonary disease (COPD): Comparison with conventional methods&lt;/title&gt;&lt;secondary-title&gt;European Journal of Radiology&lt;/secondary-title&gt;&lt;/titles&gt;&lt;periodical&gt;&lt;full-title&gt;European Journal of Radiology&lt;/full-title&gt;&lt;abbr-1&gt;Eur J Radiol&lt;/abbr-1&gt;&lt;/periodical&gt;&lt;pages&gt;963-974&lt;/pages&gt;&lt;volume&gt;84&lt;/volume&gt;&lt;number&gt;5&lt;/number&gt;&lt;keywords&gt;&lt;keyword&gt;Chronic obstructive pulmonary disease&lt;/keyword&gt;&lt;keyword&gt;Expiratory/inspiratory scanning&lt;/keyword&gt;&lt;keyword&gt;Computed tomography&lt;/keyword&gt;&lt;keyword&gt;Lobar air trapping&lt;/keyword&gt;&lt;keyword&gt;Respiratory level&lt;/keyword&gt;&lt;/keywords&gt;&lt;dates&gt;&lt;year&gt;2015&lt;/year&gt;&lt;pub-dates&gt;&lt;date&gt;2015/05/01/&lt;/date&gt;&lt;/pub-dates&gt;&lt;/dates&gt;&lt;isbn&gt;0720-048X&lt;/isbn&gt;&lt;urls&gt;&lt;related-urls&gt;&lt;url&gt;http://www.sciencedirect.com/science/article/pii/S0720048X15000078&lt;/url&gt;&lt;url&gt;https://ac.els-cdn.com/S0720048X15000078/1-s2.0-S0720048X15000078-main.pdf?_tid=f7094312-1b09-11e8-8126-00000aab0f27&amp;amp;acdnat=1519659205_958e86baf2c83cece37fcb90433c4849&lt;/url&gt;&lt;/related-urls&gt;&lt;/urls&gt;&lt;electronic-resource-num&gt;https://doi.org/10.1016/j.ejrad.2014.12.018&lt;/electronic-resource-num&gt;&lt;/record&gt;&lt;/Cite&gt;&lt;/EndNote&gt;</w:instrText>
      </w:r>
      <w:r w:rsidR="000737AC">
        <w:rPr>
          <w:rFonts w:cs="Arial"/>
          <w:highlight w:val="yellow"/>
        </w:rPr>
        <w:fldChar w:fldCharType="separate"/>
      </w:r>
      <w:r w:rsidR="000737AC" w:rsidRPr="000737AC">
        <w:rPr>
          <w:rFonts w:cs="Arial"/>
          <w:noProof/>
          <w:highlight w:val="yellow"/>
          <w:vertAlign w:val="superscript"/>
        </w:rPr>
        <w:t>17</w:t>
      </w:r>
      <w:r w:rsidR="000737AC">
        <w:rPr>
          <w:rFonts w:cs="Arial"/>
          <w:highlight w:val="yellow"/>
        </w:rPr>
        <w:fldChar w:fldCharType="end"/>
      </w:r>
      <w:r w:rsidR="00EC296F">
        <w:rPr>
          <w:rFonts w:cs="Arial"/>
          <w:highlight w:val="yellow"/>
        </w:rPr>
        <w:t>.</w:t>
      </w:r>
      <w:r w:rsidR="00EC296F">
        <w:rPr>
          <w:rFonts w:cs="Arial"/>
        </w:rPr>
        <w:t xml:space="preserve"> </w:t>
      </w:r>
      <w:r w:rsidR="00413084">
        <w:rPr>
          <w:rFonts w:cs="Arial"/>
        </w:rPr>
        <w:t xml:space="preserve">Novel gas trapping markers include the Parametric Response Mapping (PRM) </w:t>
      </w:r>
      <w:r w:rsidR="00D13560">
        <w:rPr>
          <w:rFonts w:cs="Arial"/>
        </w:rPr>
        <w:t>technique, which</w:t>
      </w:r>
      <w:r w:rsidR="00413084">
        <w:rPr>
          <w:rFonts w:cs="Arial"/>
        </w:rPr>
        <w:t xml:space="preserve"> </w:t>
      </w:r>
      <w:r w:rsidR="00413084">
        <w:t>uses co</w:t>
      </w:r>
      <w:r w:rsidR="00F61A62">
        <w:t>-</w:t>
      </w:r>
      <w:r w:rsidR="00413084">
        <w:t>registration of paired inspiratory and expiratory scans to compare areas of low attenuation on a voxel to voxel basis</w:t>
      </w:r>
      <w:r w:rsidR="00413084">
        <w:fldChar w:fldCharType="begin">
          <w:fldData xml:space="preserve">PEVuZE5vdGU+PENpdGU+PEF1dGhvcj5HYWxiYW48L0F1dGhvcj48WWVhcj4yMDEyPC9ZZWFyPjxS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0737AC">
        <w:instrText xml:space="preserve"> ADDIN EN.CITE </w:instrText>
      </w:r>
      <w:r w:rsidR="000737AC">
        <w:fldChar w:fldCharType="begin">
          <w:fldData xml:space="preserve">PEVuZE5vdGU+PENpdGU+PEF1dGhvcj5HYWxiYW48L0F1dGhvcj48WWVhcj4yMDEyPC9ZZWFyPjxS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0737AC">
        <w:instrText xml:space="preserve"> ADDIN EN.CITE.DATA </w:instrText>
      </w:r>
      <w:r w:rsidR="000737AC">
        <w:fldChar w:fldCharType="end"/>
      </w:r>
      <w:r w:rsidR="00413084">
        <w:fldChar w:fldCharType="separate"/>
      </w:r>
      <w:r w:rsidR="000737AC" w:rsidRPr="000737AC">
        <w:rPr>
          <w:noProof/>
          <w:vertAlign w:val="superscript"/>
        </w:rPr>
        <w:t>18</w:t>
      </w:r>
      <w:r w:rsidR="00413084">
        <w:fldChar w:fldCharType="end"/>
      </w:r>
      <w:r w:rsidR="00413084">
        <w:t xml:space="preserve">. </w:t>
      </w:r>
      <w:r w:rsidR="00AE5BF9">
        <w:t>Thus,</w:t>
      </w:r>
      <w:r w:rsidR="00413084">
        <w:t xml:space="preserve"> several methods to quantify gas trapping have been described although there is no universally agreed optimal method. Furthermore, </w:t>
      </w:r>
      <w:r w:rsidR="00413084">
        <w:rPr>
          <w:rFonts w:cs="Arial"/>
        </w:rPr>
        <w:t>a variety of in house or commercial software analysis packages are used to compute these indices resulting in challenges for comparison across research centres.</w:t>
      </w:r>
    </w:p>
    <w:p w14:paraId="5659E111" w14:textId="714ABF4B" w:rsidR="00413084" w:rsidRDefault="005D0047" w:rsidP="005D0047">
      <w:pPr>
        <w:rPr>
          <w:rFonts w:cs="Arial"/>
        </w:rPr>
      </w:pPr>
      <w:r w:rsidRPr="005D0047">
        <w:rPr>
          <w:rFonts w:cs="Arial"/>
        </w:rPr>
        <w:t>Traditional lu</w:t>
      </w:r>
      <w:r w:rsidR="009959FC">
        <w:rPr>
          <w:rFonts w:cs="Arial"/>
        </w:rPr>
        <w:t>ng function tests used to evaluate</w:t>
      </w:r>
      <w:r w:rsidRPr="005D0047">
        <w:rPr>
          <w:rFonts w:cs="Arial"/>
        </w:rPr>
        <w:t xml:space="preserve"> small airways function include spirometry and measurement of static lung volumes by body plethysmography</w:t>
      </w:r>
      <w:r w:rsidR="00203AB2">
        <w:rPr>
          <w:rFonts w:cs="Arial"/>
        </w:rPr>
        <w:t xml:space="preserve"> </w:t>
      </w:r>
      <w:r w:rsidR="00B135F1">
        <w:rPr>
          <w:rFonts w:cs="Arial"/>
        </w:rPr>
        <w:fldChar w:fldCharType="begin">
          <w:fldData xml:space="preserve">PEVuZE5vdGU+PENpdGU+PEF1dGhvcj5CcnVzYXNjbzwvQXV0aG9yPjxZZWFyPjIwMTU8L1llYXI+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</w:fldData>
        </w:fldChar>
      </w:r>
      <w:r w:rsidR="000737AC">
        <w:rPr>
          <w:rFonts w:cs="Arial"/>
        </w:rPr>
        <w:instrText xml:space="preserve"> ADDIN EN.CITE </w:instrText>
      </w:r>
      <w:r w:rsidR="000737AC">
        <w:rPr>
          <w:rFonts w:cs="Arial"/>
        </w:rPr>
        <w:fldChar w:fldCharType="begin">
          <w:fldData xml:space="preserve">PEVuZE5vdGU+PENpdGU+PEF1dGhvcj5CcnVzYXNjbzwvQXV0aG9yPjxZZWFyPjIwMTU8L1llYXI+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</w:fldData>
        </w:fldChar>
      </w:r>
      <w:r w:rsidR="000737AC">
        <w:rPr>
          <w:rFonts w:cs="Arial"/>
        </w:rPr>
        <w:instrText xml:space="preserve"> ADDIN EN.CITE.DATA </w:instrText>
      </w:r>
      <w:r w:rsidR="000737AC">
        <w:rPr>
          <w:rFonts w:cs="Arial"/>
        </w:rPr>
      </w:r>
      <w:r w:rsidR="000737AC">
        <w:rPr>
          <w:rFonts w:cs="Arial"/>
        </w:rPr>
        <w:fldChar w:fldCharType="end"/>
      </w:r>
      <w:r w:rsidR="00B135F1">
        <w:rPr>
          <w:rFonts w:cs="Arial"/>
        </w:rPr>
      </w:r>
      <w:r w:rsidR="00B135F1">
        <w:rPr>
          <w:rFonts w:cs="Arial"/>
        </w:rPr>
        <w:fldChar w:fldCharType="separate"/>
      </w:r>
      <w:r w:rsidR="000737AC" w:rsidRPr="000737AC">
        <w:rPr>
          <w:rFonts w:cs="Arial"/>
          <w:noProof/>
          <w:vertAlign w:val="superscript"/>
        </w:rPr>
        <w:t>19</w:t>
      </w:r>
      <w:r w:rsidR="00B135F1">
        <w:rPr>
          <w:rFonts w:cs="Arial"/>
        </w:rPr>
        <w:fldChar w:fldCharType="end"/>
      </w:r>
      <w:r w:rsidRPr="005D0047">
        <w:rPr>
          <w:rFonts w:cs="Arial"/>
        </w:rPr>
        <w:t>. Spirometry is the most commonly used lung function test to diagnose and monitor lung disease progression. The Mid Expiratory Flow between 25 and 75% of the Forced Vital Capacity (FVC) (MEF</w:t>
      </w:r>
      <w:r w:rsidRPr="005D0047">
        <w:rPr>
          <w:rFonts w:cs="Arial"/>
          <w:vertAlign w:val="subscript"/>
        </w:rPr>
        <w:t>25-75</w:t>
      </w:r>
      <w:r w:rsidRPr="005D0047">
        <w:rPr>
          <w:rFonts w:cs="Arial"/>
        </w:rPr>
        <w:t xml:space="preserve">) is often used as an indication of </w:t>
      </w:r>
      <w:r w:rsidR="005878D2">
        <w:rPr>
          <w:rFonts w:cs="Arial"/>
        </w:rPr>
        <w:t>SAD</w:t>
      </w:r>
      <w:r w:rsidRPr="005D0047">
        <w:rPr>
          <w:rFonts w:cs="Arial"/>
        </w:rPr>
        <w:t>. Although this parameter may in part reflect the resistance in small airways, it is dependent on the FVC and if not adjusted for lung volu</w:t>
      </w:r>
      <w:r w:rsidR="00850435">
        <w:rPr>
          <w:rFonts w:cs="Arial"/>
        </w:rPr>
        <w:t>me, has poor reproducibility, has</w:t>
      </w:r>
      <w:r w:rsidRPr="005D0047">
        <w:rPr>
          <w:rFonts w:cs="Arial"/>
        </w:rPr>
        <w:t xml:space="preserve"> little correlation with other small airways measures</w:t>
      </w:r>
      <w:r w:rsidR="00850435">
        <w:rPr>
          <w:rFonts w:cs="Arial"/>
        </w:rPr>
        <w:t xml:space="preserve"> </w:t>
      </w:r>
      <w:r w:rsidR="00850435" w:rsidRPr="00850435">
        <w:rPr>
          <w:rFonts w:cs="Arial"/>
          <w:highlight w:val="yellow"/>
        </w:rPr>
        <w:t>and does not provide additional information above FEV</w:t>
      </w:r>
      <w:r w:rsidR="00850435" w:rsidRPr="00850435">
        <w:rPr>
          <w:rFonts w:cs="Arial"/>
          <w:highlight w:val="yellow"/>
          <w:vertAlign w:val="subscript"/>
        </w:rPr>
        <w:t xml:space="preserve">1 </w:t>
      </w:r>
      <w:r w:rsidR="00850435" w:rsidRPr="00850435">
        <w:rPr>
          <w:rFonts w:cs="Arial"/>
          <w:highlight w:val="yellow"/>
        </w:rPr>
        <w:t>to clinical decision</w:t>
      </w:r>
      <w:r w:rsidR="008970FC">
        <w:rPr>
          <w:rFonts w:cs="Arial"/>
          <w:highlight w:val="yellow"/>
        </w:rPr>
        <w:t xml:space="preserve"> </w:t>
      </w:r>
      <w:r w:rsidR="00850435" w:rsidRPr="00850435">
        <w:rPr>
          <w:rFonts w:cs="Arial"/>
          <w:highlight w:val="yellow"/>
        </w:rPr>
        <w:t>making</w:t>
      </w:r>
      <w:r w:rsidRPr="00850435">
        <w:rPr>
          <w:rFonts w:cs="Arial"/>
          <w:highlight w:val="yellow"/>
        </w:rPr>
        <w:fldChar w:fldCharType="begin">
          <w:fldData xml:space="preserve">PEVuZE5vdGU+PENpdGU+PEF1dGhvcj5NY051bHR5PC9BdXRob3I+PFllYXI+MjAxNDwvWWVhcj48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</w:fldData>
        </w:fldChar>
      </w:r>
      <w:r w:rsidR="000737AC">
        <w:rPr>
          <w:rFonts w:cs="Arial"/>
          <w:highlight w:val="yellow"/>
        </w:rPr>
        <w:instrText xml:space="preserve"> ADDIN EN.CITE </w:instrText>
      </w:r>
      <w:r w:rsidR="000737AC">
        <w:rPr>
          <w:rFonts w:cs="Arial"/>
          <w:highlight w:val="yellow"/>
        </w:rPr>
        <w:fldChar w:fldCharType="begin">
          <w:fldData xml:space="preserve">PEVuZE5vdGU+PENpdGU+PEF1dGhvcj5NY051bHR5PC9BdXRob3I+PFllYXI+MjAxNDwvWWVhcj48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</w:fldData>
        </w:fldChar>
      </w:r>
      <w:r w:rsidR="000737AC">
        <w:rPr>
          <w:rFonts w:cs="Arial"/>
          <w:highlight w:val="yellow"/>
        </w:rPr>
        <w:instrText xml:space="preserve"> ADDIN EN.CITE.DATA </w:instrText>
      </w:r>
      <w:r w:rsidR="000737AC">
        <w:rPr>
          <w:rFonts w:cs="Arial"/>
          <w:highlight w:val="yellow"/>
        </w:rPr>
      </w:r>
      <w:r w:rsidR="000737AC">
        <w:rPr>
          <w:rFonts w:cs="Arial"/>
          <w:highlight w:val="yellow"/>
        </w:rPr>
        <w:fldChar w:fldCharType="end"/>
      </w:r>
      <w:r w:rsidRPr="00850435">
        <w:rPr>
          <w:rFonts w:cs="Arial"/>
          <w:highlight w:val="yellow"/>
        </w:rPr>
      </w:r>
      <w:r w:rsidRPr="00850435">
        <w:rPr>
          <w:rFonts w:cs="Arial"/>
          <w:highlight w:val="yellow"/>
        </w:rPr>
        <w:fldChar w:fldCharType="separate"/>
      </w:r>
      <w:r w:rsidR="000737AC" w:rsidRPr="000737AC">
        <w:rPr>
          <w:rFonts w:cs="Arial"/>
          <w:noProof/>
          <w:highlight w:val="yellow"/>
          <w:vertAlign w:val="superscript"/>
        </w:rPr>
        <w:t>9,20</w:t>
      </w:r>
      <w:r w:rsidRPr="00850435">
        <w:rPr>
          <w:rFonts w:cs="Arial"/>
          <w:highlight w:val="yellow"/>
        </w:rPr>
        <w:fldChar w:fldCharType="end"/>
      </w:r>
      <w:r w:rsidRPr="005D0047">
        <w:rPr>
          <w:rFonts w:cs="Arial"/>
        </w:rPr>
        <w:t xml:space="preserve">. Body plethysmography measures static lung volumes including Residual Volume (RV), </w:t>
      </w:r>
      <w:r w:rsidRPr="005D0047">
        <w:rPr>
          <w:rFonts w:cs="Arial"/>
        </w:rPr>
        <w:lastRenderedPageBreak/>
        <w:t>Functional Residual Capacity (FRC) and Total Lung Capacity (TLC). R</w:t>
      </w:r>
      <w:r w:rsidR="00C6212B">
        <w:rPr>
          <w:rFonts w:cs="Arial"/>
        </w:rPr>
        <w:t>esidual volume</w:t>
      </w:r>
      <w:r w:rsidRPr="005D0047">
        <w:rPr>
          <w:rFonts w:cs="Arial"/>
        </w:rPr>
        <w:t xml:space="preserve"> is a measure of gas trapping which results from airway closure due to prolonged expiratory time. The ratio of RV to TLC (RV/TLC) is a marker of gas trapping </w:t>
      </w:r>
      <w:r w:rsidR="00C6212B">
        <w:rPr>
          <w:rFonts w:cs="Arial"/>
        </w:rPr>
        <w:t xml:space="preserve">and </w:t>
      </w:r>
      <w:r w:rsidR="003C276E">
        <w:rPr>
          <w:rFonts w:cs="Arial"/>
        </w:rPr>
        <w:t xml:space="preserve">is often used as </w:t>
      </w:r>
      <w:r w:rsidR="00C6212B">
        <w:rPr>
          <w:rFonts w:cs="Arial"/>
        </w:rPr>
        <w:t xml:space="preserve">a surrogate measure for </w:t>
      </w:r>
      <w:r w:rsidR="005878D2">
        <w:rPr>
          <w:rFonts w:cs="Arial"/>
        </w:rPr>
        <w:t>SAD</w:t>
      </w:r>
      <w:r w:rsidR="00CA3C01" w:rsidRPr="00CA3C01">
        <w:rPr>
          <w:rFonts w:cs="Arial"/>
          <w:highlight w:val="yellow"/>
        </w:rPr>
        <w:t>, although like CT indices it may be affected by emphysema</w:t>
      </w:r>
      <w:r w:rsidRPr="00CA3C01">
        <w:rPr>
          <w:rFonts w:cs="Arial"/>
          <w:highlight w:val="yellow"/>
        </w:rPr>
        <w:fldChar w:fldCharType="begin"/>
      </w:r>
      <w:r w:rsidR="00D45765" w:rsidRPr="00CA3C01">
        <w:rPr>
          <w:rFonts w:cs="Arial"/>
          <w:highlight w:val="yellow"/>
        </w:rPr>
        <w:instrText xml:space="preserve"> ADDIN EN.CITE &lt;EndNote&gt;&lt;Cite&gt;&lt;Author&gt;McNulty&lt;/Author&gt;&lt;Year&gt;2014&lt;/Year&gt;&lt;RecNum&gt;961&lt;/RecNum&gt;&lt;DisplayText&gt;&lt;style face="superscript"&gt;9&lt;/style&gt;&lt;/DisplayText&gt;&lt;record&gt;&lt;rec-number&gt;961&lt;/rec-number&gt;&lt;foreign-keys&gt;&lt;key app="EN" db-id="pvtptv5w8sx9ase5rwxppetwta2ep9p9vept" timestamp="1437409533"&gt;961&lt;/key&gt;&lt;key app="ENWeb" db-id=""&gt;0&lt;/key&gt;&lt;/foreign-keys&gt;&lt;ref-type name="Journal Article"&gt;17&lt;/ref-type&gt;&lt;contributors&gt;&lt;authors&gt;&lt;author&gt;McNulty, William&lt;/author&gt;&lt;author&gt;Usmani, Omar S.&lt;/author&gt;&lt;/authors&gt;&lt;/contributors&gt;&lt;titles&gt;&lt;title&gt;Techniques of assessing small airways dysfunction&lt;/title&gt;&lt;secondary-title&gt;European Clinical Respiratory Journal&lt;/secondary-title&gt;&lt;/titles&gt;&lt;periodical&gt;&lt;full-title&gt;European Clinical Respiratory Journal&lt;/full-title&gt;&lt;/periodical&gt;&lt;volume&gt;1&lt;/volume&gt;&lt;number&gt;0&lt;/number&gt;&lt;dates&gt;&lt;year&gt;2014&lt;/year&gt;&lt;/dates&gt;&lt;isbn&gt;2001-8525&lt;/isbn&gt;&lt;urls&gt;&lt;related-urls&gt;&lt;url&gt;http://www.ecrj.net/index.php/ecrj/article/download/25898/36320&lt;/url&gt;&lt;/related-urls&gt;&lt;/urls&gt;&lt;electronic-resource-num&gt;10.3402/ecrj.v1.25898&lt;/electronic-resource-num&gt;&lt;/record&gt;&lt;/Cite&gt;&lt;/EndNote&gt;</w:instrText>
      </w:r>
      <w:r w:rsidRPr="00CA3C01">
        <w:rPr>
          <w:rFonts w:cs="Arial"/>
          <w:highlight w:val="yellow"/>
        </w:rPr>
        <w:fldChar w:fldCharType="separate"/>
      </w:r>
      <w:r w:rsidR="00D45765" w:rsidRPr="00CA3C01">
        <w:rPr>
          <w:rFonts w:cs="Arial"/>
          <w:noProof/>
          <w:highlight w:val="yellow"/>
          <w:vertAlign w:val="superscript"/>
        </w:rPr>
        <w:t>9</w:t>
      </w:r>
      <w:r w:rsidRPr="00CA3C01">
        <w:rPr>
          <w:rFonts w:cs="Arial"/>
          <w:highlight w:val="yellow"/>
        </w:rPr>
        <w:fldChar w:fldCharType="end"/>
      </w:r>
      <w:r w:rsidRPr="005D0047">
        <w:rPr>
          <w:rFonts w:cs="Arial"/>
        </w:rPr>
        <w:t xml:space="preserve">. </w:t>
      </w:r>
    </w:p>
    <w:p w14:paraId="2C556BC9" w14:textId="64182FD5" w:rsidR="005D0047" w:rsidRPr="00D502A9" w:rsidRDefault="00B70C35" w:rsidP="005D0047">
      <w:r>
        <w:rPr>
          <w:rFonts w:cs="Arial"/>
        </w:rPr>
        <w:t>M</w:t>
      </w:r>
      <w:r w:rsidR="005D0047" w:rsidRPr="005D0047">
        <w:rPr>
          <w:rFonts w:cs="Arial"/>
        </w:rPr>
        <w:t xml:space="preserve">ethods such as inert gas washout and </w:t>
      </w:r>
      <w:r w:rsidR="00BF67F9">
        <w:rPr>
          <w:rFonts w:cs="Arial"/>
        </w:rPr>
        <w:t xml:space="preserve">the </w:t>
      </w:r>
      <w:r w:rsidR="00BF67F9" w:rsidRPr="005D0047">
        <w:rPr>
          <w:rFonts w:cs="Arial"/>
        </w:rPr>
        <w:t xml:space="preserve">Forced Oscillation technique </w:t>
      </w:r>
      <w:r w:rsidR="00BF67F9">
        <w:rPr>
          <w:rFonts w:cs="Arial"/>
        </w:rPr>
        <w:t>(</w:t>
      </w:r>
      <w:r w:rsidR="00BF67F9" w:rsidRPr="00BF67F9">
        <w:rPr>
          <w:rFonts w:cs="Arial"/>
        </w:rPr>
        <w:t xml:space="preserve">FOT) </w:t>
      </w:r>
      <w:r w:rsidR="005D0047" w:rsidRPr="005D0047">
        <w:rPr>
          <w:rFonts w:cs="Arial"/>
        </w:rPr>
        <w:t>have increased in popularity recently</w:t>
      </w:r>
      <w:r w:rsidR="00576864">
        <w:rPr>
          <w:rFonts w:cs="Arial"/>
        </w:rPr>
        <w:t>, however</w:t>
      </w:r>
      <w:r w:rsidR="007D048D">
        <w:rPr>
          <w:rFonts w:cs="Arial"/>
        </w:rPr>
        <w:t xml:space="preserve"> their</w:t>
      </w:r>
      <w:r w:rsidR="005D0047" w:rsidRPr="005D0047">
        <w:rPr>
          <w:rFonts w:cs="Arial"/>
        </w:rPr>
        <w:t xml:space="preserve"> principles </w:t>
      </w:r>
      <w:r w:rsidR="00576864">
        <w:rPr>
          <w:rFonts w:cs="Arial"/>
        </w:rPr>
        <w:t xml:space="preserve">have been </w:t>
      </w:r>
      <w:r w:rsidR="005D0047" w:rsidRPr="005D0047">
        <w:rPr>
          <w:rFonts w:cs="Arial"/>
        </w:rPr>
        <w:t xml:space="preserve">described </w:t>
      </w:r>
      <w:r w:rsidR="007D048D">
        <w:rPr>
          <w:rFonts w:cs="Arial"/>
        </w:rPr>
        <w:t xml:space="preserve">since the </w:t>
      </w:r>
      <w:r w:rsidR="00504FB2">
        <w:rPr>
          <w:rFonts w:cs="Arial"/>
        </w:rPr>
        <w:t>19</w:t>
      </w:r>
      <w:r w:rsidR="00576864">
        <w:rPr>
          <w:rFonts w:cs="Arial"/>
        </w:rPr>
        <w:t>5</w:t>
      </w:r>
      <w:r w:rsidR="007D048D">
        <w:rPr>
          <w:rFonts w:cs="Arial"/>
        </w:rPr>
        <w:t>0s</w:t>
      </w:r>
      <w:r w:rsidR="007D048D">
        <w:rPr>
          <w:rFonts w:cs="Arial"/>
        </w:rPr>
        <w:fldChar w:fldCharType="begin">
          <w:fldData xml:space="preserve">PEVuZE5vdGU+PENpdGU+PEF1dGhvcj5CcnVzYXNjbzwvQXV0aG9yPjxZZWFyPjIwMTU8L1llYXI+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</w:fldData>
        </w:fldChar>
      </w:r>
      <w:r w:rsidR="000737AC">
        <w:rPr>
          <w:rFonts w:cs="Arial"/>
        </w:rPr>
        <w:instrText xml:space="preserve"> ADDIN EN.CITE </w:instrText>
      </w:r>
      <w:r w:rsidR="000737AC">
        <w:rPr>
          <w:rFonts w:cs="Arial"/>
        </w:rPr>
        <w:fldChar w:fldCharType="begin">
          <w:fldData xml:space="preserve">PEVuZE5vdGU+PENpdGU+PEF1dGhvcj5CcnVzYXNjbzwvQXV0aG9yPjxZZWFyPjIwMTU8L1llYXI+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</w:fldData>
        </w:fldChar>
      </w:r>
      <w:r w:rsidR="000737AC">
        <w:rPr>
          <w:rFonts w:cs="Arial"/>
        </w:rPr>
        <w:instrText xml:space="preserve"> ADDIN EN.CITE.DATA </w:instrText>
      </w:r>
      <w:r w:rsidR="000737AC">
        <w:rPr>
          <w:rFonts w:cs="Arial"/>
        </w:rPr>
      </w:r>
      <w:r w:rsidR="000737AC">
        <w:rPr>
          <w:rFonts w:cs="Arial"/>
        </w:rPr>
        <w:fldChar w:fldCharType="end"/>
      </w:r>
      <w:r w:rsidR="007D048D">
        <w:rPr>
          <w:rFonts w:cs="Arial"/>
        </w:rPr>
      </w:r>
      <w:r w:rsidR="007D048D">
        <w:rPr>
          <w:rFonts w:cs="Arial"/>
        </w:rPr>
        <w:fldChar w:fldCharType="separate"/>
      </w:r>
      <w:r w:rsidR="000737AC" w:rsidRPr="000737AC">
        <w:rPr>
          <w:rFonts w:cs="Arial"/>
          <w:noProof/>
          <w:vertAlign w:val="superscript"/>
        </w:rPr>
        <w:t>19</w:t>
      </w:r>
      <w:r w:rsidR="007D048D">
        <w:rPr>
          <w:rFonts w:cs="Arial"/>
        </w:rPr>
        <w:fldChar w:fldCharType="end"/>
      </w:r>
      <w:r w:rsidR="007D048D">
        <w:rPr>
          <w:rFonts w:cs="Arial"/>
        </w:rPr>
        <w:t>.</w:t>
      </w:r>
      <w:r w:rsidR="005D0047" w:rsidRPr="005D0047">
        <w:rPr>
          <w:rFonts w:cs="Arial"/>
        </w:rPr>
        <w:t xml:space="preserve"> In</w:t>
      </w:r>
      <w:r w:rsidR="00DD229F">
        <w:rPr>
          <w:rFonts w:cs="Arial"/>
        </w:rPr>
        <w:t xml:space="preserve"> 1989, Dahlqvist </w:t>
      </w:r>
      <w:r w:rsidR="00DD229F" w:rsidRPr="00874D3F">
        <w:rPr>
          <w:rFonts w:cs="Arial"/>
          <w:i/>
        </w:rPr>
        <w:t>et al</w:t>
      </w:r>
      <w:r w:rsidR="00DD229F">
        <w:rPr>
          <w:rFonts w:cs="Arial"/>
        </w:rPr>
        <w:t xml:space="preserve"> discussed</w:t>
      </w:r>
      <w:r w:rsidR="005D0047" w:rsidRPr="005D0047">
        <w:rPr>
          <w:rFonts w:cs="Arial"/>
        </w:rPr>
        <w:t xml:space="preserve"> multiple and single breath washout tests in the potential detection of small airways obstruction</w:t>
      </w:r>
      <w:r w:rsidR="005D0047" w:rsidRPr="005D0047">
        <w:rPr>
          <w:rFonts w:cs="Arial"/>
        </w:rPr>
        <w:fldChar w:fldCharType="begin"/>
      </w:r>
      <w:r w:rsidR="000737AC">
        <w:rPr>
          <w:rFonts w:cs="Arial"/>
        </w:rPr>
        <w:instrText xml:space="preserve"> ADDIN EN.CITE &lt;EndNote&gt;&lt;Cite&gt;&lt;Author&gt;Dahlqvist&lt;/Author&gt;&lt;Year&gt;1989&lt;/Year&gt;&lt;RecNum&gt;1438&lt;/RecNum&gt;&lt;DisplayText&gt;&lt;style face="superscript"&gt;21&lt;/style&gt;&lt;/DisplayText&gt;&lt;record&gt;&lt;rec-number&gt;1438&lt;/rec-number&gt;&lt;foreign-keys&gt;&lt;key app="EN" db-id="pvtptv5w8sx9ase5rwxppetwta2ep9p9vept" timestamp="1486400331"&gt;1438&lt;/key&gt;&lt;/foreign-keys&gt;&lt;ref-type name="Journal Article"&gt;17&lt;/ref-type&gt;&lt;contributors&gt;&lt;authors&gt;&lt;author&gt;Dahlqvist, M.&lt;/author&gt;&lt;author&gt;Alexandersson, R.&lt;/author&gt;&lt;author&gt;Nielsen, J.&lt;/author&gt;&lt;author&gt;Hedenstierna, G.&lt;/author&gt;&lt;/authors&gt;&lt;/contributors&gt;&lt;auth-address&gt;Department of Occupational Medicine, Karolinska Hospital, Stockholm, Sweden.&lt;/auth-address&gt;&lt;titles&gt;&lt;title&gt;Single and multiple breath nitrogen wash-out--closing volume and volume of trapped gas for detection of early airway obstruction&lt;/title&gt;&lt;secondary-title&gt;Clin Physiol&lt;/secondary-title&gt;&lt;alt-title&gt;Clinical physiology (Oxford, England)&lt;/alt-title&gt;&lt;/titles&gt;&lt;periodical&gt;&lt;full-title&gt;Clinical Physiology&lt;/full-title&gt;&lt;abbr-1&gt;Clin Physiol&lt;/abbr-1&gt;&lt;/periodical&gt;&lt;pages&gt;389-98&lt;/pages&gt;&lt;volume&gt;9&lt;/volume&gt;&lt;number&gt;4&lt;/number&gt;&lt;edition&gt;1989/08/01&lt;/edition&gt;&lt;keywords&gt;&lt;keyword&gt;Adult&lt;/keyword&gt;&lt;keyword&gt;Age Factors&lt;/keyword&gt;&lt;keyword&gt;*Closing Volume&lt;/keyword&gt;&lt;keyword&gt;Humans&lt;/keyword&gt;&lt;keyword&gt;Lung/*physiopathology&lt;/keyword&gt;&lt;keyword&gt;Lung Diseases, Obstructive/*diagnosis/physiopathology&lt;/keyword&gt;&lt;keyword&gt;*Lung Volume Measurements&lt;/keyword&gt;&lt;keyword&gt;Male&lt;/keyword&gt;&lt;keyword&gt;Middle Aged&lt;/keyword&gt;&lt;keyword&gt;Nitrogen/analysis&lt;/keyword&gt;&lt;keyword&gt;Predictive Value of Tests&lt;/keyword&gt;&lt;keyword&gt;Smoking/physiopathology&lt;/keyword&gt;&lt;/keywords&gt;&lt;dates&gt;&lt;year&gt;1989&lt;/year&gt;&lt;pub-dates&gt;&lt;date&gt;Aug&lt;/date&gt;&lt;/pub-dates&gt;&lt;/dates&gt;&lt;isbn&gt;0144-5979 (Print)&amp;#xD;0144-5979&lt;/isbn&gt;&lt;accession-num&gt;2766682&lt;/accession-num&gt;&lt;urls&gt;&lt;related-urls&gt;&lt;url&gt;http://onlinelibrary.wiley.com/doi/10.1111/j.1475-097X.1989.tb00992.x/abstract&lt;/url&gt;&lt;/related-urls&gt;&lt;/urls&gt;&lt;remote-database-provider&gt;NLM&lt;/remote-database-provider&gt;&lt;language&gt;eng&lt;/language&gt;&lt;/record&gt;&lt;/Cite&gt;&lt;/EndNote&gt;</w:instrText>
      </w:r>
      <w:r w:rsidR="005D0047" w:rsidRPr="005D0047">
        <w:rPr>
          <w:rFonts w:cs="Arial"/>
        </w:rPr>
        <w:fldChar w:fldCharType="separate"/>
      </w:r>
      <w:r w:rsidR="000737AC" w:rsidRPr="000737AC">
        <w:rPr>
          <w:rFonts w:cs="Arial"/>
          <w:noProof/>
          <w:vertAlign w:val="superscript"/>
        </w:rPr>
        <w:t>21</w:t>
      </w:r>
      <w:r w:rsidR="005D0047" w:rsidRPr="005D0047">
        <w:rPr>
          <w:rFonts w:cs="Arial"/>
        </w:rPr>
        <w:fldChar w:fldCharType="end"/>
      </w:r>
      <w:r w:rsidR="005D0047" w:rsidRPr="005D0047">
        <w:rPr>
          <w:rFonts w:cs="Arial"/>
        </w:rPr>
        <w:t xml:space="preserve">. </w:t>
      </w:r>
      <w:r w:rsidR="00CD5560">
        <w:rPr>
          <w:rFonts w:cs="Arial"/>
        </w:rPr>
        <w:t>The single breath washout test m</w:t>
      </w:r>
      <w:r w:rsidR="00CD5560" w:rsidRPr="00C450DC">
        <w:rPr>
          <w:rFonts w:cs="Arial"/>
        </w:rPr>
        <w:t xml:space="preserve">easures ventilation </w:t>
      </w:r>
      <w:r w:rsidR="002C5B26">
        <w:rPr>
          <w:rFonts w:cs="Arial"/>
        </w:rPr>
        <w:t>heterogeneity</w:t>
      </w:r>
      <w:r w:rsidR="00CD5560" w:rsidRPr="00C450DC">
        <w:rPr>
          <w:rFonts w:cs="Arial"/>
        </w:rPr>
        <w:t xml:space="preserve"> in large and small airways and may reflect small airways pathology</w:t>
      </w:r>
      <w:r w:rsidR="00CD5560" w:rsidRPr="00C450DC">
        <w:rPr>
          <w:rFonts w:cs="Arial"/>
        </w:rPr>
        <w:fldChar w:fldCharType="begin">
          <w:fldData xml:space="preserve">PEVuZE5vdGU+PENpdGU+PEF1dGhvcj5Cb2VjazwvQXV0aG9yPjxZZWFyPjIwMTY8L1llYXI+PFJl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</w:fldData>
        </w:fldChar>
      </w:r>
      <w:r w:rsidR="000737AC">
        <w:rPr>
          <w:rFonts w:cs="Arial"/>
        </w:rPr>
        <w:instrText xml:space="preserve"> ADDIN EN.CITE </w:instrText>
      </w:r>
      <w:r w:rsidR="000737AC">
        <w:rPr>
          <w:rFonts w:cs="Arial"/>
        </w:rPr>
        <w:fldChar w:fldCharType="begin">
          <w:fldData xml:space="preserve">PEVuZE5vdGU+PENpdGU+PEF1dGhvcj5Cb2VjazwvQXV0aG9yPjxZZWFyPjIwMTY8L1llYXI+PFJl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</w:fldData>
        </w:fldChar>
      </w:r>
      <w:r w:rsidR="000737AC">
        <w:rPr>
          <w:rFonts w:cs="Arial"/>
        </w:rPr>
        <w:instrText xml:space="preserve"> ADDIN EN.CITE.DATA </w:instrText>
      </w:r>
      <w:r w:rsidR="000737AC">
        <w:rPr>
          <w:rFonts w:cs="Arial"/>
        </w:rPr>
      </w:r>
      <w:r w:rsidR="000737AC">
        <w:rPr>
          <w:rFonts w:cs="Arial"/>
        </w:rPr>
        <w:fldChar w:fldCharType="end"/>
      </w:r>
      <w:r w:rsidR="00CD5560" w:rsidRPr="00C450DC">
        <w:rPr>
          <w:rFonts w:cs="Arial"/>
        </w:rPr>
      </w:r>
      <w:r w:rsidR="00CD5560" w:rsidRPr="00C450DC">
        <w:rPr>
          <w:rFonts w:cs="Arial"/>
        </w:rPr>
        <w:fldChar w:fldCharType="separate"/>
      </w:r>
      <w:r w:rsidR="000737AC" w:rsidRPr="000737AC">
        <w:rPr>
          <w:rFonts w:cs="Arial"/>
          <w:noProof/>
          <w:vertAlign w:val="superscript"/>
        </w:rPr>
        <w:t>22</w:t>
      </w:r>
      <w:r w:rsidR="00CD5560" w:rsidRPr="00C450DC">
        <w:rPr>
          <w:rFonts w:cs="Arial"/>
        </w:rPr>
        <w:fldChar w:fldCharType="end"/>
      </w:r>
      <w:r w:rsidR="00CD5560" w:rsidRPr="00C450DC">
        <w:rPr>
          <w:rFonts w:cs="Arial"/>
        </w:rPr>
        <w:t xml:space="preserve">. </w:t>
      </w:r>
      <w:r w:rsidR="005D0047" w:rsidRPr="00C450DC">
        <w:rPr>
          <w:rFonts w:cs="Arial"/>
        </w:rPr>
        <w:t xml:space="preserve">The Multiple Breath Nitrogen Washout (MBNW) test differentiates ventilation heterogeneity that is convection dependent from </w:t>
      </w:r>
      <w:r w:rsidR="00AE5BF9" w:rsidRPr="00C450DC">
        <w:rPr>
          <w:rFonts w:cs="Arial"/>
        </w:rPr>
        <w:t>that, which</w:t>
      </w:r>
      <w:r w:rsidR="005D0047" w:rsidRPr="00C450DC">
        <w:rPr>
          <w:rFonts w:cs="Arial"/>
        </w:rPr>
        <w:t xml:space="preserve"> is diffusion convection dependent. In doing so, it differentiates ventilation heterogeneity in the conductive airways</w:t>
      </w:r>
      <w:r w:rsidR="00C1106C">
        <w:rPr>
          <w:rFonts w:cs="Arial"/>
        </w:rPr>
        <w:t xml:space="preserve"> (S</w:t>
      </w:r>
      <w:r w:rsidR="00C1106C" w:rsidRPr="00C1106C">
        <w:rPr>
          <w:rFonts w:cs="Arial"/>
          <w:vertAlign w:val="subscript"/>
        </w:rPr>
        <w:t>cond</w:t>
      </w:r>
      <w:r w:rsidR="00C1106C">
        <w:rPr>
          <w:rFonts w:cs="Arial"/>
        </w:rPr>
        <w:t>)</w:t>
      </w:r>
      <w:r w:rsidR="005D0047" w:rsidRPr="00C450DC">
        <w:rPr>
          <w:rFonts w:cs="Arial"/>
        </w:rPr>
        <w:t xml:space="preserve"> from the acinar </w:t>
      </w:r>
      <w:r w:rsidR="00C1106C">
        <w:rPr>
          <w:rFonts w:cs="Arial"/>
        </w:rPr>
        <w:t>(S</w:t>
      </w:r>
      <w:r w:rsidR="00C1106C" w:rsidRPr="00C1106C">
        <w:rPr>
          <w:rFonts w:cs="Arial"/>
          <w:vertAlign w:val="subscript"/>
        </w:rPr>
        <w:t>acin</w:t>
      </w:r>
      <w:r w:rsidR="00C1106C">
        <w:rPr>
          <w:rFonts w:cs="Arial"/>
        </w:rPr>
        <w:t xml:space="preserve">) </w:t>
      </w:r>
      <w:r w:rsidR="005D0047" w:rsidRPr="00C450DC">
        <w:rPr>
          <w:rFonts w:cs="Arial"/>
        </w:rPr>
        <w:t>regions of the lung</w:t>
      </w:r>
      <w:r w:rsidR="005D0047" w:rsidRPr="00C450DC">
        <w:rPr>
          <w:rFonts w:cs="Arial"/>
        </w:rPr>
        <w:fldChar w:fldCharType="begin">
          <w:fldData xml:space="preserve">PEVuZE5vdGU+PENpdGU+PEF1dGhvcj5WZXJiYW5jazwvQXV0aG9yPjxZZWFyPjIwMTI8L1llYXI+
PFJlY051bT4xNDE1PC9SZWNOdW0+PERpc3BsYXlUZXh0PjxzdHlsZSBmYWNlPSJzdXBlcnNjcmlw
dCI+MjM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0737AC">
        <w:rPr>
          <w:rFonts w:cs="Arial"/>
        </w:rPr>
        <w:instrText xml:space="preserve"> ADDIN EN.CITE </w:instrText>
      </w:r>
      <w:r w:rsidR="000737AC">
        <w:rPr>
          <w:rFonts w:cs="Arial"/>
        </w:rPr>
        <w:fldChar w:fldCharType="begin">
          <w:fldData xml:space="preserve">PEVuZE5vdGU+PENpdGU+PEF1dGhvcj5WZXJiYW5jazwvQXV0aG9yPjxZZWFyPjIwMTI8L1llYXI+
PFJlY051bT4xNDE1PC9SZWNOdW0+PERpc3BsYXlUZXh0PjxzdHlsZSBmYWNlPSJzdXBlcnNjcmlw
dCI+MjM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0737AC">
        <w:rPr>
          <w:rFonts w:cs="Arial"/>
        </w:rPr>
        <w:instrText xml:space="preserve"> ADDIN EN.CITE.DATA </w:instrText>
      </w:r>
      <w:r w:rsidR="000737AC">
        <w:rPr>
          <w:rFonts w:cs="Arial"/>
        </w:rPr>
      </w:r>
      <w:r w:rsidR="000737AC">
        <w:rPr>
          <w:rFonts w:cs="Arial"/>
        </w:rPr>
        <w:fldChar w:fldCharType="end"/>
      </w:r>
      <w:r w:rsidR="005D0047" w:rsidRPr="00C450DC">
        <w:rPr>
          <w:rFonts w:cs="Arial"/>
        </w:rPr>
      </w:r>
      <w:r w:rsidR="005D0047" w:rsidRPr="00C450DC">
        <w:rPr>
          <w:rFonts w:cs="Arial"/>
        </w:rPr>
        <w:fldChar w:fldCharType="separate"/>
      </w:r>
      <w:r w:rsidR="000737AC" w:rsidRPr="000737AC">
        <w:rPr>
          <w:rFonts w:cs="Arial"/>
          <w:noProof/>
          <w:vertAlign w:val="superscript"/>
        </w:rPr>
        <w:t>23</w:t>
      </w:r>
      <w:r w:rsidR="005D0047" w:rsidRPr="00C450DC">
        <w:rPr>
          <w:rFonts w:cs="Arial"/>
        </w:rPr>
        <w:fldChar w:fldCharType="end"/>
      </w:r>
      <w:r w:rsidR="005D0047" w:rsidRPr="00C450DC">
        <w:rPr>
          <w:rFonts w:cs="Arial"/>
        </w:rPr>
        <w:t xml:space="preserve">. Verbanck </w:t>
      </w:r>
      <w:r w:rsidR="005D0047" w:rsidRPr="00874D3F">
        <w:rPr>
          <w:rFonts w:cs="Arial"/>
          <w:i/>
        </w:rPr>
        <w:t>et al</w:t>
      </w:r>
      <w:r w:rsidR="005D0047" w:rsidRPr="00C450DC">
        <w:rPr>
          <w:rFonts w:cs="Arial"/>
        </w:rPr>
        <w:t xml:space="preserve"> </w:t>
      </w:r>
      <w:r w:rsidR="009317A6">
        <w:rPr>
          <w:rFonts w:cs="Arial"/>
        </w:rPr>
        <w:t xml:space="preserve">studied </w:t>
      </w:r>
      <w:r w:rsidR="005D0047" w:rsidRPr="00C450DC">
        <w:rPr>
          <w:rFonts w:cs="Arial"/>
        </w:rPr>
        <w:t>these techniques further in the late 1990’s in both asthma and COPD</w:t>
      </w:r>
      <w:r w:rsidR="005D0047" w:rsidRPr="00C450DC">
        <w:rPr>
          <w:rFonts w:cs="Arial"/>
        </w:rPr>
        <w:fldChar w:fldCharType="begin">
          <w:fldData xml:space="preserve">PEVuZE5vdGU+PENpdGU+PEF1dGhvcj5WZXJiYW5jazwvQXV0aG9yPjxZZWFyPjE5OTk8L1llYXI+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=
</w:fldData>
        </w:fldChar>
      </w:r>
      <w:r w:rsidR="000737AC">
        <w:rPr>
          <w:rFonts w:cs="Arial"/>
        </w:rPr>
        <w:instrText xml:space="preserve"> ADDIN EN.CITE </w:instrText>
      </w:r>
      <w:r w:rsidR="000737AC">
        <w:rPr>
          <w:rFonts w:cs="Arial"/>
        </w:rPr>
        <w:fldChar w:fldCharType="begin">
          <w:fldData xml:space="preserve">PEVuZE5vdGU+PENpdGU+PEF1dGhvcj5WZXJiYW5jazwvQXV0aG9yPjxZZWFyPjE5OTk8L1llYXI+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=
</w:fldData>
        </w:fldChar>
      </w:r>
      <w:r w:rsidR="000737AC">
        <w:rPr>
          <w:rFonts w:cs="Arial"/>
        </w:rPr>
        <w:instrText xml:space="preserve"> ADDIN EN.CITE.DATA </w:instrText>
      </w:r>
      <w:r w:rsidR="000737AC">
        <w:rPr>
          <w:rFonts w:cs="Arial"/>
        </w:rPr>
      </w:r>
      <w:r w:rsidR="000737AC">
        <w:rPr>
          <w:rFonts w:cs="Arial"/>
        </w:rPr>
        <w:fldChar w:fldCharType="end"/>
      </w:r>
      <w:r w:rsidR="005D0047" w:rsidRPr="00C450DC">
        <w:rPr>
          <w:rFonts w:cs="Arial"/>
        </w:rPr>
      </w:r>
      <w:r w:rsidR="005D0047" w:rsidRPr="00C450DC">
        <w:rPr>
          <w:rFonts w:cs="Arial"/>
        </w:rPr>
        <w:fldChar w:fldCharType="separate"/>
      </w:r>
      <w:r w:rsidR="000737AC" w:rsidRPr="000737AC">
        <w:rPr>
          <w:rFonts w:cs="Arial"/>
          <w:noProof/>
          <w:vertAlign w:val="superscript"/>
        </w:rPr>
        <w:t>24,25</w:t>
      </w:r>
      <w:r w:rsidR="005D0047" w:rsidRPr="00C450DC">
        <w:rPr>
          <w:rFonts w:cs="Arial"/>
        </w:rPr>
        <w:fldChar w:fldCharType="end"/>
      </w:r>
      <w:r w:rsidR="005D0047" w:rsidRPr="00C450DC">
        <w:rPr>
          <w:rFonts w:cs="Arial"/>
        </w:rPr>
        <w:t>. These studies showed both S</w:t>
      </w:r>
      <w:r w:rsidR="005D0047" w:rsidRPr="00C450DC">
        <w:rPr>
          <w:rFonts w:cs="Arial"/>
          <w:vertAlign w:val="subscript"/>
        </w:rPr>
        <w:t xml:space="preserve">acin </w:t>
      </w:r>
      <w:r w:rsidR="005D0047" w:rsidRPr="002B0868">
        <w:rPr>
          <w:rFonts w:cs="Arial"/>
        </w:rPr>
        <w:t>and</w:t>
      </w:r>
      <w:r w:rsidR="005D0047" w:rsidRPr="00C450DC">
        <w:rPr>
          <w:rFonts w:cs="Arial"/>
          <w:vertAlign w:val="subscript"/>
        </w:rPr>
        <w:t xml:space="preserve"> </w:t>
      </w:r>
      <w:r w:rsidR="005D0047" w:rsidRPr="00C450DC">
        <w:rPr>
          <w:rFonts w:cs="Arial"/>
        </w:rPr>
        <w:t>S</w:t>
      </w:r>
      <w:r w:rsidR="005D0047" w:rsidRPr="00C450DC">
        <w:rPr>
          <w:rFonts w:cs="Arial"/>
          <w:vertAlign w:val="subscript"/>
        </w:rPr>
        <w:t xml:space="preserve">cond </w:t>
      </w:r>
      <w:r w:rsidR="005D0047" w:rsidRPr="00C450DC">
        <w:rPr>
          <w:rFonts w:cs="Arial"/>
        </w:rPr>
        <w:t>to be persistently abnormal in COPD</w:t>
      </w:r>
      <w:r w:rsidR="005D0047" w:rsidRPr="00C450DC">
        <w:rPr>
          <w:rFonts w:cs="Arial"/>
        </w:rPr>
        <w:fldChar w:fldCharType="begin">
          <w:fldData xml:space="preserve">PEVuZE5vdGU+PENpdGU+PEF1dGhvcj5WZXJiYW5jazwvQXV0aG9yPjxZZWFyPjE5OTk8L1llYXI+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=
</w:fldData>
        </w:fldChar>
      </w:r>
      <w:r w:rsidR="000737AC">
        <w:rPr>
          <w:rFonts w:cs="Arial"/>
        </w:rPr>
        <w:instrText xml:space="preserve"> ADDIN EN.CITE </w:instrText>
      </w:r>
      <w:r w:rsidR="000737AC">
        <w:rPr>
          <w:rFonts w:cs="Arial"/>
        </w:rPr>
        <w:fldChar w:fldCharType="begin">
          <w:fldData xml:space="preserve">PEVuZE5vdGU+PENpdGU+PEF1dGhvcj5WZXJiYW5jazwvQXV0aG9yPjxZZWFyPjE5OTk8L1llYXI+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=
</w:fldData>
        </w:fldChar>
      </w:r>
      <w:r w:rsidR="000737AC">
        <w:rPr>
          <w:rFonts w:cs="Arial"/>
        </w:rPr>
        <w:instrText xml:space="preserve"> ADDIN EN.CITE.DATA </w:instrText>
      </w:r>
      <w:r w:rsidR="000737AC">
        <w:rPr>
          <w:rFonts w:cs="Arial"/>
        </w:rPr>
      </w:r>
      <w:r w:rsidR="000737AC">
        <w:rPr>
          <w:rFonts w:cs="Arial"/>
        </w:rPr>
        <w:fldChar w:fldCharType="end"/>
      </w:r>
      <w:r w:rsidR="005D0047" w:rsidRPr="00C450DC">
        <w:rPr>
          <w:rFonts w:cs="Arial"/>
        </w:rPr>
      </w:r>
      <w:r w:rsidR="005D0047" w:rsidRPr="00C450DC">
        <w:rPr>
          <w:rFonts w:cs="Arial"/>
        </w:rPr>
        <w:fldChar w:fldCharType="separate"/>
      </w:r>
      <w:r w:rsidR="000737AC" w:rsidRPr="000737AC">
        <w:rPr>
          <w:rFonts w:cs="Arial"/>
          <w:noProof/>
          <w:vertAlign w:val="superscript"/>
        </w:rPr>
        <w:t>24,25</w:t>
      </w:r>
      <w:r w:rsidR="005D0047" w:rsidRPr="00C450DC">
        <w:rPr>
          <w:rFonts w:cs="Arial"/>
        </w:rPr>
        <w:fldChar w:fldCharType="end"/>
      </w:r>
      <w:r w:rsidR="00F13958" w:rsidRPr="00C450DC">
        <w:rPr>
          <w:rFonts w:cs="Arial"/>
        </w:rPr>
        <w:t>.</w:t>
      </w:r>
      <w:r w:rsidR="00F13958">
        <w:rPr>
          <w:rFonts w:cs="Arial"/>
        </w:rPr>
        <w:t xml:space="preserve"> </w:t>
      </w:r>
      <w:r w:rsidR="005D0047" w:rsidRPr="005D0047">
        <w:rPr>
          <w:rFonts w:cs="Arial"/>
        </w:rPr>
        <w:t xml:space="preserve">The first reference to FOT dates back to 1956 where DuBois </w:t>
      </w:r>
      <w:r w:rsidR="005D0047" w:rsidRPr="00874D3F">
        <w:rPr>
          <w:rFonts w:cs="Arial"/>
          <w:i/>
        </w:rPr>
        <w:t>et al</w:t>
      </w:r>
      <w:r w:rsidR="005D0047" w:rsidRPr="005D0047">
        <w:rPr>
          <w:rFonts w:cs="Arial"/>
        </w:rPr>
        <w:t>, showed the resonant frequency in health to be 6Hz at the end of a relaxed exhalation</w:t>
      </w:r>
      <w:r w:rsidR="005D0047" w:rsidRPr="005D0047">
        <w:rPr>
          <w:rFonts w:cs="Arial"/>
        </w:rPr>
        <w:fldChar w:fldCharType="begin"/>
      </w:r>
      <w:r w:rsidR="000737AC">
        <w:rPr>
          <w:rFonts w:cs="Arial"/>
        </w:rPr>
        <w:instrText xml:space="preserve"> ADDIN EN.CITE &lt;EndNote&gt;&lt;Cite&gt;&lt;Author&gt;Dubois&lt;/Author&gt;&lt;Year&gt;1956&lt;/Year&gt;&lt;RecNum&gt;1455&lt;/RecNum&gt;&lt;DisplayText&gt;&lt;style face="superscript"&gt;26&lt;/style&gt;&lt;/DisplayText&gt;&lt;record&gt;&lt;rec-number&gt;1455&lt;/rec-number&gt;&lt;foreign-keys&gt;&lt;key app="EN" db-id="pvtptv5w8sx9ase5rwxppetwta2ep9p9vept" timestamp="1491480797"&gt;1455&lt;/key&gt;&lt;/foreign-keys&gt;&lt;ref-type name="Journal Article"&gt;17&lt;/ref-type&gt;&lt;contributors&gt;&lt;authors&gt;&lt;author&gt;Dubois, A. B.&lt;/author&gt;&lt;author&gt;Brody, A. W.&lt;/author&gt;&lt;author&gt;Lewis, D. H.&lt;/author&gt;&lt;author&gt;Burgess, B. F., Jr.&lt;/author&gt;&lt;/authors&gt;&lt;/contributors&gt;&lt;titles&gt;&lt;title&gt;Oscillation mechanics of lungs and chest in man&lt;/title&gt;&lt;secondary-title&gt;J Appl Physiol&lt;/secondary-title&gt;&lt;alt-title&gt;Journal of applied physiology&lt;/alt-title&gt;&lt;/titles&gt;&lt;periodical&gt;&lt;full-title&gt;Journal of Applied Physiology&lt;/full-title&gt;&lt;abbr-1&gt;J Appl Physiol&lt;/abbr-1&gt;&lt;/periodical&gt;&lt;alt-periodical&gt;&lt;full-title&gt;Journal of Applied Physiology&lt;/full-title&gt;&lt;abbr-1&gt;J Appl Physiol&lt;/abbr-1&gt;&lt;/alt-periodical&gt;&lt;pages&gt;587-94&lt;/pages&gt;&lt;volume&gt;8&lt;/volume&gt;&lt;number&gt;6&lt;/number&gt;&lt;edition&gt;1956/05/01&lt;/edition&gt;&lt;keywords&gt;&lt;keyword&gt;Humans&lt;/keyword&gt;&lt;keyword&gt;*Lung&lt;/keyword&gt;&lt;keyword&gt;Male&lt;/keyword&gt;&lt;keyword&gt;*Pulmonary Ventilation&lt;/keyword&gt;&lt;keyword&gt;*Respiratory Function Tests&lt;/keyword&gt;&lt;keyword&gt;*Thorax&lt;/keyword&gt;&lt;keyword&gt;*RESPIRATION/function tests&lt;/keyword&gt;&lt;/keywords&gt;&lt;dates&gt;&lt;year&gt;1956&lt;/year&gt;&lt;pub-dates&gt;&lt;date&gt;May&lt;/date&gt;&lt;/pub-dates&gt;&lt;/dates&gt;&lt;isbn&gt;0021-8987 (Print)&amp;#xD;0021-8987&lt;/isbn&gt;&lt;accession-num&gt;13331841&lt;/accession-num&gt;&lt;urls&gt;&lt;/urls&gt;&lt;remote-database-provider&gt;NLM&lt;/remote-database-provider&gt;&lt;research-notes&gt;ordered 60417&lt;/research-notes&gt;&lt;language&gt;eng&lt;/language&gt;&lt;/record&gt;&lt;/Cite&gt;&lt;/EndNote&gt;</w:instrText>
      </w:r>
      <w:r w:rsidR="005D0047" w:rsidRPr="005D0047">
        <w:rPr>
          <w:rFonts w:cs="Arial"/>
        </w:rPr>
        <w:fldChar w:fldCharType="separate"/>
      </w:r>
      <w:r w:rsidR="000737AC" w:rsidRPr="000737AC">
        <w:rPr>
          <w:rFonts w:cs="Arial"/>
          <w:noProof/>
          <w:vertAlign w:val="superscript"/>
        </w:rPr>
        <w:t>26</w:t>
      </w:r>
      <w:r w:rsidR="005D0047" w:rsidRPr="005D0047">
        <w:rPr>
          <w:rFonts w:cs="Arial"/>
        </w:rPr>
        <w:fldChar w:fldCharType="end"/>
      </w:r>
      <w:r w:rsidR="005D0047" w:rsidRPr="005D0047">
        <w:rPr>
          <w:rFonts w:cs="Arial"/>
        </w:rPr>
        <w:t>. Respiratory system impedance to pressure oscillations is measured by superimposing these oscillations onto tidal breathing</w:t>
      </w:r>
      <w:r w:rsidR="005D0047" w:rsidRPr="005D0047">
        <w:rPr>
          <w:rFonts w:cs="Arial"/>
        </w:rPr>
        <w:fldChar w:fldCharType="begin"/>
      </w:r>
      <w:r w:rsidR="000737AC">
        <w:rPr>
          <w:rFonts w:cs="Arial"/>
        </w:rPr>
        <w:instrText xml:space="preserve"> ADDIN EN.CITE &lt;EndNote&gt;&lt;Cite&gt;&lt;Author&gt;Goldman&lt;/Author&gt;&lt;Year&gt;2001&lt;/Year&gt;&lt;RecNum&gt;979&lt;/RecNum&gt;&lt;DisplayText&gt;&lt;style face="superscript"&gt;27&lt;/style&gt;&lt;/DisplayText&gt;&lt;record&gt;&lt;rec-number&gt;979&lt;/rec-number&gt;&lt;foreign-keys&gt;&lt;key app="EN" db-id="pvtptv5w8sx9ase5rwxppetwta2ep9p9vept" timestamp="1448466834"&gt;979&lt;/key&gt;&lt;key app="ENWeb" db-id=""&gt;0&lt;/key&gt;&lt;/foreign-keys&gt;&lt;ref-type name="Journal Article"&gt;17&lt;/ref-type&gt;&lt;contributors&gt;&lt;authors&gt;&lt;author&gt;Goldman, M. D.&lt;/author&gt;&lt;/authors&gt;&lt;/contributors&gt;&lt;auth-address&gt;University of California, Los Angeles, USA.&lt;/auth-address&gt;&lt;titles&gt;&lt;title&gt;Clinical application of forced oscillation&lt;/title&gt;&lt;secondary-title&gt;Pulm Pharmacol Ther&lt;/secondary-title&gt;&lt;alt-title&gt;Pulmonary pharmacology &amp;amp; therapeutics&lt;/alt-title&gt;&lt;/titles&gt;&lt;periodical&gt;&lt;full-title&gt;Pulmonary Pharmacology &amp;amp; Therapeutics&lt;/full-title&gt;&lt;abbr-1&gt;Pulm Pharmacol Ther&lt;/abbr-1&gt;&lt;/periodical&gt;&lt;alt-periodical&gt;&lt;full-title&gt;Pulmonary Pharmacology &amp;amp; Therapeutics&lt;/full-title&gt;&lt;abbr-1&gt;Pulm Pharmacol Ther&lt;/abbr-1&gt;&lt;/alt-periodical&gt;&lt;pages&gt;341-50&lt;/pages&gt;&lt;volume&gt;14&lt;/volume&gt;&lt;number&gt;5&lt;/number&gt;&lt;keywords&gt;&lt;keyword&gt;Airway Resistance/*physiology&lt;/keyword&gt;&lt;keyword&gt;Biological Clocks/*physiology&lt;/keyword&gt;&lt;keyword&gt;Diagnosis, Differential&lt;/keyword&gt;&lt;keyword&gt;Humans&lt;/keyword&gt;&lt;keyword&gt;Lung/*physiology&lt;/keyword&gt;&lt;keyword&gt;Pulmonary Disease, Chronic Obstructive/diagnosis&lt;/keyword&gt;&lt;keyword&gt;Respiratory Function Tests/methods&lt;/keyword&gt;&lt;/keywords&gt;&lt;dates&gt;&lt;year&gt;2001&lt;/year&gt;&lt;/dates&gt;&lt;isbn&gt;1094-5539 (Print)&amp;#xD;1094-5539 (Linking)&lt;/isbn&gt;&lt;accession-num&gt;11603948&lt;/accession-num&gt;&lt;urls&gt;&lt;related-urls&gt;&lt;url&gt;http://www.ncbi.nlm.nih.gov/pubmed/11603948&lt;/url&gt;&lt;url&gt;http://ac.els-cdn.com/S1094553901903104/1-s2.0-S1094553901903104-main.pdf?_tid=1eb83d50-2651-11e6-b11e-00000aab0f6c&amp;amp;acdnat=1464604233_ef02235be6d54912d716e05e96605603&lt;/url&gt;&lt;/related-urls&gt;&lt;/urls&gt;&lt;electronic-resource-num&gt;10.1006/pupt.2001.0310&lt;/electronic-resource-num&gt;&lt;/record&gt;&lt;/Cite&gt;&lt;/EndNote&gt;</w:instrText>
      </w:r>
      <w:r w:rsidR="005D0047" w:rsidRPr="005D0047">
        <w:rPr>
          <w:rFonts w:cs="Arial"/>
        </w:rPr>
        <w:fldChar w:fldCharType="separate"/>
      </w:r>
      <w:r w:rsidR="000737AC" w:rsidRPr="000737AC">
        <w:rPr>
          <w:rFonts w:cs="Arial"/>
          <w:noProof/>
          <w:vertAlign w:val="superscript"/>
        </w:rPr>
        <w:t>27</w:t>
      </w:r>
      <w:r w:rsidR="005D0047" w:rsidRPr="005D0047">
        <w:rPr>
          <w:rFonts w:cs="Arial"/>
        </w:rPr>
        <w:fldChar w:fldCharType="end"/>
      </w:r>
      <w:r w:rsidR="005D0047" w:rsidRPr="005D0047">
        <w:rPr>
          <w:rFonts w:cs="Arial"/>
        </w:rPr>
        <w:t xml:space="preserve">.  </w:t>
      </w:r>
      <w:r w:rsidR="00F13958" w:rsidRPr="005D0047">
        <w:rPr>
          <w:rFonts w:cs="Arial"/>
        </w:rPr>
        <w:t>Impedance</w:t>
      </w:r>
      <w:r w:rsidR="005D0047" w:rsidRPr="005D0047">
        <w:rPr>
          <w:rFonts w:cs="Arial"/>
        </w:rPr>
        <w:t xml:space="preserve"> comprises of resistance and reactance. Resistance across frequencies may confer information about small airways resistance</w:t>
      </w:r>
      <w:r w:rsidR="005D0047" w:rsidRPr="005D0047">
        <w:rPr>
          <w:rFonts w:cs="Arial"/>
        </w:rPr>
        <w:fldChar w:fldCharType="begin"/>
      </w:r>
      <w:r w:rsidR="000737AC">
        <w:rPr>
          <w:rFonts w:cs="Arial"/>
        </w:rPr>
        <w:instrText xml:space="preserve"> ADDIN EN.CITE &lt;EndNote&gt;&lt;Cite&gt;&lt;Author&gt;Goldman&lt;/Author&gt;&lt;Year&gt;2001&lt;/Year&gt;&lt;RecNum&gt;979&lt;/RecNum&gt;&lt;DisplayText&gt;&lt;style face="superscript"&gt;27&lt;/style&gt;&lt;/DisplayText&gt;&lt;record&gt;&lt;rec-number&gt;979&lt;/rec-number&gt;&lt;foreign-keys&gt;&lt;key app="EN" db-id="pvtptv5w8sx9ase5rwxppetwta2ep9p9vept" timestamp="1448466834"&gt;979&lt;/key&gt;&lt;key app="ENWeb" db-id=""&gt;0&lt;/key&gt;&lt;/foreign-keys&gt;&lt;ref-type name="Journal Article"&gt;17&lt;/ref-type&gt;&lt;contributors&gt;&lt;authors&gt;&lt;author&gt;Goldman, M. D.&lt;/author&gt;&lt;/authors&gt;&lt;/contributors&gt;&lt;auth-address&gt;University of California, Los Angeles, USA.&lt;/auth-address&gt;&lt;titles&gt;&lt;title&gt;Clinical application of forced oscillation&lt;/title&gt;&lt;secondary-title&gt;Pulm Pharmacol Ther&lt;/secondary-title&gt;&lt;alt-title&gt;Pulmonary pharmacology &amp;amp; therapeutics&lt;/alt-title&gt;&lt;/titles&gt;&lt;periodical&gt;&lt;full-title&gt;Pulmonary Pharmacology &amp;amp; Therapeutics&lt;/full-title&gt;&lt;abbr-1&gt;Pulm Pharmacol Ther&lt;/abbr-1&gt;&lt;/periodical&gt;&lt;alt-periodical&gt;&lt;full-title&gt;Pulmonary Pharmacology &amp;amp; Therapeutics&lt;/full-title&gt;&lt;abbr-1&gt;Pulm Pharmacol Ther&lt;/abbr-1&gt;&lt;/alt-periodical&gt;&lt;pages&gt;341-50&lt;/pages&gt;&lt;volume&gt;14&lt;/volume&gt;&lt;number&gt;5&lt;/number&gt;&lt;keywords&gt;&lt;keyword&gt;Airway Resistance/*physiology&lt;/keyword&gt;&lt;keyword&gt;Biological Clocks/*physiology&lt;/keyword&gt;&lt;keyword&gt;Diagnosis, Differential&lt;/keyword&gt;&lt;keyword&gt;Humans&lt;/keyword&gt;&lt;keyword&gt;Lung/*physiology&lt;/keyword&gt;&lt;keyword&gt;Pulmonary Disease, Chronic Obstructive/diagnosis&lt;/keyword&gt;&lt;keyword&gt;Respiratory Function Tests/methods&lt;/keyword&gt;&lt;/keywords&gt;&lt;dates&gt;&lt;year&gt;2001&lt;/year&gt;&lt;/dates&gt;&lt;isbn&gt;1094-5539 (Print)&amp;#xD;1094-5539 (Linking)&lt;/isbn&gt;&lt;accession-num&gt;11603948&lt;/accession-num&gt;&lt;urls&gt;&lt;related-urls&gt;&lt;url&gt;http://www.ncbi.nlm.nih.gov/pubmed/11603948&lt;/url&gt;&lt;url&gt;http://ac.els-cdn.com/S1094553901903104/1-s2.0-S1094553901903104-main.pdf?_tid=1eb83d50-2651-11e6-b11e-00000aab0f6c&amp;amp;acdnat=1464604233_ef02235be6d54912d716e05e96605603&lt;/url&gt;&lt;/related-urls&gt;&lt;/urls&gt;&lt;electronic-resource-num&gt;10.1006/pupt.2001.0310&lt;/electronic-resource-num&gt;&lt;/record&gt;&lt;/Cite&gt;&lt;/EndNote&gt;</w:instrText>
      </w:r>
      <w:r w:rsidR="005D0047" w:rsidRPr="005D0047">
        <w:rPr>
          <w:rFonts w:cs="Arial"/>
        </w:rPr>
        <w:fldChar w:fldCharType="separate"/>
      </w:r>
      <w:r w:rsidR="000737AC" w:rsidRPr="000737AC">
        <w:rPr>
          <w:rFonts w:cs="Arial"/>
          <w:noProof/>
          <w:vertAlign w:val="superscript"/>
        </w:rPr>
        <w:t>27</w:t>
      </w:r>
      <w:r w:rsidR="005D0047" w:rsidRPr="005D0047">
        <w:rPr>
          <w:rFonts w:cs="Arial"/>
        </w:rPr>
        <w:fldChar w:fldCharType="end"/>
      </w:r>
      <w:r w:rsidR="005D0047" w:rsidRPr="005D0047">
        <w:rPr>
          <w:rFonts w:cs="Arial"/>
        </w:rPr>
        <w:t xml:space="preserve">. </w:t>
      </w:r>
      <w:r w:rsidR="00FF56FE" w:rsidRPr="00FF56FE">
        <w:rPr>
          <w:rFonts w:cs="Arial"/>
          <w:highlight w:val="yellow"/>
        </w:rPr>
        <w:t xml:space="preserve">The frequency of dependence denoted R5-R20 has been shown to be </w:t>
      </w:r>
      <w:r w:rsidR="00FF56FE">
        <w:rPr>
          <w:rFonts w:cs="Arial"/>
          <w:highlight w:val="yellow"/>
        </w:rPr>
        <w:t xml:space="preserve">a </w:t>
      </w:r>
      <w:r w:rsidR="00FF56FE" w:rsidRPr="00FF56FE">
        <w:rPr>
          <w:rFonts w:cs="Arial"/>
          <w:highlight w:val="yellow"/>
        </w:rPr>
        <w:t>useful marker of small airways function</w:t>
      </w:r>
      <w:r w:rsidR="00FF56FE">
        <w:rPr>
          <w:rFonts w:cs="Arial"/>
          <w:highlight w:val="yellow"/>
        </w:rPr>
        <w:fldChar w:fldCharType="begin">
          <w:fldData xml:space="preserve">PEVuZE5vdGU+PENpdGU+PEF1dGhvcj5Hb2xkbWFuPC9BdXRob3I+PFllYXI+MjAwNTwvWWVhcj48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0737AC">
        <w:rPr>
          <w:rFonts w:cs="Arial"/>
          <w:highlight w:val="yellow"/>
        </w:rPr>
        <w:instrText xml:space="preserve"> ADDIN EN.CITE </w:instrText>
      </w:r>
      <w:r w:rsidR="000737AC">
        <w:rPr>
          <w:rFonts w:cs="Arial"/>
          <w:highlight w:val="yellow"/>
        </w:rPr>
        <w:fldChar w:fldCharType="begin">
          <w:fldData xml:space="preserve">PEVuZE5vdGU+PENpdGU+PEF1dGhvcj5Hb2xkbWFuPC9BdXRob3I+PFllYXI+MjAwNTwvWWVhcj48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0737AC">
        <w:rPr>
          <w:rFonts w:cs="Arial"/>
          <w:highlight w:val="yellow"/>
        </w:rPr>
        <w:instrText xml:space="preserve"> ADDIN EN.CITE.DATA </w:instrText>
      </w:r>
      <w:r w:rsidR="000737AC">
        <w:rPr>
          <w:rFonts w:cs="Arial"/>
          <w:highlight w:val="yellow"/>
        </w:rPr>
      </w:r>
      <w:r w:rsidR="000737AC">
        <w:rPr>
          <w:rFonts w:cs="Arial"/>
          <w:highlight w:val="yellow"/>
        </w:rPr>
        <w:fldChar w:fldCharType="end"/>
      </w:r>
      <w:r w:rsidR="00FF56FE">
        <w:rPr>
          <w:rFonts w:cs="Arial"/>
          <w:highlight w:val="yellow"/>
        </w:rPr>
      </w:r>
      <w:r w:rsidR="00FF56FE">
        <w:rPr>
          <w:rFonts w:cs="Arial"/>
          <w:highlight w:val="yellow"/>
        </w:rPr>
        <w:fldChar w:fldCharType="separate"/>
      </w:r>
      <w:r w:rsidR="000737AC" w:rsidRPr="000737AC">
        <w:rPr>
          <w:rFonts w:cs="Arial"/>
          <w:noProof/>
          <w:highlight w:val="yellow"/>
          <w:vertAlign w:val="superscript"/>
        </w:rPr>
        <w:t>28,29</w:t>
      </w:r>
      <w:r w:rsidR="00FF56FE">
        <w:rPr>
          <w:rFonts w:cs="Arial"/>
          <w:highlight w:val="yellow"/>
        </w:rPr>
        <w:fldChar w:fldCharType="end"/>
      </w:r>
      <w:r w:rsidR="00FF56FE" w:rsidRPr="00FF56FE">
        <w:rPr>
          <w:rFonts w:cs="Arial"/>
          <w:highlight w:val="yellow"/>
        </w:rPr>
        <w:t>.</w:t>
      </w:r>
      <w:r w:rsidR="00FF56FE" w:rsidRPr="000B7BB4">
        <w:rPr>
          <w:rFonts w:cs="Arial"/>
        </w:rPr>
        <w:t xml:space="preserve"> </w:t>
      </w:r>
      <w:r w:rsidR="005D0047" w:rsidRPr="005D0047">
        <w:rPr>
          <w:rFonts w:cs="Arial"/>
        </w:rPr>
        <w:t>Reactance at low frequencies and the difference between within breath inspiratory and expiratory reactance can give information about airway closure and airflow limitation</w:t>
      </w:r>
      <w:r w:rsidR="005D0047" w:rsidRPr="005D0047">
        <w:rPr>
          <w:rFonts w:cs="Arial"/>
        </w:rPr>
        <w:fldChar w:fldCharType="begin">
          <w:fldData xml:space="preserve">PEVuZE5vdGU+PENpdGU+PEF1dGhvcj5WZXJiYW5jazwvQXV0aG9yPjxZZWFyPjIwMTI8L1llYXI+
PFJlY051bT4xNDE1PC9SZWNOdW0+PERpc3BsYXlUZXh0PjxzdHlsZSBmYWNlPSJzdXBlcnNjcmlw
dCI+MjM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0737AC">
        <w:rPr>
          <w:rFonts w:cs="Arial"/>
        </w:rPr>
        <w:instrText xml:space="preserve"> ADDIN EN.CITE </w:instrText>
      </w:r>
      <w:r w:rsidR="000737AC">
        <w:rPr>
          <w:rFonts w:cs="Arial"/>
        </w:rPr>
        <w:fldChar w:fldCharType="begin">
          <w:fldData xml:space="preserve">PEVuZE5vdGU+PENpdGU+PEF1dGhvcj5WZXJiYW5jazwvQXV0aG9yPjxZZWFyPjIwMTI8L1llYXI+
PFJlY051bT4xNDE1PC9SZWNOdW0+PERpc3BsYXlUZXh0PjxzdHlsZSBmYWNlPSJzdXBlcnNjcmlw
dCI+MjM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0737AC">
        <w:rPr>
          <w:rFonts w:cs="Arial"/>
        </w:rPr>
        <w:instrText xml:space="preserve"> ADDIN EN.CITE.DATA </w:instrText>
      </w:r>
      <w:r w:rsidR="000737AC">
        <w:rPr>
          <w:rFonts w:cs="Arial"/>
        </w:rPr>
      </w:r>
      <w:r w:rsidR="000737AC">
        <w:rPr>
          <w:rFonts w:cs="Arial"/>
        </w:rPr>
        <w:fldChar w:fldCharType="end"/>
      </w:r>
      <w:r w:rsidR="005D0047" w:rsidRPr="005D0047">
        <w:rPr>
          <w:rFonts w:cs="Arial"/>
        </w:rPr>
      </w:r>
      <w:r w:rsidR="005D0047" w:rsidRPr="005D0047">
        <w:rPr>
          <w:rFonts w:cs="Arial"/>
        </w:rPr>
        <w:fldChar w:fldCharType="separate"/>
      </w:r>
      <w:r w:rsidR="000737AC" w:rsidRPr="000737AC">
        <w:rPr>
          <w:rFonts w:cs="Arial"/>
          <w:noProof/>
          <w:vertAlign w:val="superscript"/>
        </w:rPr>
        <w:t>23</w:t>
      </w:r>
      <w:r w:rsidR="005D0047" w:rsidRPr="005D0047">
        <w:rPr>
          <w:rFonts w:cs="Arial"/>
        </w:rPr>
        <w:fldChar w:fldCharType="end"/>
      </w:r>
      <w:r w:rsidR="005D0047" w:rsidRPr="005D0047">
        <w:rPr>
          <w:rFonts w:cs="Arial"/>
        </w:rPr>
        <w:t xml:space="preserve">. </w:t>
      </w:r>
      <w:r w:rsidR="00D502A9" w:rsidRPr="00D502A9">
        <w:rPr>
          <w:highlight w:val="yellow"/>
        </w:rPr>
        <w:t>Expiratory flow limitation is considered to occur beyond generation 7 during tidal breathing and extend more peripherally during a forced exhalation</w:t>
      </w:r>
      <w:r w:rsidR="00D502A9" w:rsidRPr="00D502A9">
        <w:rPr>
          <w:highlight w:val="yellow"/>
        </w:rPr>
        <w:fldChar w:fldCharType="begin">
          <w:fldData xml:space="preserve">PEVuZE5vdGU+PENpdGU+PEF1dGhvcj5Lb3Vsb3VyaXM8L0F1dGhvcj48WWVhcj4yMDEyPC9ZZWFy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0737AC">
        <w:rPr>
          <w:highlight w:val="yellow"/>
        </w:rPr>
        <w:instrText xml:space="preserve"> ADDIN EN.CITE </w:instrText>
      </w:r>
      <w:r w:rsidR="000737AC">
        <w:rPr>
          <w:highlight w:val="yellow"/>
        </w:rPr>
        <w:fldChar w:fldCharType="begin">
          <w:fldData xml:space="preserve">PEVuZE5vdGU+PENpdGU+PEF1dGhvcj5Lb3Vsb3VyaXM8L0F1dGhvcj48WWVhcj4yMDEyPC9ZZWFy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0737AC">
        <w:rPr>
          <w:highlight w:val="yellow"/>
        </w:rPr>
        <w:instrText xml:space="preserve"> ADDIN EN.CITE.DATA </w:instrText>
      </w:r>
      <w:r w:rsidR="000737AC">
        <w:rPr>
          <w:highlight w:val="yellow"/>
        </w:rPr>
      </w:r>
      <w:r w:rsidR="000737AC">
        <w:rPr>
          <w:highlight w:val="yellow"/>
        </w:rPr>
        <w:fldChar w:fldCharType="end"/>
      </w:r>
      <w:r w:rsidR="00D502A9" w:rsidRPr="00D502A9">
        <w:rPr>
          <w:highlight w:val="yellow"/>
        </w:rPr>
      </w:r>
      <w:r w:rsidR="00D502A9" w:rsidRPr="00D502A9">
        <w:rPr>
          <w:highlight w:val="yellow"/>
        </w:rPr>
        <w:fldChar w:fldCharType="separate"/>
      </w:r>
      <w:r w:rsidR="000737AC" w:rsidRPr="000737AC">
        <w:rPr>
          <w:noProof/>
          <w:highlight w:val="yellow"/>
          <w:vertAlign w:val="superscript"/>
        </w:rPr>
        <w:t>30</w:t>
      </w:r>
      <w:r w:rsidR="00D502A9" w:rsidRPr="00D502A9">
        <w:rPr>
          <w:highlight w:val="yellow"/>
        </w:rPr>
        <w:fldChar w:fldCharType="end"/>
      </w:r>
      <w:r w:rsidR="00D502A9" w:rsidRPr="00D502A9">
        <w:rPr>
          <w:highlight w:val="yellow"/>
        </w:rPr>
        <w:t>.</w:t>
      </w:r>
    </w:p>
    <w:p w14:paraId="3FCF26AE" w14:textId="16DF8E7B" w:rsidR="002C5B26" w:rsidRPr="00817805" w:rsidRDefault="00436CD0" w:rsidP="00005118">
      <w:r w:rsidRPr="000779B0">
        <w:rPr>
          <w:rFonts w:cs="Arial"/>
        </w:rPr>
        <w:t xml:space="preserve">Pathology </w:t>
      </w:r>
      <w:r w:rsidR="00E55C78" w:rsidRPr="000779B0">
        <w:rPr>
          <w:rFonts w:cs="Arial"/>
        </w:rPr>
        <w:t xml:space="preserve">in the small airways </w:t>
      </w:r>
      <w:r w:rsidRPr="000779B0">
        <w:rPr>
          <w:rFonts w:cs="Arial"/>
        </w:rPr>
        <w:t xml:space="preserve">contributes to airway narrowing, expiratory flow limitation (EFL) </w:t>
      </w:r>
      <w:r w:rsidR="00E55C78" w:rsidRPr="000779B0">
        <w:rPr>
          <w:rFonts w:cs="Arial"/>
        </w:rPr>
        <w:t>and</w:t>
      </w:r>
      <w:r w:rsidR="00B252EA" w:rsidRPr="000779B0">
        <w:rPr>
          <w:rFonts w:cs="Arial"/>
        </w:rPr>
        <w:t xml:space="preserve"> early airway closure</w:t>
      </w:r>
      <w:r w:rsidR="00A764F2" w:rsidRPr="000779B0">
        <w:rPr>
          <w:rFonts w:cs="Arial"/>
        </w:rPr>
        <w:t>,</w:t>
      </w:r>
      <w:r w:rsidR="00E55C78" w:rsidRPr="000779B0">
        <w:rPr>
          <w:rFonts w:cs="Arial"/>
        </w:rPr>
        <w:t xml:space="preserve"> resulting in gas trapping</w:t>
      </w:r>
      <w:r w:rsidR="00A764F2" w:rsidRPr="000779B0">
        <w:rPr>
          <w:rFonts w:cs="Arial"/>
        </w:rPr>
        <w:fldChar w:fldCharType="begin">
          <w:fldData xml:space="preserve">PEVuZE5vdGU+PENpdGU+PEF1dGhvcj5Ib2dnPC9BdXRob3I+PFllYXI+MjAwNDwvWWVhcj48UmVj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3MDktMjE8L3BhZ2VzPjx2b2x1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0737AC">
        <w:rPr>
          <w:rFonts w:cs="Arial"/>
        </w:rPr>
        <w:instrText xml:space="preserve"> ADDIN EN.CITE </w:instrText>
      </w:r>
      <w:r w:rsidR="000737AC">
        <w:rPr>
          <w:rFonts w:cs="Arial"/>
        </w:rPr>
        <w:fldChar w:fldCharType="begin">
          <w:fldData xml:space="preserve">PEVuZE5vdGU+PENpdGU+PEF1dGhvcj5Ib2dnPC9BdXRob3I+PFllYXI+MjAwNDwvWWVhcj48UmVj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3MDktMjE8L3BhZ2VzPjx2b2x1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0737AC">
        <w:rPr>
          <w:rFonts w:cs="Arial"/>
        </w:rPr>
        <w:instrText xml:space="preserve"> ADDIN EN.CITE.DATA </w:instrText>
      </w:r>
      <w:r w:rsidR="000737AC">
        <w:rPr>
          <w:rFonts w:cs="Arial"/>
        </w:rPr>
      </w:r>
      <w:r w:rsidR="000737AC">
        <w:rPr>
          <w:rFonts w:cs="Arial"/>
        </w:rPr>
        <w:fldChar w:fldCharType="end"/>
      </w:r>
      <w:r w:rsidR="00A764F2" w:rsidRPr="000779B0">
        <w:rPr>
          <w:rFonts w:cs="Arial"/>
        </w:rPr>
      </w:r>
      <w:r w:rsidR="00A764F2" w:rsidRPr="000779B0">
        <w:rPr>
          <w:rFonts w:cs="Arial"/>
        </w:rPr>
        <w:fldChar w:fldCharType="separate"/>
      </w:r>
      <w:r w:rsidR="000737AC" w:rsidRPr="000737AC">
        <w:rPr>
          <w:rFonts w:cs="Arial"/>
          <w:noProof/>
          <w:vertAlign w:val="superscript"/>
        </w:rPr>
        <w:t>5,31</w:t>
      </w:r>
      <w:r w:rsidR="00A764F2" w:rsidRPr="000779B0">
        <w:rPr>
          <w:rFonts w:cs="Arial"/>
        </w:rPr>
        <w:fldChar w:fldCharType="end"/>
      </w:r>
      <w:r w:rsidR="00E55C78" w:rsidRPr="000779B0">
        <w:rPr>
          <w:rFonts w:cs="Arial"/>
        </w:rPr>
        <w:t xml:space="preserve">. </w:t>
      </w:r>
      <w:r w:rsidR="00B337BE" w:rsidRPr="000779B0">
        <w:rPr>
          <w:rFonts w:cs="Arial"/>
        </w:rPr>
        <w:t xml:space="preserve">Such mechanisms affect Inspiratory Capacity (IC) and may cause </w:t>
      </w:r>
      <w:r w:rsidRPr="000779B0">
        <w:rPr>
          <w:rFonts w:cs="Arial"/>
        </w:rPr>
        <w:t>dynamic gas trapping during exercise</w:t>
      </w:r>
      <w:r w:rsidR="00B337BE" w:rsidRPr="000779B0">
        <w:rPr>
          <w:rFonts w:cs="Arial"/>
        </w:rPr>
        <w:t xml:space="preserve"> resulting in reduced exercise tolerance and </w:t>
      </w:r>
      <w:r w:rsidR="001E0E13">
        <w:rPr>
          <w:rFonts w:cs="Arial"/>
        </w:rPr>
        <w:t>dyspnoea</w:t>
      </w:r>
      <w:r w:rsidR="00B337BE" w:rsidRPr="000779B0">
        <w:rPr>
          <w:rFonts w:cs="Arial"/>
        </w:rPr>
        <w:fldChar w:fldCharType="begin">
          <w:fldData xml:space="preserve">PEVuZE5vdGU+PENpdGU+PEF1dGhvcj5PJmFwb3M7RG9ubmVsbDwvQXV0aG9yPjxZZWFyPjIwMTQ8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0737AC">
        <w:rPr>
          <w:rFonts w:cs="Arial"/>
        </w:rPr>
        <w:instrText xml:space="preserve"> ADDIN EN.CITE </w:instrText>
      </w:r>
      <w:r w:rsidR="000737AC">
        <w:rPr>
          <w:rFonts w:cs="Arial"/>
        </w:rPr>
        <w:fldChar w:fldCharType="begin">
          <w:fldData xml:space="preserve">PEVuZE5vdGU+PENpdGU+PEF1dGhvcj5PJmFwb3M7RG9ubmVsbDwvQXV0aG9yPjxZZWFyPjIwMTQ8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0737AC">
        <w:rPr>
          <w:rFonts w:cs="Arial"/>
        </w:rPr>
        <w:instrText xml:space="preserve"> ADDIN EN.CITE.DATA </w:instrText>
      </w:r>
      <w:r w:rsidR="000737AC">
        <w:rPr>
          <w:rFonts w:cs="Arial"/>
        </w:rPr>
      </w:r>
      <w:r w:rsidR="000737AC">
        <w:rPr>
          <w:rFonts w:cs="Arial"/>
        </w:rPr>
        <w:fldChar w:fldCharType="end"/>
      </w:r>
      <w:r w:rsidR="00B337BE" w:rsidRPr="000779B0">
        <w:rPr>
          <w:rFonts w:cs="Arial"/>
        </w:rPr>
      </w:r>
      <w:r w:rsidR="00B337BE" w:rsidRPr="000779B0">
        <w:rPr>
          <w:rFonts w:cs="Arial"/>
        </w:rPr>
        <w:fldChar w:fldCharType="separate"/>
      </w:r>
      <w:r w:rsidR="000737AC" w:rsidRPr="000737AC">
        <w:rPr>
          <w:rFonts w:cs="Arial"/>
          <w:noProof/>
          <w:vertAlign w:val="superscript"/>
        </w:rPr>
        <w:t>31</w:t>
      </w:r>
      <w:r w:rsidR="00B337BE" w:rsidRPr="000779B0">
        <w:rPr>
          <w:rFonts w:cs="Arial"/>
        </w:rPr>
        <w:fldChar w:fldCharType="end"/>
      </w:r>
      <w:r w:rsidR="00191B6F">
        <w:rPr>
          <w:rFonts w:cs="Arial"/>
        </w:rPr>
        <w:t>. T</w:t>
      </w:r>
      <w:r w:rsidR="007419C8" w:rsidRPr="000779B0">
        <w:rPr>
          <w:rFonts w:cs="Arial"/>
        </w:rPr>
        <w:t>hese factors together with airways resistance</w:t>
      </w:r>
      <w:r w:rsidR="0058629B" w:rsidRPr="000779B0">
        <w:rPr>
          <w:rFonts w:cs="Arial"/>
        </w:rPr>
        <w:t xml:space="preserve"> can</w:t>
      </w:r>
      <w:r w:rsidR="007419C8" w:rsidRPr="000779B0">
        <w:rPr>
          <w:rFonts w:cs="Arial"/>
        </w:rPr>
        <w:t xml:space="preserve"> </w:t>
      </w:r>
      <w:r w:rsidR="0058629B" w:rsidRPr="000779B0">
        <w:rPr>
          <w:rFonts w:cs="Arial"/>
        </w:rPr>
        <w:t>increase</w:t>
      </w:r>
      <w:r w:rsidR="007419C8" w:rsidRPr="000779B0">
        <w:rPr>
          <w:rFonts w:cs="Arial"/>
        </w:rPr>
        <w:t xml:space="preserve"> the work of breathing</w:t>
      </w:r>
      <w:r w:rsidR="002177FF">
        <w:rPr>
          <w:rFonts w:cs="Arial"/>
        </w:rPr>
        <w:t xml:space="preserve"> in COPD and </w:t>
      </w:r>
      <w:r w:rsidR="00E55C78" w:rsidRPr="000779B0">
        <w:rPr>
          <w:rFonts w:cs="Arial"/>
        </w:rPr>
        <w:t>may be assessed by</w:t>
      </w:r>
      <w:r w:rsidR="00DA57EB" w:rsidRPr="000779B0">
        <w:rPr>
          <w:rFonts w:cs="Arial"/>
        </w:rPr>
        <w:t xml:space="preserve"> functional exercise tests such as </w:t>
      </w:r>
      <w:r w:rsidR="001607DA" w:rsidRPr="000779B0">
        <w:rPr>
          <w:rFonts w:cs="Arial"/>
        </w:rPr>
        <w:t>the six minute walk test (6MWT) or</w:t>
      </w:r>
      <w:r w:rsidR="00DA57EB" w:rsidRPr="000779B0">
        <w:rPr>
          <w:rFonts w:cs="Arial"/>
        </w:rPr>
        <w:t xml:space="preserve"> incremental cycle exercise</w:t>
      </w:r>
      <w:r w:rsidR="00631195" w:rsidRPr="00772B2C">
        <w:rPr>
          <w:rFonts w:cs="Arial"/>
        </w:rPr>
        <w:t>, among others</w:t>
      </w:r>
      <w:r w:rsidR="00772B2C" w:rsidRPr="00772B2C">
        <w:rPr>
          <w:rFonts w:cs="Arial"/>
        </w:rPr>
        <w:fldChar w:fldCharType="begin"/>
      </w:r>
      <w:r w:rsidR="000737AC">
        <w:rPr>
          <w:rFonts w:cs="Arial"/>
        </w:rPr>
        <w:instrText xml:space="preserve"> ADDIN EN.CITE &lt;EndNote&gt;&lt;Cite&gt;&lt;Author&gt;Palange&lt;/Author&gt;&lt;Year&gt;2007&lt;/Year&gt;&lt;RecNum&gt;1520&lt;/RecNum&gt;&lt;DisplayText&gt;&lt;style face="superscript"&gt;32&lt;/style&gt;&lt;/DisplayText&gt;&lt;record&gt;&lt;rec-number&gt;1520&lt;/rec-number&gt;&lt;foreign-keys&gt;&lt;key app="EN" db-id="pvtptv5w8sx9ase5rwxppetwta2ep9p9vept" timestamp="1511180238"&gt;1520&lt;/key&gt;&lt;/foreign-keys&gt;&lt;ref-type name="Journal Article"&gt;17&lt;/ref-type&gt;&lt;contributors&gt;&lt;authors&gt;&lt;author&gt;Palange, P.&lt;/author&gt;&lt;author&gt;Ward, S. A.&lt;/author&gt;&lt;author&gt;Carlsen, K-H.&lt;/author&gt;&lt;author&gt;Casaburi, R.&lt;/author&gt;&lt;author&gt;Gallagher, C. G.&lt;/author&gt;&lt;author&gt;Gosselink, R.&lt;/author&gt;&lt;author&gt;O&amp;apos;Donnell, D. E.&lt;/author&gt;&lt;author&gt;Puente-Maestu, L.&lt;/author&gt;&lt;author&gt;Schols, A. M.&lt;/author&gt;&lt;author&gt;Singh, S.&lt;/author&gt;&lt;author&gt;Whipp, B. J.&lt;/author&gt;&lt;/authors&gt;&lt;/contributors&gt;&lt;titles&gt;&lt;title&gt;Recommendations on the use of exercise testing in clinical practice&lt;/title&gt;&lt;secondary-title&gt;European Respiratory Journal&lt;/secondary-title&gt;&lt;/titles&gt;&lt;periodical&gt;&lt;full-title&gt;European Respiratory Journal&lt;/full-title&gt;&lt;abbr-1&gt;Eur Respir J&lt;/abbr-1&gt;&lt;/periodical&gt;&lt;pages&gt;185-209&lt;/pages&gt;&lt;volume&gt;29&lt;/volume&gt;&lt;number&gt;1&lt;/number&gt;&lt;dates&gt;&lt;year&gt;2007&lt;/year&gt;&lt;/dates&gt;&lt;urls&gt;&lt;related-urls&gt;&lt;url&gt;http://erj.ersjournals.com/content/erj/29/1/185.full.pdf&lt;/url&gt;&lt;/related-urls&gt;&lt;/urls&gt;&lt;electronic-resource-num&gt;10.1183/09031936.00046906&lt;/electronic-resource-num&gt;&lt;/record&gt;&lt;/Cite&gt;&lt;/EndNote&gt;</w:instrText>
      </w:r>
      <w:r w:rsidR="00772B2C" w:rsidRPr="00772B2C">
        <w:rPr>
          <w:rFonts w:cs="Arial"/>
        </w:rPr>
        <w:fldChar w:fldCharType="separate"/>
      </w:r>
      <w:r w:rsidR="000737AC" w:rsidRPr="000737AC">
        <w:rPr>
          <w:rFonts w:cs="Arial"/>
          <w:noProof/>
          <w:vertAlign w:val="superscript"/>
        </w:rPr>
        <w:t>32</w:t>
      </w:r>
      <w:r w:rsidR="00772B2C" w:rsidRPr="00772B2C">
        <w:rPr>
          <w:rFonts w:cs="Arial"/>
        </w:rPr>
        <w:fldChar w:fldCharType="end"/>
      </w:r>
      <w:r w:rsidR="001607DA" w:rsidRPr="00772B2C">
        <w:rPr>
          <w:rFonts w:cs="Arial"/>
        </w:rPr>
        <w:t xml:space="preserve">. </w:t>
      </w:r>
      <w:r w:rsidR="000D70AE" w:rsidRPr="00772B2C">
        <w:rPr>
          <w:rFonts w:cs="Arial"/>
        </w:rPr>
        <w:t>D</w:t>
      </w:r>
      <w:r w:rsidR="001607DA" w:rsidRPr="00772B2C">
        <w:rPr>
          <w:rFonts w:cs="Arial"/>
        </w:rPr>
        <w:t>yspn</w:t>
      </w:r>
      <w:r w:rsidR="000D70AE" w:rsidRPr="00772B2C">
        <w:rPr>
          <w:rFonts w:cs="Arial"/>
        </w:rPr>
        <w:t>o</w:t>
      </w:r>
      <w:r w:rsidR="001607DA" w:rsidRPr="00772B2C">
        <w:rPr>
          <w:rFonts w:cs="Arial"/>
        </w:rPr>
        <w:t>ea</w:t>
      </w:r>
      <w:r w:rsidR="001607DA" w:rsidRPr="000779B0">
        <w:rPr>
          <w:rFonts w:cs="Arial"/>
        </w:rPr>
        <w:t xml:space="preserve"> may be </w:t>
      </w:r>
      <w:r w:rsidR="000D70AE">
        <w:rPr>
          <w:rFonts w:cs="Arial"/>
        </w:rPr>
        <w:t>quantified</w:t>
      </w:r>
      <w:r w:rsidR="000D70AE" w:rsidRPr="000779B0">
        <w:rPr>
          <w:rFonts w:cs="Arial"/>
        </w:rPr>
        <w:t xml:space="preserve"> </w:t>
      </w:r>
      <w:r w:rsidR="001607DA" w:rsidRPr="000779B0">
        <w:rPr>
          <w:rFonts w:cs="Arial"/>
        </w:rPr>
        <w:t>by questionnaires such as t</w:t>
      </w:r>
      <w:r w:rsidR="002C5B26" w:rsidRPr="000779B0">
        <w:t>he</w:t>
      </w:r>
      <w:r w:rsidR="001607DA" w:rsidRPr="000779B0">
        <w:t xml:space="preserve"> Medical Research Council</w:t>
      </w:r>
      <w:r w:rsidR="002C5B26" w:rsidRPr="000779B0">
        <w:t xml:space="preserve"> </w:t>
      </w:r>
      <w:r w:rsidR="001607DA" w:rsidRPr="000779B0">
        <w:t>(</w:t>
      </w:r>
      <w:r w:rsidR="002C5B26" w:rsidRPr="000779B0">
        <w:t>MRC</w:t>
      </w:r>
      <w:r w:rsidR="001607DA" w:rsidRPr="000779B0">
        <w:t>)</w:t>
      </w:r>
      <w:r w:rsidR="00762185">
        <w:t xml:space="preserve">, modified (mMRC), </w:t>
      </w:r>
      <w:r w:rsidR="001E0E13">
        <w:t>dyspnoea</w:t>
      </w:r>
      <w:r w:rsidR="008B4890" w:rsidRPr="000779B0">
        <w:t xml:space="preserve"> visual analogue </w:t>
      </w:r>
      <w:r w:rsidR="00762185">
        <w:t xml:space="preserve">or modified Borg </w:t>
      </w:r>
      <w:r w:rsidR="008B4890" w:rsidRPr="000779B0">
        <w:t>scales</w:t>
      </w:r>
      <w:r w:rsidR="00762185">
        <w:fldChar w:fldCharType="begin">
          <w:fldData xml:space="preserve">PEVuZE5vdGU+PENpdGU+PEF1dGhvcj5XaWxzb248L0F1dGhvcj48WWVhcj4xOTg5PC9ZZWFyPjxS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</w:fldData>
        </w:fldChar>
      </w:r>
      <w:r w:rsidR="000737AC">
        <w:instrText xml:space="preserve"> ADDIN EN.CITE </w:instrText>
      </w:r>
      <w:r w:rsidR="000737AC">
        <w:fldChar w:fldCharType="begin">
          <w:fldData xml:space="preserve">PEVuZE5vdGU+PENpdGU+PEF1dGhvcj5XaWxzb248L0F1dGhvcj48WWVhcj4xOTg5PC9ZZWFyPjxS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</w:fldData>
        </w:fldChar>
      </w:r>
      <w:r w:rsidR="000737AC">
        <w:instrText xml:space="preserve"> ADDIN EN.CITE.DATA </w:instrText>
      </w:r>
      <w:r w:rsidR="000737AC">
        <w:fldChar w:fldCharType="end"/>
      </w:r>
      <w:r w:rsidR="00762185">
        <w:fldChar w:fldCharType="separate"/>
      </w:r>
      <w:r w:rsidR="000737AC" w:rsidRPr="000737AC">
        <w:rPr>
          <w:noProof/>
          <w:vertAlign w:val="superscript"/>
        </w:rPr>
        <w:t>33,34</w:t>
      </w:r>
      <w:r w:rsidR="00762185">
        <w:fldChar w:fldCharType="end"/>
      </w:r>
      <w:r w:rsidR="001607DA" w:rsidRPr="000779B0">
        <w:t>. In clinical practice and research, health status questionnaires such as the COPD Assessment Test (</w:t>
      </w:r>
      <w:r w:rsidR="002C5B26" w:rsidRPr="000779B0">
        <w:t>CAT</w:t>
      </w:r>
      <w:r w:rsidR="001607DA" w:rsidRPr="000779B0">
        <w:t>)</w:t>
      </w:r>
      <w:r w:rsidR="002C5B26" w:rsidRPr="000779B0">
        <w:t xml:space="preserve"> and</w:t>
      </w:r>
      <w:r w:rsidR="001607DA" w:rsidRPr="000779B0">
        <w:t xml:space="preserve"> the St George’s Respiratory Questionnaire</w:t>
      </w:r>
      <w:r w:rsidR="002C5B26" w:rsidRPr="000779B0">
        <w:t xml:space="preserve"> </w:t>
      </w:r>
      <w:r w:rsidR="001607DA" w:rsidRPr="000779B0">
        <w:t>(</w:t>
      </w:r>
      <w:r w:rsidR="002C5B26" w:rsidRPr="000779B0">
        <w:t>SGRQ</w:t>
      </w:r>
      <w:r w:rsidR="001607DA" w:rsidRPr="000779B0">
        <w:t>)</w:t>
      </w:r>
      <w:r w:rsidR="002C5B26" w:rsidRPr="000779B0">
        <w:t xml:space="preserve"> provide insight into the impact of COPD on a subject’s life</w:t>
      </w:r>
      <w:r w:rsidR="002C5B26" w:rsidRPr="000779B0">
        <w:fldChar w:fldCharType="begin">
          <w:fldData xml:space="preserve">PEVuZE5vdGU+PENpdGU+PEF1dGhvcj5Kb25lczwvQXV0aG9yPjxZZWFyPjIwMDk8L1llYXI+PFJl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</w:fldData>
        </w:fldChar>
      </w:r>
      <w:r w:rsidR="000737AC">
        <w:instrText xml:space="preserve"> ADDIN EN.CITE </w:instrText>
      </w:r>
      <w:r w:rsidR="000737AC">
        <w:fldChar w:fldCharType="begin">
          <w:fldData xml:space="preserve">PEVuZE5vdGU+PENpdGU+PEF1dGhvcj5Kb25lczwvQXV0aG9yPjxZZWFyPjIwMDk8L1llYXI+PFJl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</w:fldData>
        </w:fldChar>
      </w:r>
      <w:r w:rsidR="000737AC">
        <w:instrText xml:space="preserve"> ADDIN EN.CITE.DATA </w:instrText>
      </w:r>
      <w:r w:rsidR="000737AC">
        <w:fldChar w:fldCharType="end"/>
      </w:r>
      <w:r w:rsidR="002C5B26" w:rsidRPr="000779B0">
        <w:fldChar w:fldCharType="separate"/>
      </w:r>
      <w:r w:rsidR="000737AC" w:rsidRPr="000737AC">
        <w:rPr>
          <w:noProof/>
          <w:vertAlign w:val="superscript"/>
        </w:rPr>
        <w:t>35,36</w:t>
      </w:r>
      <w:r w:rsidR="002C5B26" w:rsidRPr="000779B0">
        <w:fldChar w:fldCharType="end"/>
      </w:r>
      <w:r w:rsidR="00A3770F">
        <w:t xml:space="preserve">. </w:t>
      </w:r>
      <w:r w:rsidR="002C5B26" w:rsidRPr="000779B0">
        <w:t>The SGRQ also assesses a subject’s COPD-related symptoms and activity limitation.</w:t>
      </w:r>
      <w:r w:rsidR="00005118">
        <w:t xml:space="preserve"> </w:t>
      </w:r>
      <w:r w:rsidR="007E77B6">
        <w:t>Inflammation in the small airways may contribute to exacerbations and i</w:t>
      </w:r>
      <w:r w:rsidR="00907EC7">
        <w:t>n depth</w:t>
      </w:r>
      <w:r w:rsidR="00E600E8">
        <w:t xml:space="preserve"> phenotyping </w:t>
      </w:r>
      <w:r w:rsidR="00907EC7">
        <w:t>may help identify patients that would benefit from fine particle inhalers</w:t>
      </w:r>
      <w:r w:rsidR="00907EC7">
        <w:fldChar w:fldCharType="begin"/>
      </w:r>
      <w:r w:rsidR="000737AC">
        <w:instrText xml:space="preserve"> ADDIN EN.CITE &lt;EndNote&gt;&lt;Cite&gt;&lt;Author&gt;Scichilone&lt;/Author&gt;&lt;Year&gt;2014&lt;/Year&gt;&lt;RecNum&gt;1219&lt;/RecNum&gt;&lt;DisplayText&gt;&lt;style face="superscript"&gt;37&lt;/style&gt;&lt;/DisplayText&gt;&lt;record&gt;&lt;rec-number&gt;1219&lt;/rec-number&gt;&lt;foreign-keys&gt;&lt;key app="EN" db-id="pvtptv5w8sx9ase5rwxppetwta2ep9p9vept" timestamp="1461771096"&gt;1219&lt;/key&gt;&lt;/foreign-keys&gt;&lt;ref-type name="Journal Article"&gt;17&lt;/ref-type&gt;&lt;contributors&gt;&lt;authors&gt;&lt;author&gt;Scichilone, N.&lt;/author&gt;&lt;author&gt;Benfante, A.&lt;/author&gt;&lt;author&gt;Morandi, L.&lt;/author&gt;&lt;author&gt;Bellini, F.&lt;/author&gt;&lt;author&gt;Papi, A.&lt;/author&gt;&lt;/authors&gt;&lt;/contributors&gt;&lt;auth-address&gt;Biomedical Department of Internal and Specialist Medicine, Section of Pulmonology, University of Palermo, Italy.&amp;#xD;Respiratory Medicine, Department of Medical Sciences, University of Ferrara, Ferrara, Italy.&lt;/auth-address&gt;&lt;titles&gt;&lt;title&gt;Impact of extrafine formulations of inhaled corticosteroids/long-acting beta-2 agonist combinations on patient-related outcomes in asthma and COPD&lt;/title&gt;&lt;secondary-title&gt;Patient Relat Outcome Meas&lt;/secondary-title&gt;&lt;alt-title&gt;Patient related outcome measures&lt;/alt-title&gt;&lt;/titles&gt;&lt;alt-periodical&gt;&lt;full-title&gt;Patient Related Outcome Measures&lt;/full-title&gt;&lt;/alt-periodical&gt;&lt;pages&gt;153-62&lt;/pages&gt;&lt;volume&gt;5&lt;/volume&gt;&lt;edition&gt;2014/12/05&lt;/edition&gt;&lt;dates&gt;&lt;year&gt;2014&lt;/year&gt;&lt;/dates&gt;&lt;isbn&gt;1179-271x&lt;/isbn&gt;&lt;accession-num&gt;25473323&lt;/accession-num&gt;&lt;urls&gt;&lt;related-urls&gt;&lt;url&gt;https://www.dovepress.com/getfile.php?fileID=22593&lt;/url&gt;&lt;/related-urls&gt;&lt;/urls&gt;&lt;custom2&gt;Pmc4251568&lt;/custom2&gt;&lt;electronic-resource-num&gt;10.2147/prom.s55276&lt;/electronic-resource-num&gt;&lt;remote-database-provider&gt;Nlm&lt;/remote-database-provider&gt;&lt;language&gt;eng&lt;/language&gt;&lt;/record&gt;&lt;/Cite&gt;&lt;/EndNote&gt;</w:instrText>
      </w:r>
      <w:r w:rsidR="00907EC7">
        <w:fldChar w:fldCharType="separate"/>
      </w:r>
      <w:r w:rsidR="000737AC" w:rsidRPr="000737AC">
        <w:rPr>
          <w:noProof/>
          <w:vertAlign w:val="superscript"/>
        </w:rPr>
        <w:t>37</w:t>
      </w:r>
      <w:r w:rsidR="00907EC7">
        <w:fldChar w:fldCharType="end"/>
      </w:r>
      <w:r w:rsidR="00907EC7">
        <w:t>.</w:t>
      </w:r>
      <w:r w:rsidR="00F94C71">
        <w:t xml:space="preserve"> Targeted treatment to the small airwa</w:t>
      </w:r>
      <w:r w:rsidR="00551182">
        <w:t>ys aims to alleviate inflammation and airway narrowing</w:t>
      </w:r>
      <w:r w:rsidR="00551182">
        <w:fldChar w:fldCharType="begin"/>
      </w:r>
      <w:r w:rsidR="000737AC">
        <w:instrText xml:space="preserve"> ADDIN EN.CITE &lt;EndNote&gt;&lt;Cite&gt;&lt;Author&gt;Scichilone&lt;/Author&gt;&lt;Year&gt;2014&lt;/Year&gt;&lt;RecNum&gt;1219&lt;/RecNum&gt;&lt;DisplayText&gt;&lt;style face="superscript"&gt;37&lt;/style&gt;&lt;/DisplayText&gt;&lt;record&gt;&lt;rec-number&gt;1219&lt;/rec-number&gt;&lt;foreign-keys&gt;&lt;key app="EN" db-id="pvtptv5w8sx9ase5rwxppetwta2ep9p9vept" timestamp="1461771096"&gt;1219&lt;/key&gt;&lt;/foreign-keys&gt;&lt;ref-type name="Journal Article"&gt;17&lt;/ref-type&gt;&lt;contributors&gt;&lt;authors&gt;&lt;author&gt;Scichilone, N.&lt;/author&gt;&lt;author&gt;Benfante, A.&lt;/author&gt;&lt;author&gt;Morandi, L.&lt;/author&gt;&lt;author&gt;Bellini, F.&lt;/author&gt;&lt;author&gt;Papi, A.&lt;/author&gt;&lt;/authors&gt;&lt;/contributors&gt;&lt;auth-address&gt;Biomedical Department of Internal and Specialist Medicine, Section of Pulmonology, University of Palermo, Italy.&amp;#xD;Respiratory Medicine, Department of Medical Sciences, University of Ferrara, Ferrara, Italy.&lt;/auth-address&gt;&lt;titles&gt;&lt;title&gt;Impact of extrafine formulations of inhaled corticosteroids/long-acting beta-2 agonist combinations on patient-related outcomes in asthma and COPD&lt;/title&gt;&lt;secondary-title&gt;Patient Relat Outcome Meas&lt;/secondary-title&gt;&lt;alt-title&gt;Patient related outcome measures&lt;/alt-title&gt;&lt;/titles&gt;&lt;alt-periodical&gt;&lt;full-title&gt;Patient Related Outcome Measures&lt;/full-title&gt;&lt;/alt-periodical&gt;&lt;pages&gt;153-62&lt;/pages&gt;&lt;volume&gt;5&lt;/volume&gt;&lt;edition&gt;2014/12/05&lt;/edition&gt;&lt;dates&gt;&lt;year&gt;2014&lt;/year&gt;&lt;/dates&gt;&lt;isbn&gt;1179-271x&lt;/isbn&gt;&lt;accession-num&gt;25473323&lt;/accession-num&gt;&lt;urls&gt;&lt;related-urls&gt;&lt;url&gt;https://www.dovepress.com/getfile.php?fileID=22593&lt;/url&gt;&lt;/related-urls&gt;&lt;/urls&gt;&lt;custom2&gt;Pmc4251568&lt;/custom2&gt;&lt;electronic-resource-num&gt;10.2147/prom.s55276&lt;/electronic-resource-num&gt;&lt;remote-database-provider&gt;Nlm&lt;/remote-database-provider&gt;&lt;language&gt;eng&lt;/language&gt;&lt;/record&gt;&lt;/Cite&gt;&lt;/EndNote&gt;</w:instrText>
      </w:r>
      <w:r w:rsidR="00551182">
        <w:fldChar w:fldCharType="separate"/>
      </w:r>
      <w:r w:rsidR="000737AC" w:rsidRPr="000737AC">
        <w:rPr>
          <w:noProof/>
          <w:vertAlign w:val="superscript"/>
        </w:rPr>
        <w:t>37</w:t>
      </w:r>
      <w:r w:rsidR="00551182">
        <w:fldChar w:fldCharType="end"/>
      </w:r>
      <w:r w:rsidR="00817805">
        <w:t xml:space="preserve">. </w:t>
      </w:r>
      <w:r w:rsidR="00005118" w:rsidRPr="000779B0">
        <w:t xml:space="preserve">Exacerbations </w:t>
      </w:r>
      <w:r w:rsidR="00005118">
        <w:t xml:space="preserve">are associated with a decline in lung function and </w:t>
      </w:r>
      <w:r w:rsidR="00005118" w:rsidRPr="000779B0">
        <w:t>impact patients’ lives</w:t>
      </w:r>
      <w:r w:rsidR="00005118">
        <w:t xml:space="preserve"> and thus their underlying mechanisms and contributing factors deserve thorough investigation.</w:t>
      </w:r>
    </w:p>
    <w:p w14:paraId="0EACC478" w14:textId="226596A5" w:rsidR="00AE46DE" w:rsidRDefault="004C7966" w:rsidP="002714AC">
      <w:r>
        <w:t>In order to improve our understanding of the utility of physiological measures</w:t>
      </w:r>
      <w:r w:rsidR="00FA1A2A">
        <w:t xml:space="preserve"> and</w:t>
      </w:r>
      <w:r>
        <w:t xml:space="preserve"> importance of small airways pathology in COPD, it is essential to review the current evidence linking physiologically measured </w:t>
      </w:r>
      <w:r w:rsidR="008144A0">
        <w:t>SAD</w:t>
      </w:r>
      <w:r>
        <w:t xml:space="preserve"> to clinical outcomes and </w:t>
      </w:r>
      <w:r w:rsidR="00512205">
        <w:t>CT</w:t>
      </w:r>
      <w:r>
        <w:t xml:space="preserve"> measures. </w:t>
      </w:r>
      <w:r w:rsidR="00CD53D8">
        <w:t xml:space="preserve">This will inform future discussions about which physiological and </w:t>
      </w:r>
      <w:r w:rsidR="00512205">
        <w:t>CT</w:t>
      </w:r>
      <w:r w:rsidR="00CD53D8">
        <w:t xml:space="preserve"> measures are most appropriate when assessing </w:t>
      </w:r>
      <w:r w:rsidR="008144A0">
        <w:t xml:space="preserve">SAD </w:t>
      </w:r>
      <w:r w:rsidR="00CD53D8">
        <w:t xml:space="preserve">in COPD. </w:t>
      </w:r>
      <w:r w:rsidR="001F4373">
        <w:t xml:space="preserve">Standardisation would therefore enable more accurate and sensitive measurement of </w:t>
      </w:r>
      <w:r w:rsidR="00E62C15">
        <w:t xml:space="preserve">a </w:t>
      </w:r>
      <w:r w:rsidR="001F4373">
        <w:t>therapeutic intervention</w:t>
      </w:r>
      <w:r w:rsidR="00E62C15">
        <w:t>,</w:t>
      </w:r>
      <w:r w:rsidR="001F4373">
        <w:t xml:space="preserve"> to optimise </w:t>
      </w:r>
      <w:r w:rsidR="0066678A">
        <w:t xml:space="preserve">individual </w:t>
      </w:r>
      <w:r w:rsidR="001F4373">
        <w:t xml:space="preserve">patient care.  </w:t>
      </w:r>
    </w:p>
    <w:p w14:paraId="2E50FF59" w14:textId="77777777" w:rsidR="00AE46DE" w:rsidRDefault="00AE46DE">
      <w:r>
        <w:br w:type="page"/>
      </w:r>
    </w:p>
    <w:p w14:paraId="4BA028A9" w14:textId="7934E021" w:rsidR="007D3384" w:rsidRDefault="007D3384" w:rsidP="007D3384">
      <w:pPr>
        <w:pStyle w:val="Heading3"/>
      </w:pPr>
      <w:r>
        <w:t>Objectives</w:t>
      </w:r>
    </w:p>
    <w:p w14:paraId="5A44B861" w14:textId="582401D4" w:rsidR="007D3384" w:rsidRDefault="007D3384" w:rsidP="007D3384">
      <w:r>
        <w:t>The objective of this review is to summarise the evidence;</w:t>
      </w:r>
    </w:p>
    <w:p w14:paraId="2FA4875E" w14:textId="1E13347B" w:rsidR="007D3384" w:rsidRDefault="006A30C3" w:rsidP="007D3384">
      <w:pPr>
        <w:pStyle w:val="ListParagraph"/>
        <w:numPr>
          <w:ilvl w:val="0"/>
          <w:numId w:val="2"/>
        </w:numPr>
      </w:pPr>
      <w:r>
        <w:t>R</w:t>
      </w:r>
      <w:r w:rsidR="004122A4">
        <w:t>elating</w:t>
      </w:r>
      <w:r w:rsidR="002568F9">
        <w:t xml:space="preserve"> </w:t>
      </w:r>
      <w:r w:rsidR="00032180">
        <w:t>physiological</w:t>
      </w:r>
      <w:r w:rsidR="007D3384">
        <w:t xml:space="preserve"> m</w:t>
      </w:r>
      <w:r w:rsidR="007D3384" w:rsidRPr="007D3384">
        <w:t xml:space="preserve">easures of </w:t>
      </w:r>
      <w:r w:rsidR="00032180">
        <w:t>SAD</w:t>
      </w:r>
      <w:r w:rsidR="00D60CBF">
        <w:t xml:space="preserve"> </w:t>
      </w:r>
      <w:r w:rsidR="004122A4">
        <w:t>with</w:t>
      </w:r>
      <w:r w:rsidR="002568F9">
        <w:t xml:space="preserve"> </w:t>
      </w:r>
      <w:r w:rsidR="00E7478D">
        <w:t>health status</w:t>
      </w:r>
      <w:r w:rsidR="002568F9">
        <w:t xml:space="preserve">, </w:t>
      </w:r>
      <w:r w:rsidR="007D3384" w:rsidRPr="007D3384">
        <w:t>exe</w:t>
      </w:r>
      <w:r w:rsidR="007D3384">
        <w:t xml:space="preserve">rcise tolerance </w:t>
      </w:r>
      <w:r w:rsidR="002568F9">
        <w:t xml:space="preserve">and exacerbation </w:t>
      </w:r>
      <w:r w:rsidR="004D1D5E">
        <w:t>frequency</w:t>
      </w:r>
      <w:r w:rsidR="002568F9">
        <w:t xml:space="preserve"> </w:t>
      </w:r>
      <w:r w:rsidR="007D3384">
        <w:t>in COPD</w:t>
      </w:r>
      <w:r w:rsidR="004122A4">
        <w:t>, and,</w:t>
      </w:r>
    </w:p>
    <w:p w14:paraId="57F73019" w14:textId="54EA58D6" w:rsidR="007D3384" w:rsidRPr="007D3384" w:rsidRDefault="006A30C3" w:rsidP="007D3384">
      <w:pPr>
        <w:pStyle w:val="ListParagraph"/>
        <w:numPr>
          <w:ilvl w:val="0"/>
          <w:numId w:val="2"/>
        </w:numPr>
      </w:pPr>
      <w:r>
        <w:t>F</w:t>
      </w:r>
      <w:r w:rsidR="004122A4">
        <w:t>or</w:t>
      </w:r>
      <w:r w:rsidR="007D3384">
        <w:t xml:space="preserve"> the relationship between p</w:t>
      </w:r>
      <w:r w:rsidR="007D3384" w:rsidRPr="007D3384">
        <w:t xml:space="preserve">hysiological </w:t>
      </w:r>
      <w:r w:rsidR="007D3384">
        <w:t>and</w:t>
      </w:r>
      <w:r w:rsidR="007D3384" w:rsidRPr="007D3384">
        <w:t xml:space="preserve"> </w:t>
      </w:r>
      <w:r w:rsidR="00512205">
        <w:t>CT</w:t>
      </w:r>
      <w:r w:rsidR="007D3384" w:rsidRPr="007D3384">
        <w:t xml:space="preserve"> measure of </w:t>
      </w:r>
      <w:r w:rsidR="005878D2">
        <w:t>SAD</w:t>
      </w:r>
      <w:r w:rsidR="007D3384" w:rsidRPr="007D3384">
        <w:t xml:space="preserve"> </w:t>
      </w:r>
    </w:p>
    <w:p w14:paraId="50DB2B77" w14:textId="64ECC551" w:rsidR="002714AC" w:rsidRDefault="002714AC" w:rsidP="00DE0C6F">
      <w:pPr>
        <w:pStyle w:val="Heading1"/>
      </w:pPr>
      <w:r>
        <w:t>Methods</w:t>
      </w:r>
    </w:p>
    <w:p w14:paraId="09DE0F28" w14:textId="77777777" w:rsidR="005848A6" w:rsidRDefault="005848A6" w:rsidP="004124ED">
      <w:pPr>
        <w:rPr>
          <w:rFonts w:asciiTheme="majorHAnsi" w:eastAsiaTheme="majorEastAsia" w:hAnsiTheme="majorHAnsi" w:cstheme="majorBidi"/>
          <w:color w:val="1F4D78" w:themeColor="accent1" w:themeShade="7F"/>
          <w:sz w:val="24"/>
          <w:szCs w:val="24"/>
        </w:rPr>
      </w:pPr>
      <w:r w:rsidRPr="005848A6">
        <w:rPr>
          <w:rFonts w:asciiTheme="majorHAnsi" w:eastAsiaTheme="majorEastAsia" w:hAnsiTheme="majorHAnsi" w:cstheme="majorBidi"/>
          <w:color w:val="1F4D78" w:themeColor="accent1" w:themeShade="7F"/>
          <w:sz w:val="24"/>
          <w:szCs w:val="24"/>
        </w:rPr>
        <w:t xml:space="preserve">Bibliographic search </w:t>
      </w:r>
      <w:r>
        <w:rPr>
          <w:rFonts w:asciiTheme="majorHAnsi" w:eastAsiaTheme="majorEastAsia" w:hAnsiTheme="majorHAnsi" w:cstheme="majorBidi"/>
          <w:color w:val="1F4D78" w:themeColor="accent1" w:themeShade="7F"/>
          <w:sz w:val="24"/>
          <w:szCs w:val="24"/>
        </w:rPr>
        <w:t>and selection of papers</w:t>
      </w:r>
    </w:p>
    <w:p w14:paraId="301C3B96" w14:textId="66C98214" w:rsidR="002714AC" w:rsidRPr="004124ED" w:rsidRDefault="002411F3" w:rsidP="004124ED">
      <w:r>
        <w:t xml:space="preserve">With renewed interest in physiological tests to measure </w:t>
      </w:r>
      <w:r w:rsidR="00514F1C">
        <w:t>SAD</w:t>
      </w:r>
      <w:r>
        <w:t xml:space="preserve">, we conducted a </w:t>
      </w:r>
      <w:r w:rsidR="00005A9B">
        <w:t>systematic literature review to</w:t>
      </w:r>
      <w:r>
        <w:t xml:space="preserve"> ascertain the relationship between these and clinical outcomes and to explore the</w:t>
      </w:r>
      <w:r w:rsidR="00874D3F">
        <w:t xml:space="preserve">ir </w:t>
      </w:r>
      <w:r>
        <w:t xml:space="preserve">relationships with </w:t>
      </w:r>
      <w:r w:rsidR="00512205">
        <w:t>CT</w:t>
      </w:r>
      <w:r>
        <w:t xml:space="preserve"> markers</w:t>
      </w:r>
      <w:r w:rsidR="00393151">
        <w:t xml:space="preserve"> of </w:t>
      </w:r>
      <w:r w:rsidR="005878D2">
        <w:t>SAD</w:t>
      </w:r>
      <w:r w:rsidR="003E0C69">
        <w:t>, in GOLD stage</w:t>
      </w:r>
      <w:r w:rsidR="00005A9B" w:rsidRPr="00005A9B">
        <w:rPr>
          <w:highlight w:val="yellow"/>
        </w:rPr>
        <w:t>s</w:t>
      </w:r>
      <w:r w:rsidR="003E0C69">
        <w:t xml:space="preserve"> 1-4 COPD</w:t>
      </w:r>
      <w:r w:rsidR="0036169F">
        <w:fldChar w:fldCharType="begin"/>
      </w:r>
      <w:r w:rsidR="000737AC">
        <w:instrText xml:space="preserve"> ADDIN EN.CITE &lt;EndNote&gt;&lt;Cite&gt;&lt;Year&gt;2017&lt;/Year&gt;&lt;RecNum&gt;1521&lt;/RecNum&gt;&lt;DisplayText&gt;&lt;style face="superscript"&gt;38&lt;/style&gt;&lt;/DisplayText&gt;&lt;record&gt;&lt;rec-number&gt;1521&lt;/rec-number&gt;&lt;foreign-keys&gt;&lt;key app="EN" db-id="pvtptv5w8sx9ase5rwxppetwta2ep9p9vept" timestamp="1511181155"&gt;1521&lt;/key&gt;&lt;/foreign-keys&gt;&lt;ref-type name="Web Page"&gt;12&lt;/ref-type&gt;&lt;contributors&gt;&lt;/contributors&gt;&lt;titles&gt;&lt;title&gt;From the Global Strategy for the Diagnosis, Management and Prevention of COPD, Global Initiative for Chronic Obstructive Lung Disease (GOLD) 2017. Available from: http://goldcopd.org.&lt;/title&gt;&lt;/titles&gt;&lt;dates&gt;&lt;year&gt;2017&lt;/year&gt;&lt;/dates&gt;&lt;urls&gt;&lt;/urls&gt;&lt;/record&gt;&lt;/Cite&gt;&lt;/EndNote&gt;</w:instrText>
      </w:r>
      <w:r w:rsidR="0036169F">
        <w:fldChar w:fldCharType="separate"/>
      </w:r>
      <w:r w:rsidR="000737AC" w:rsidRPr="000737AC">
        <w:rPr>
          <w:noProof/>
          <w:vertAlign w:val="superscript"/>
        </w:rPr>
        <w:t>38</w:t>
      </w:r>
      <w:r w:rsidR="0036169F">
        <w:fldChar w:fldCharType="end"/>
      </w:r>
      <w:r>
        <w:t xml:space="preserve">. </w:t>
      </w:r>
      <w:r w:rsidR="00472AE0" w:rsidRPr="00FF76EE">
        <w:rPr>
          <w:highlight w:val="yellow"/>
        </w:rPr>
        <w:t xml:space="preserve">Regarding inclusion criteria; only </w:t>
      </w:r>
      <w:r w:rsidR="00FF76EE">
        <w:rPr>
          <w:highlight w:val="yellow"/>
        </w:rPr>
        <w:t>studies</w:t>
      </w:r>
      <w:r w:rsidR="00FF76EE" w:rsidRPr="00FF76EE">
        <w:rPr>
          <w:highlight w:val="yellow"/>
        </w:rPr>
        <w:t xml:space="preserve"> in GOLD stages 1-4 COPD subjects where </w:t>
      </w:r>
      <w:r w:rsidR="00472AE0" w:rsidRPr="00FF76EE">
        <w:rPr>
          <w:highlight w:val="yellow"/>
        </w:rPr>
        <w:t xml:space="preserve">physiological </w:t>
      </w:r>
      <w:r w:rsidR="00FF76EE" w:rsidRPr="00FF76EE">
        <w:rPr>
          <w:highlight w:val="yellow"/>
        </w:rPr>
        <w:t xml:space="preserve">and CT </w:t>
      </w:r>
      <w:r w:rsidR="00472AE0" w:rsidRPr="00FF76EE">
        <w:rPr>
          <w:highlight w:val="yellow"/>
        </w:rPr>
        <w:t>indices of SAD</w:t>
      </w:r>
      <w:r w:rsidR="00FF76EE" w:rsidRPr="00FF76EE">
        <w:rPr>
          <w:highlight w:val="yellow"/>
        </w:rPr>
        <w:t xml:space="preserve"> were compared or where physiological indices were correlated with health status, </w:t>
      </w:r>
      <w:r w:rsidR="00AA217A">
        <w:rPr>
          <w:highlight w:val="yellow"/>
        </w:rPr>
        <w:t>dyspnoea</w:t>
      </w:r>
      <w:r w:rsidR="00FF76EE" w:rsidRPr="00FF76EE">
        <w:rPr>
          <w:highlight w:val="yellow"/>
        </w:rPr>
        <w:t>, exercise tolerance or exacerbation</w:t>
      </w:r>
      <w:r w:rsidR="00FF76EE">
        <w:rPr>
          <w:highlight w:val="yellow"/>
        </w:rPr>
        <w:t xml:space="preserve"> frequency, were included</w:t>
      </w:r>
      <w:r w:rsidR="00FF76EE" w:rsidRPr="00FF76EE">
        <w:rPr>
          <w:highlight w:val="yellow"/>
        </w:rPr>
        <w:t xml:space="preserve"> </w:t>
      </w:r>
      <w:r w:rsidR="00472AE0">
        <w:t>.</w:t>
      </w:r>
      <w:r w:rsidR="00DB20F5">
        <w:t xml:space="preserve">Embase, Medline and Pubmed were </w:t>
      </w:r>
      <w:r w:rsidR="00327E84">
        <w:t xml:space="preserve">initially </w:t>
      </w:r>
      <w:r w:rsidR="00DB20F5">
        <w:t xml:space="preserve">searched for manuscripts published until June 2016. </w:t>
      </w:r>
      <w:r w:rsidR="004124ED" w:rsidRPr="004124ED">
        <w:t xml:space="preserve">Database alerts </w:t>
      </w:r>
      <w:r w:rsidR="005848A6">
        <w:t xml:space="preserve">then </w:t>
      </w:r>
      <w:r w:rsidR="004124ED" w:rsidRPr="004124ED">
        <w:t>provided updates</w:t>
      </w:r>
      <w:r w:rsidR="004124ED">
        <w:t xml:space="preserve"> </w:t>
      </w:r>
      <w:r w:rsidR="005848A6">
        <w:t xml:space="preserve">to ensure </w:t>
      </w:r>
      <w:r w:rsidR="004124ED" w:rsidRPr="004124ED">
        <w:t>recent publications matching the search criteria</w:t>
      </w:r>
      <w:r w:rsidR="005848A6">
        <w:t xml:space="preserve"> were considered for inclusion</w:t>
      </w:r>
      <w:r w:rsidR="003E0DD0">
        <w:t>, up until August 2017</w:t>
      </w:r>
      <w:r w:rsidR="004124ED" w:rsidRPr="004124ED">
        <w:t>.</w:t>
      </w:r>
      <w:r w:rsidR="004124ED">
        <w:t xml:space="preserve"> </w:t>
      </w:r>
      <w:r w:rsidR="00DB20F5" w:rsidRPr="00FF76EE">
        <w:rPr>
          <w:highlight w:val="yellow"/>
        </w:rPr>
        <w:t xml:space="preserve">Unpublished studies </w:t>
      </w:r>
      <w:r w:rsidR="00FF76EE" w:rsidRPr="00FF76EE">
        <w:rPr>
          <w:highlight w:val="yellow"/>
        </w:rPr>
        <w:t>and manuscripts not in the English language were excluded</w:t>
      </w:r>
      <w:r w:rsidR="00DB20F5" w:rsidRPr="00362117">
        <w:t>.</w:t>
      </w:r>
      <w:r w:rsidR="00DB20F5" w:rsidRPr="00CF04ED">
        <w:t xml:space="preserve"> </w:t>
      </w:r>
      <w:r w:rsidR="00DB20F5">
        <w:t>The reference list of articles obtained were checked for additional manuscripts. Abstracts were scanned for potent</w:t>
      </w:r>
      <w:r w:rsidR="00A456CC">
        <w:t>ial relevance by one researcher</w:t>
      </w:r>
      <w:r w:rsidR="007B163D">
        <w:t xml:space="preserve"> (KG)</w:t>
      </w:r>
      <w:r w:rsidR="00A456CC">
        <w:t xml:space="preserve"> </w:t>
      </w:r>
      <w:r w:rsidR="00DB20F5">
        <w:t>and a random 10% were checked by a second researcher</w:t>
      </w:r>
      <w:r w:rsidR="007B163D">
        <w:t xml:space="preserve"> (JC)</w:t>
      </w:r>
      <w:r w:rsidR="00327E84">
        <w:t xml:space="preserve">, </w:t>
      </w:r>
      <w:r w:rsidR="00DB20F5">
        <w:t xml:space="preserve">to assess agreement. </w:t>
      </w:r>
      <w:r w:rsidR="00C05CB8">
        <w:t xml:space="preserve">The authors of manuscripts were contacted if further clarity was required. </w:t>
      </w:r>
      <w:r w:rsidR="00DB20F5">
        <w:t>Shortlisted manuscripts were independently quality assessed by two researchers using the Downs</w:t>
      </w:r>
      <w:r w:rsidR="004841AF">
        <w:t xml:space="preserve"> and Black quality assessment</w:t>
      </w:r>
      <w:r w:rsidR="00DB20F5">
        <w:t xml:space="preserve"> tool and any discrepancies discussed</w:t>
      </w:r>
      <w:r w:rsidR="00D77735">
        <w:fldChar w:fldCharType="begin">
          <w:fldData xml:space="preserve">PEVuZE5vdGU+PENpdGU+PEF1dGhvcj5Eb3duczwvQXV0aG9yPjxZZWFyPjE5OTg8L1llYXI+PFJl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Mzc3LTg0PC9wYWdlcz48dm9s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</w:fldData>
        </w:fldChar>
      </w:r>
      <w:r w:rsidR="000737AC">
        <w:instrText xml:space="preserve"> ADDIN EN.CITE </w:instrText>
      </w:r>
      <w:r w:rsidR="000737AC">
        <w:fldChar w:fldCharType="begin">
          <w:fldData xml:space="preserve">PEVuZE5vdGU+PENpdGU+PEF1dGhvcj5Eb3duczwvQXV0aG9yPjxZZWFyPjE5OTg8L1llYXI+PFJl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Mzc3LTg0PC9wYWdlcz48dm9s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</w:fldData>
        </w:fldChar>
      </w:r>
      <w:r w:rsidR="000737AC">
        <w:instrText xml:space="preserve"> ADDIN EN.CITE.DATA </w:instrText>
      </w:r>
      <w:r w:rsidR="000737AC">
        <w:fldChar w:fldCharType="end"/>
      </w:r>
      <w:r w:rsidR="00D77735">
        <w:fldChar w:fldCharType="separate"/>
      </w:r>
      <w:r w:rsidR="000737AC" w:rsidRPr="000737AC">
        <w:rPr>
          <w:noProof/>
          <w:vertAlign w:val="superscript"/>
        </w:rPr>
        <w:t>39</w:t>
      </w:r>
      <w:r w:rsidR="00D77735">
        <w:fldChar w:fldCharType="end"/>
      </w:r>
      <w:r w:rsidR="00DB20F5">
        <w:t xml:space="preserve">. </w:t>
      </w:r>
      <w:r w:rsidR="00D9138C">
        <w:t xml:space="preserve">Data was extracted independently by two researchers with no data synthesis. </w:t>
      </w:r>
      <w:r w:rsidR="004124ED" w:rsidRPr="004124ED">
        <w:t>Only studies that met the</w:t>
      </w:r>
      <w:r w:rsidR="005848A6">
        <w:t xml:space="preserve"> pre-defined selection criteria as stated in the</w:t>
      </w:r>
      <w:r w:rsidR="004124ED" w:rsidRPr="004124ED">
        <w:t xml:space="preserve"> protocol</w:t>
      </w:r>
      <w:r w:rsidR="005848A6">
        <w:t xml:space="preserve"> </w:t>
      </w:r>
      <w:r w:rsidR="004124ED" w:rsidRPr="004124ED">
        <w:t xml:space="preserve">were included. The protocol </w:t>
      </w:r>
      <w:r w:rsidR="00F6754E" w:rsidRPr="00F6754E">
        <w:rPr>
          <w:highlight w:val="yellow"/>
        </w:rPr>
        <w:t>and search criteria are</w:t>
      </w:r>
      <w:r w:rsidR="004124ED" w:rsidRPr="004124ED">
        <w:t xml:space="preserve"> registered on the PROSPERO register of systematic reviews, registration number 42016049849.</w:t>
      </w:r>
      <w:r w:rsidR="004124ED">
        <w:t xml:space="preserve"> </w:t>
      </w:r>
    </w:p>
    <w:p w14:paraId="4134A657" w14:textId="77777777" w:rsidR="00F36095" w:rsidRDefault="00F36095">
      <w:pPr>
        <w:rPr>
          <w:rFonts w:asciiTheme="majorHAnsi" w:eastAsiaTheme="majorEastAsia" w:hAnsiTheme="majorHAnsi" w:cstheme="majorBidi"/>
          <w:color w:val="2E74B5" w:themeColor="accent1" w:themeShade="BF"/>
          <w:sz w:val="26"/>
          <w:szCs w:val="26"/>
        </w:rPr>
      </w:pPr>
      <w:r>
        <w:br w:type="page"/>
      </w:r>
    </w:p>
    <w:p w14:paraId="4626A763" w14:textId="33B85228" w:rsidR="002714AC" w:rsidRDefault="002714AC" w:rsidP="002714AC">
      <w:pPr>
        <w:pStyle w:val="Heading2"/>
      </w:pPr>
      <w:r>
        <w:t>Results</w:t>
      </w:r>
    </w:p>
    <w:p w14:paraId="53F04CCB" w14:textId="5A6D3754" w:rsidR="00DB20F5" w:rsidRDefault="00CF62CF" w:rsidP="00DB20F5">
      <w:r>
        <w:t>A diagram of t</w:t>
      </w:r>
      <w:r w:rsidR="00347920">
        <w:t xml:space="preserve">he review process is </w:t>
      </w:r>
      <w:r>
        <w:t>detailed in</w:t>
      </w:r>
      <w:r w:rsidR="002F6370">
        <w:t xml:space="preserve"> Figure 1. </w:t>
      </w:r>
      <w:r w:rsidR="00DB20F5">
        <w:t>Of the 116</w:t>
      </w:r>
      <w:r w:rsidR="00197B7B" w:rsidRPr="00197B7B">
        <w:rPr>
          <w:highlight w:val="yellow"/>
        </w:rPr>
        <w:t>2</w:t>
      </w:r>
      <w:r w:rsidR="00DB20F5">
        <w:t xml:space="preserve"> articles identified</w:t>
      </w:r>
      <w:r w:rsidR="00204E63">
        <w:t xml:space="preserve"> by the search</w:t>
      </w:r>
      <w:r w:rsidR="00DB20F5">
        <w:t xml:space="preserve">, </w:t>
      </w:r>
      <w:r w:rsidR="00197B7B" w:rsidRPr="00197B7B">
        <w:rPr>
          <w:highlight w:val="yellow"/>
        </w:rPr>
        <w:t>21</w:t>
      </w:r>
      <w:r w:rsidR="00DB20F5">
        <w:t xml:space="preserve"> had relevant content</w:t>
      </w:r>
      <w:r w:rsidR="005A30B4">
        <w:t>, were of acceptable quality and included in this review</w:t>
      </w:r>
      <w:r w:rsidR="00495DBA">
        <w:t xml:space="preserve">. </w:t>
      </w:r>
      <w:r w:rsidR="00E72914">
        <w:fldChar w:fldCharType="begin"/>
      </w:r>
      <w:r w:rsidR="00E72914">
        <w:instrText xml:space="preserve"> REF _Ref497486559 \h </w:instrText>
      </w:r>
      <w:r w:rsidR="00E72914">
        <w:fldChar w:fldCharType="separate"/>
      </w:r>
      <w:r w:rsidR="00E72914">
        <w:t xml:space="preserve">Table </w:t>
      </w:r>
      <w:r w:rsidR="00E72914">
        <w:rPr>
          <w:noProof/>
        </w:rPr>
        <w:t>1</w:t>
      </w:r>
      <w:r w:rsidR="00E72914">
        <w:fldChar w:fldCharType="end"/>
      </w:r>
      <w:r w:rsidR="0030141E">
        <w:t xml:space="preserve"> </w:t>
      </w:r>
      <w:r w:rsidR="008C76A7">
        <w:t>and</w:t>
      </w:r>
      <w:r w:rsidR="00E72914">
        <w:t xml:space="preserve"> </w:t>
      </w:r>
      <w:r w:rsidR="00E72914">
        <w:fldChar w:fldCharType="begin"/>
      </w:r>
      <w:r w:rsidR="00E72914">
        <w:instrText xml:space="preserve"> REF _Ref497486652 \h </w:instrText>
      </w:r>
      <w:r w:rsidR="00E72914">
        <w:fldChar w:fldCharType="separate"/>
      </w:r>
      <w:r w:rsidR="00E72914">
        <w:t xml:space="preserve">Table </w:t>
      </w:r>
      <w:r w:rsidR="00E72914">
        <w:rPr>
          <w:noProof/>
        </w:rPr>
        <w:t>2</w:t>
      </w:r>
      <w:r w:rsidR="00E72914">
        <w:fldChar w:fldCharType="end"/>
      </w:r>
      <w:r w:rsidR="00E72914">
        <w:t xml:space="preserve"> </w:t>
      </w:r>
      <w:r w:rsidR="0030141E" w:rsidRPr="00A338E0">
        <w:t xml:space="preserve">describe </w:t>
      </w:r>
      <w:r w:rsidR="00A338E0" w:rsidRPr="00A338E0">
        <w:t xml:space="preserve">included </w:t>
      </w:r>
      <w:r w:rsidR="0030141E" w:rsidRPr="00A338E0">
        <w:t>studies with</w:t>
      </w:r>
      <w:r w:rsidR="00A338E0" w:rsidRPr="00A338E0">
        <w:t xml:space="preserve"> </w:t>
      </w:r>
      <w:r w:rsidR="0030141E" w:rsidRPr="00A338E0">
        <w:t>relevant</w:t>
      </w:r>
      <w:r w:rsidR="00A338E0" w:rsidRPr="00A338E0">
        <w:t xml:space="preserve"> details and</w:t>
      </w:r>
      <w:r w:rsidR="0030141E" w:rsidRPr="00A338E0">
        <w:t xml:space="preserve"> aim</w:t>
      </w:r>
      <w:r w:rsidR="00A338E0" w:rsidRPr="00A338E0">
        <w:t>s</w:t>
      </w:r>
      <w:r w:rsidR="0030141E" w:rsidRPr="00A338E0">
        <w:t>.</w:t>
      </w:r>
    </w:p>
    <w:p w14:paraId="21813757" w14:textId="70C2138A" w:rsidR="00C3185F" w:rsidRDefault="00974072" w:rsidP="00974072">
      <w:pPr>
        <w:jc w:val="center"/>
      </w:pPr>
      <w:r w:rsidRPr="00974072">
        <w:rPr>
          <w:noProof/>
          <w:lang w:eastAsia="en-GB"/>
        </w:rPr>
        <w:drawing>
          <wp:inline distT="0" distB="0" distL="0" distR="0" wp14:anchorId="28B46A97" wp14:editId="1E5A4BB5">
            <wp:extent cx="5085715" cy="4524375"/>
            <wp:effectExtent l="0" t="0" r="635" b="9525"/>
            <wp:docPr id="3" name="Picture 3" descr="\\filestore.soton.ac.uk\users\kg1v09\mydocuments\PHD\systematic review\methods systematic review\drafts\comments from supervisors\Final paper\Resubmission Respiratory medicine\PRISMA 2009 flow diagram after adding 2 extra papers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store.soton.ac.uk\users\kg1v09\mydocuments\PHD\systematic review\methods systematic review\drafts\comments from supervisors\Final paper\Resubmission Respiratory medicine\PRISMA 2009 flow diagram after adding 2 extra papers cropp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1965" cy="4529935"/>
                    </a:xfrm>
                    <a:prstGeom prst="rect">
                      <a:avLst/>
                    </a:prstGeom>
                    <a:noFill/>
                    <a:ln>
                      <a:noFill/>
                    </a:ln>
                  </pic:spPr>
                </pic:pic>
              </a:graphicData>
            </a:graphic>
          </wp:inline>
        </w:drawing>
      </w:r>
    </w:p>
    <w:p w14:paraId="54DDC29E" w14:textId="1DE56EC2" w:rsidR="002509BC" w:rsidRDefault="00C3185F" w:rsidP="00F36095">
      <w:pPr>
        <w:pStyle w:val="Caption"/>
      </w:pPr>
      <w:bookmarkStart w:id="1" w:name="_Ref497484282"/>
      <w:bookmarkStart w:id="2" w:name="_Ref497484275"/>
      <w:r w:rsidRPr="00F36095">
        <w:rPr>
          <w:highlight w:val="yellow"/>
        </w:rPr>
        <w:t xml:space="preserve">Figure </w:t>
      </w:r>
      <w:r w:rsidR="005F6963" w:rsidRPr="00F36095">
        <w:rPr>
          <w:highlight w:val="yellow"/>
        </w:rPr>
        <w:fldChar w:fldCharType="begin"/>
      </w:r>
      <w:r w:rsidR="005F6963" w:rsidRPr="00F36095">
        <w:rPr>
          <w:highlight w:val="yellow"/>
        </w:rPr>
        <w:instrText xml:space="preserve"> SEQ Figure \* ARABIC </w:instrText>
      </w:r>
      <w:r w:rsidR="005F6963" w:rsidRPr="00F36095">
        <w:rPr>
          <w:highlight w:val="yellow"/>
        </w:rPr>
        <w:fldChar w:fldCharType="separate"/>
      </w:r>
      <w:r w:rsidRPr="00F36095">
        <w:rPr>
          <w:noProof/>
          <w:highlight w:val="yellow"/>
        </w:rPr>
        <w:t>1</w:t>
      </w:r>
      <w:r w:rsidR="005F6963" w:rsidRPr="00F36095">
        <w:rPr>
          <w:noProof/>
          <w:highlight w:val="yellow"/>
        </w:rPr>
        <w:fldChar w:fldCharType="end"/>
      </w:r>
      <w:bookmarkEnd w:id="1"/>
      <w:r w:rsidRPr="00F36095">
        <w:rPr>
          <w:highlight w:val="yellow"/>
        </w:rPr>
        <w:t>:</w:t>
      </w:r>
      <w:bookmarkEnd w:id="2"/>
      <w:r w:rsidRPr="00F36095">
        <w:rPr>
          <w:highlight w:val="yellow"/>
        </w:rPr>
        <w:t xml:space="preserve"> Flow diagram detailing the results yielded by the bibliographic search, re</w:t>
      </w:r>
      <w:r w:rsidR="00F36095" w:rsidRPr="00F36095">
        <w:rPr>
          <w:highlight w:val="yellow"/>
        </w:rPr>
        <w:t>view process and study selection</w:t>
      </w:r>
    </w:p>
    <w:p w14:paraId="69F40229" w14:textId="77777777" w:rsidR="00F36095" w:rsidRPr="00F36095" w:rsidRDefault="00F36095" w:rsidP="00F36095">
      <w:pPr>
        <w:sectPr w:rsidR="00F36095" w:rsidRPr="00F36095" w:rsidSect="002509BC">
          <w:footerReference w:type="default" r:id="rId10"/>
          <w:pgSz w:w="11906" w:h="16838"/>
          <w:pgMar w:top="1440" w:right="1440" w:bottom="1440" w:left="1440" w:header="709" w:footer="709" w:gutter="0"/>
          <w:cols w:space="708"/>
          <w:docGrid w:linePitch="360"/>
        </w:sectPr>
      </w:pPr>
    </w:p>
    <w:p w14:paraId="7CA1CE7C" w14:textId="59AC03C7" w:rsidR="00495DBA" w:rsidRDefault="00495DBA" w:rsidP="00495DBA">
      <w:pPr>
        <w:pStyle w:val="Caption"/>
        <w:keepNext/>
      </w:pPr>
      <w:bookmarkStart w:id="3" w:name="_Ref497486559"/>
      <w:r>
        <w:t xml:space="preserve">Table </w:t>
      </w:r>
      <w:fldSimple w:instr=" SEQ Table \* ARABIC ">
        <w:r w:rsidR="00E72914">
          <w:rPr>
            <w:noProof/>
          </w:rPr>
          <w:t>1</w:t>
        </w:r>
      </w:fldSimple>
      <w:bookmarkEnd w:id="3"/>
      <w:r>
        <w:t>:</w:t>
      </w:r>
      <w:r w:rsidRPr="00415BAA">
        <w:t xml:space="preserve"> Summary of studies relating physiological and CT measures of SAD in COPD</w:t>
      </w:r>
    </w:p>
    <w:tbl>
      <w:tblPr>
        <w:tblStyle w:val="TableGrid"/>
        <w:tblW w:w="0" w:type="auto"/>
        <w:tblLook w:val="04A0" w:firstRow="1" w:lastRow="0" w:firstColumn="1" w:lastColumn="0" w:noHBand="0" w:noVBand="1"/>
        <w:tblCaption w:val="Table 2"/>
      </w:tblPr>
      <w:tblGrid>
        <w:gridCol w:w="1603"/>
        <w:gridCol w:w="1224"/>
        <w:gridCol w:w="899"/>
        <w:gridCol w:w="800"/>
        <w:gridCol w:w="761"/>
        <w:gridCol w:w="2911"/>
        <w:gridCol w:w="2015"/>
        <w:gridCol w:w="1720"/>
        <w:gridCol w:w="2015"/>
      </w:tblGrid>
      <w:tr w:rsidR="00867C1E" w:rsidRPr="004C2FC3" w14:paraId="64C87E13" w14:textId="77777777" w:rsidTr="00E72914">
        <w:tc>
          <w:tcPr>
            <w:tcW w:w="0" w:type="auto"/>
          </w:tcPr>
          <w:p w14:paraId="3367F83C" w14:textId="77777777" w:rsidR="00495DBA" w:rsidRPr="004C2FC3" w:rsidRDefault="00495DBA" w:rsidP="00E72914">
            <w:pPr>
              <w:jc w:val="center"/>
              <w:rPr>
                <w:b/>
                <w:sz w:val="17"/>
                <w:szCs w:val="17"/>
              </w:rPr>
            </w:pPr>
            <w:bookmarkStart w:id="4" w:name="_Ref491336819"/>
            <w:r w:rsidRPr="004C2FC3">
              <w:rPr>
                <w:b/>
                <w:sz w:val="17"/>
                <w:szCs w:val="17"/>
              </w:rPr>
              <w:t>Author, year,</w:t>
            </w:r>
          </w:p>
          <w:p w14:paraId="36AAEC44" w14:textId="77777777" w:rsidR="00495DBA" w:rsidRPr="004C2FC3" w:rsidRDefault="00495DBA" w:rsidP="00E72914">
            <w:pPr>
              <w:jc w:val="center"/>
              <w:rPr>
                <w:b/>
                <w:sz w:val="17"/>
                <w:szCs w:val="17"/>
              </w:rPr>
            </w:pPr>
            <w:r w:rsidRPr="004C2FC3">
              <w:rPr>
                <w:b/>
                <w:sz w:val="17"/>
                <w:szCs w:val="17"/>
              </w:rPr>
              <w:t>(Country)</w:t>
            </w:r>
          </w:p>
        </w:tc>
        <w:tc>
          <w:tcPr>
            <w:tcW w:w="0" w:type="auto"/>
          </w:tcPr>
          <w:p w14:paraId="5636B7B5" w14:textId="77777777" w:rsidR="00495DBA" w:rsidRPr="004C2FC3" w:rsidRDefault="00495DBA" w:rsidP="00E72914">
            <w:pPr>
              <w:jc w:val="center"/>
              <w:rPr>
                <w:b/>
                <w:sz w:val="17"/>
                <w:szCs w:val="17"/>
              </w:rPr>
            </w:pPr>
            <w:r w:rsidRPr="004C2FC3">
              <w:rPr>
                <w:b/>
                <w:sz w:val="17"/>
                <w:szCs w:val="17"/>
              </w:rPr>
              <w:t>COPD Population (severity)</w:t>
            </w:r>
          </w:p>
        </w:tc>
        <w:tc>
          <w:tcPr>
            <w:tcW w:w="0" w:type="auto"/>
          </w:tcPr>
          <w:p w14:paraId="0C326DC7" w14:textId="57300B62" w:rsidR="00495DBA" w:rsidRPr="004C2FC3" w:rsidRDefault="005C64C8" w:rsidP="005C64C8">
            <w:pPr>
              <w:jc w:val="center"/>
              <w:rPr>
                <w:b/>
                <w:sz w:val="17"/>
                <w:szCs w:val="17"/>
              </w:rPr>
            </w:pPr>
            <w:r w:rsidRPr="004C2FC3">
              <w:rPr>
                <w:b/>
                <w:sz w:val="17"/>
                <w:szCs w:val="17"/>
                <w:highlight w:val="yellow"/>
              </w:rPr>
              <w:t>Age (SD) or [range</w:t>
            </w:r>
            <w:r w:rsidRPr="004C2FC3">
              <w:rPr>
                <w:b/>
                <w:sz w:val="17"/>
                <w:szCs w:val="17"/>
              </w:rPr>
              <w:t>]</w:t>
            </w:r>
          </w:p>
        </w:tc>
        <w:tc>
          <w:tcPr>
            <w:tcW w:w="0" w:type="auto"/>
          </w:tcPr>
          <w:p w14:paraId="05AA28AA" w14:textId="77777777" w:rsidR="00495DBA" w:rsidRPr="004C2FC3" w:rsidRDefault="00495DBA" w:rsidP="00E72914">
            <w:pPr>
              <w:jc w:val="center"/>
              <w:rPr>
                <w:b/>
                <w:sz w:val="17"/>
                <w:szCs w:val="17"/>
              </w:rPr>
            </w:pPr>
            <w:r w:rsidRPr="004C2FC3">
              <w:rPr>
                <w:b/>
                <w:sz w:val="17"/>
                <w:szCs w:val="17"/>
              </w:rPr>
              <w:t>Sample size</w:t>
            </w:r>
          </w:p>
        </w:tc>
        <w:tc>
          <w:tcPr>
            <w:tcW w:w="0" w:type="auto"/>
          </w:tcPr>
          <w:p w14:paraId="6BE6AC2A" w14:textId="0FE938D7" w:rsidR="00495DBA" w:rsidRPr="004C2FC3" w:rsidRDefault="00D6619B" w:rsidP="00E72914">
            <w:pPr>
              <w:jc w:val="center"/>
              <w:rPr>
                <w:b/>
                <w:sz w:val="17"/>
                <w:szCs w:val="17"/>
              </w:rPr>
            </w:pPr>
            <w:r w:rsidRPr="004C2FC3">
              <w:rPr>
                <w:b/>
                <w:sz w:val="17"/>
                <w:szCs w:val="17"/>
                <w:highlight w:val="yellow"/>
              </w:rPr>
              <w:t>Sex</w:t>
            </w:r>
            <w:r w:rsidR="00495DBA" w:rsidRPr="004C2FC3">
              <w:rPr>
                <w:b/>
                <w:sz w:val="17"/>
                <w:szCs w:val="17"/>
              </w:rPr>
              <w:t xml:space="preserve"> (M/F)</w:t>
            </w:r>
          </w:p>
        </w:tc>
        <w:tc>
          <w:tcPr>
            <w:tcW w:w="0" w:type="auto"/>
          </w:tcPr>
          <w:p w14:paraId="0B67C01F" w14:textId="77777777" w:rsidR="00495DBA" w:rsidRPr="004C2FC3" w:rsidRDefault="00495DBA" w:rsidP="00E72914">
            <w:pPr>
              <w:jc w:val="center"/>
              <w:rPr>
                <w:b/>
                <w:sz w:val="17"/>
                <w:szCs w:val="17"/>
              </w:rPr>
            </w:pPr>
            <w:r w:rsidRPr="004C2FC3">
              <w:rPr>
                <w:b/>
                <w:sz w:val="17"/>
                <w:szCs w:val="17"/>
              </w:rPr>
              <w:t>Relevant Study Aim</w:t>
            </w:r>
          </w:p>
        </w:tc>
        <w:tc>
          <w:tcPr>
            <w:tcW w:w="0" w:type="auto"/>
          </w:tcPr>
          <w:p w14:paraId="2642184A" w14:textId="77777777" w:rsidR="00495DBA" w:rsidRPr="004C2FC3" w:rsidRDefault="00495DBA" w:rsidP="00E72914">
            <w:pPr>
              <w:jc w:val="center"/>
              <w:rPr>
                <w:b/>
                <w:sz w:val="17"/>
                <w:szCs w:val="17"/>
              </w:rPr>
            </w:pPr>
            <w:r w:rsidRPr="004C2FC3">
              <w:rPr>
                <w:b/>
                <w:sz w:val="17"/>
                <w:szCs w:val="17"/>
              </w:rPr>
              <w:t>Physiological method, indices</w:t>
            </w:r>
          </w:p>
        </w:tc>
        <w:tc>
          <w:tcPr>
            <w:tcW w:w="0" w:type="auto"/>
          </w:tcPr>
          <w:p w14:paraId="50AA9D1B" w14:textId="77777777" w:rsidR="00495DBA" w:rsidRPr="004C2FC3" w:rsidRDefault="00495DBA" w:rsidP="00E72914">
            <w:pPr>
              <w:jc w:val="center"/>
              <w:rPr>
                <w:b/>
                <w:sz w:val="17"/>
                <w:szCs w:val="17"/>
              </w:rPr>
            </w:pPr>
            <w:r w:rsidRPr="004C2FC3">
              <w:rPr>
                <w:b/>
                <w:sz w:val="17"/>
                <w:szCs w:val="17"/>
              </w:rPr>
              <w:t>CT slice thickness, reconstruction interval (mm)</w:t>
            </w:r>
          </w:p>
        </w:tc>
        <w:tc>
          <w:tcPr>
            <w:tcW w:w="0" w:type="auto"/>
          </w:tcPr>
          <w:p w14:paraId="3C5A06ED" w14:textId="77777777" w:rsidR="00495DBA" w:rsidRPr="004C2FC3" w:rsidRDefault="00495DBA" w:rsidP="00E72914">
            <w:pPr>
              <w:jc w:val="center"/>
              <w:rPr>
                <w:b/>
                <w:sz w:val="17"/>
                <w:szCs w:val="17"/>
              </w:rPr>
            </w:pPr>
            <w:r w:rsidRPr="004C2FC3">
              <w:rPr>
                <w:b/>
                <w:sz w:val="17"/>
                <w:szCs w:val="17"/>
              </w:rPr>
              <w:t>CT method, indices</w:t>
            </w:r>
          </w:p>
        </w:tc>
      </w:tr>
      <w:tr w:rsidR="00867C1E" w:rsidRPr="004C2FC3" w14:paraId="5D32EE4A" w14:textId="77777777" w:rsidTr="00E72914">
        <w:tc>
          <w:tcPr>
            <w:tcW w:w="0" w:type="auto"/>
          </w:tcPr>
          <w:p w14:paraId="7A997FC8" w14:textId="26A3EDA2" w:rsidR="00495DBA" w:rsidRPr="004C2FC3" w:rsidRDefault="00495DBA" w:rsidP="000737AC">
            <w:pPr>
              <w:jc w:val="center"/>
              <w:rPr>
                <w:b/>
                <w:sz w:val="17"/>
                <w:szCs w:val="17"/>
              </w:rPr>
            </w:pPr>
            <w:r w:rsidRPr="004C2FC3">
              <w:rPr>
                <w:b/>
                <w:sz w:val="17"/>
                <w:szCs w:val="17"/>
              </w:rPr>
              <w:t xml:space="preserve">Matsuoka </w:t>
            </w:r>
            <w:r w:rsidRPr="004C2FC3">
              <w:rPr>
                <w:b/>
                <w:i/>
                <w:sz w:val="17"/>
                <w:szCs w:val="17"/>
              </w:rPr>
              <w:t>et al</w:t>
            </w:r>
            <w:r w:rsidRPr="004C2FC3">
              <w:rPr>
                <w:b/>
                <w:sz w:val="17"/>
                <w:szCs w:val="17"/>
              </w:rPr>
              <w:t>, 2007 (Japan)</w:t>
            </w:r>
            <w:r w:rsidRPr="004C2FC3">
              <w:rPr>
                <w:b/>
                <w:sz w:val="17"/>
                <w:szCs w:val="17"/>
              </w:rPr>
              <w:fldChar w:fldCharType="begin">
                <w:fldData xml:space="preserve">PEVuZE5vdGU+PENpdGU+PEF1dGhvcj5NYXRzdW9rYTwvQXV0aG9yPjxZZWFyPjIwMDc8L1llYXI+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0737AC">
              <w:rPr>
                <w:b/>
                <w:sz w:val="17"/>
                <w:szCs w:val="17"/>
              </w:rPr>
              <w:instrText xml:space="preserve"> ADDIN EN.CITE </w:instrText>
            </w:r>
            <w:r w:rsidR="000737AC">
              <w:rPr>
                <w:b/>
                <w:sz w:val="17"/>
                <w:szCs w:val="17"/>
              </w:rPr>
              <w:fldChar w:fldCharType="begin">
                <w:fldData xml:space="preserve">PEVuZE5vdGU+PENpdGU+PEF1dGhvcj5NYXRzdW9rYTwvQXV0aG9yPjxZZWFyPjIwMDc8L1llYXI+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0737AC">
              <w:rPr>
                <w:b/>
                <w:sz w:val="17"/>
                <w:szCs w:val="17"/>
              </w:rPr>
              <w:instrText xml:space="preserve"> ADDIN EN.CITE.DATA </w:instrText>
            </w:r>
            <w:r w:rsidR="000737AC">
              <w:rPr>
                <w:b/>
                <w:sz w:val="17"/>
                <w:szCs w:val="17"/>
              </w:rPr>
            </w:r>
            <w:r w:rsidR="000737AC">
              <w:rPr>
                <w:b/>
                <w:sz w:val="17"/>
                <w:szCs w:val="17"/>
              </w:rPr>
              <w:fldChar w:fldCharType="end"/>
            </w:r>
            <w:r w:rsidRPr="004C2FC3">
              <w:rPr>
                <w:b/>
                <w:sz w:val="17"/>
                <w:szCs w:val="17"/>
              </w:rPr>
            </w:r>
            <w:r w:rsidRPr="004C2FC3">
              <w:rPr>
                <w:b/>
                <w:sz w:val="17"/>
                <w:szCs w:val="17"/>
              </w:rPr>
              <w:fldChar w:fldCharType="separate"/>
            </w:r>
            <w:r w:rsidR="000737AC" w:rsidRPr="000737AC">
              <w:rPr>
                <w:b/>
                <w:noProof/>
                <w:sz w:val="17"/>
                <w:szCs w:val="17"/>
                <w:vertAlign w:val="superscript"/>
              </w:rPr>
              <w:t>40</w:t>
            </w:r>
            <w:r w:rsidRPr="004C2FC3">
              <w:rPr>
                <w:b/>
                <w:sz w:val="17"/>
                <w:szCs w:val="17"/>
              </w:rPr>
              <w:fldChar w:fldCharType="end"/>
            </w:r>
          </w:p>
        </w:tc>
        <w:tc>
          <w:tcPr>
            <w:tcW w:w="0" w:type="auto"/>
          </w:tcPr>
          <w:p w14:paraId="6DC81689" w14:textId="77777777" w:rsidR="00495DBA" w:rsidRPr="004C2FC3" w:rsidRDefault="00495DBA" w:rsidP="00E72914">
            <w:pPr>
              <w:jc w:val="center"/>
              <w:rPr>
                <w:sz w:val="17"/>
                <w:szCs w:val="17"/>
              </w:rPr>
            </w:pPr>
            <w:r w:rsidRPr="004C2FC3">
              <w:rPr>
                <w:sz w:val="17"/>
                <w:szCs w:val="17"/>
              </w:rPr>
              <w:t>GOLD Stage 1-4</w:t>
            </w:r>
          </w:p>
        </w:tc>
        <w:tc>
          <w:tcPr>
            <w:tcW w:w="0" w:type="auto"/>
          </w:tcPr>
          <w:p w14:paraId="301581C7" w14:textId="6F729763" w:rsidR="00495DBA" w:rsidRPr="004C2FC3" w:rsidRDefault="00495DBA" w:rsidP="00E72914">
            <w:pPr>
              <w:jc w:val="center"/>
              <w:rPr>
                <w:sz w:val="17"/>
                <w:szCs w:val="17"/>
              </w:rPr>
            </w:pPr>
            <w:r w:rsidRPr="004C2FC3">
              <w:rPr>
                <w:sz w:val="17"/>
                <w:szCs w:val="17"/>
              </w:rPr>
              <w:t>73</w:t>
            </w:r>
            <w:r w:rsidR="002F057B" w:rsidRPr="004C2FC3">
              <w:rPr>
                <w:sz w:val="17"/>
                <w:szCs w:val="17"/>
              </w:rPr>
              <w:t xml:space="preserve"> </w:t>
            </w:r>
            <w:r w:rsidR="002F057B" w:rsidRPr="000C5910">
              <w:rPr>
                <w:rFonts w:cstheme="minorHAnsi"/>
                <w:sz w:val="17"/>
                <w:szCs w:val="17"/>
                <w:highlight w:val="yellow"/>
              </w:rPr>
              <w:t>[</w:t>
            </w:r>
            <w:r w:rsidR="002F057B" w:rsidRPr="000C5910">
              <w:rPr>
                <w:sz w:val="17"/>
                <w:szCs w:val="17"/>
                <w:highlight w:val="yellow"/>
              </w:rPr>
              <w:t>57-89</w:t>
            </w:r>
            <w:r w:rsidR="002F057B" w:rsidRPr="000C5910">
              <w:rPr>
                <w:rFonts w:cstheme="minorHAnsi"/>
                <w:sz w:val="17"/>
                <w:szCs w:val="17"/>
                <w:highlight w:val="yellow"/>
              </w:rPr>
              <w:t>]</w:t>
            </w:r>
          </w:p>
        </w:tc>
        <w:tc>
          <w:tcPr>
            <w:tcW w:w="0" w:type="auto"/>
          </w:tcPr>
          <w:p w14:paraId="44207A72" w14:textId="77777777" w:rsidR="00495DBA" w:rsidRPr="004C2FC3" w:rsidRDefault="00495DBA" w:rsidP="00E72914">
            <w:pPr>
              <w:jc w:val="center"/>
              <w:rPr>
                <w:sz w:val="17"/>
                <w:szCs w:val="17"/>
              </w:rPr>
            </w:pPr>
            <w:r w:rsidRPr="004C2FC3">
              <w:rPr>
                <w:sz w:val="17"/>
                <w:szCs w:val="17"/>
              </w:rPr>
              <w:t>32</w:t>
            </w:r>
          </w:p>
        </w:tc>
        <w:tc>
          <w:tcPr>
            <w:tcW w:w="0" w:type="auto"/>
          </w:tcPr>
          <w:p w14:paraId="2D06485F" w14:textId="77777777" w:rsidR="00495DBA" w:rsidRPr="004C2FC3" w:rsidRDefault="00495DBA" w:rsidP="00E72914">
            <w:pPr>
              <w:jc w:val="center"/>
              <w:rPr>
                <w:sz w:val="17"/>
                <w:szCs w:val="17"/>
              </w:rPr>
            </w:pPr>
            <w:r w:rsidRPr="004C2FC3">
              <w:rPr>
                <w:sz w:val="17"/>
                <w:szCs w:val="17"/>
              </w:rPr>
              <w:t>28/4</w:t>
            </w:r>
          </w:p>
        </w:tc>
        <w:tc>
          <w:tcPr>
            <w:tcW w:w="0" w:type="auto"/>
          </w:tcPr>
          <w:p w14:paraId="65133FFF" w14:textId="77777777" w:rsidR="00495DBA" w:rsidRPr="004C2FC3" w:rsidRDefault="00495DBA" w:rsidP="00E72914">
            <w:pPr>
              <w:jc w:val="center"/>
              <w:rPr>
                <w:sz w:val="17"/>
                <w:szCs w:val="17"/>
              </w:rPr>
            </w:pPr>
            <w:r w:rsidRPr="004C2FC3">
              <w:rPr>
                <w:sz w:val="17"/>
                <w:szCs w:val="17"/>
              </w:rPr>
              <w:t>To explore the relationship between CT indices in the limited lung (that excludes emphysema) and lung function measures</w:t>
            </w:r>
          </w:p>
        </w:tc>
        <w:tc>
          <w:tcPr>
            <w:tcW w:w="0" w:type="auto"/>
          </w:tcPr>
          <w:p w14:paraId="2E8B1186" w14:textId="77777777" w:rsidR="00495DBA" w:rsidRPr="004C2FC3" w:rsidRDefault="00495DBA" w:rsidP="00E72914">
            <w:pPr>
              <w:jc w:val="center"/>
              <w:rPr>
                <w:sz w:val="17"/>
                <w:szCs w:val="17"/>
              </w:rPr>
            </w:pPr>
            <w:r w:rsidRPr="004C2FC3">
              <w:rPr>
                <w:sz w:val="17"/>
                <w:szCs w:val="17"/>
              </w:rPr>
              <w:t>Spirometry, FEF</w:t>
            </w:r>
            <w:r w:rsidRPr="004C2FC3">
              <w:rPr>
                <w:sz w:val="17"/>
                <w:szCs w:val="17"/>
                <w:vertAlign w:val="subscript"/>
              </w:rPr>
              <w:t>25-75%</w:t>
            </w:r>
          </w:p>
        </w:tc>
        <w:tc>
          <w:tcPr>
            <w:tcW w:w="0" w:type="auto"/>
          </w:tcPr>
          <w:p w14:paraId="282C0D22" w14:textId="77777777" w:rsidR="00495DBA" w:rsidRPr="004C2FC3" w:rsidRDefault="00495DBA" w:rsidP="00E72914">
            <w:pPr>
              <w:jc w:val="center"/>
              <w:rPr>
                <w:sz w:val="17"/>
                <w:szCs w:val="17"/>
              </w:rPr>
            </w:pPr>
            <w:r w:rsidRPr="004C2FC3">
              <w:rPr>
                <w:sz w:val="17"/>
                <w:szCs w:val="17"/>
              </w:rPr>
              <w:t>2, 10</w:t>
            </w:r>
          </w:p>
        </w:tc>
        <w:tc>
          <w:tcPr>
            <w:tcW w:w="0" w:type="auto"/>
          </w:tcPr>
          <w:p w14:paraId="3D00A7D2" w14:textId="77777777" w:rsidR="00495DBA" w:rsidRPr="004C2FC3" w:rsidRDefault="00495DBA" w:rsidP="00E72914">
            <w:pPr>
              <w:jc w:val="center"/>
              <w:rPr>
                <w:sz w:val="17"/>
                <w:szCs w:val="17"/>
              </w:rPr>
            </w:pPr>
            <w:r w:rsidRPr="004C2FC3">
              <w:rPr>
                <w:sz w:val="17"/>
                <w:szCs w:val="17"/>
              </w:rPr>
              <w:t>Paired, complete expiration, Relative area (RA)</w:t>
            </w:r>
            <w:r w:rsidRPr="004C2FC3">
              <w:rPr>
                <w:sz w:val="17"/>
                <w:szCs w:val="17"/>
                <w:vertAlign w:val="subscript"/>
              </w:rPr>
              <w:t>&lt;--900</w:t>
            </w:r>
            <w:r w:rsidRPr="004C2FC3">
              <w:rPr>
                <w:sz w:val="17"/>
                <w:szCs w:val="17"/>
              </w:rPr>
              <w:t>-change, RA&lt;</w:t>
            </w:r>
            <w:r w:rsidRPr="004C2FC3">
              <w:rPr>
                <w:sz w:val="17"/>
                <w:szCs w:val="17"/>
                <w:vertAlign w:val="subscript"/>
              </w:rPr>
              <w:t>900-950</w:t>
            </w:r>
            <w:r w:rsidRPr="004C2FC3">
              <w:rPr>
                <w:sz w:val="17"/>
                <w:szCs w:val="17"/>
              </w:rPr>
              <w:t>-change</w:t>
            </w:r>
          </w:p>
        </w:tc>
      </w:tr>
      <w:tr w:rsidR="00867C1E" w:rsidRPr="004C2FC3" w14:paraId="0DB49929" w14:textId="77777777" w:rsidTr="00E72914">
        <w:tc>
          <w:tcPr>
            <w:tcW w:w="0" w:type="auto"/>
          </w:tcPr>
          <w:p w14:paraId="05EC8645" w14:textId="0C26CAE2" w:rsidR="00495DBA" w:rsidRPr="004C2FC3" w:rsidRDefault="00495DBA" w:rsidP="00D45765">
            <w:pPr>
              <w:jc w:val="center"/>
              <w:rPr>
                <w:sz w:val="17"/>
                <w:szCs w:val="17"/>
              </w:rPr>
            </w:pPr>
            <w:r w:rsidRPr="004C2FC3">
              <w:rPr>
                <w:b/>
                <w:sz w:val="17"/>
                <w:szCs w:val="17"/>
              </w:rPr>
              <w:t xml:space="preserve">Matsuoka </w:t>
            </w:r>
            <w:r w:rsidRPr="004C2FC3">
              <w:rPr>
                <w:b/>
                <w:i/>
                <w:sz w:val="17"/>
                <w:szCs w:val="17"/>
              </w:rPr>
              <w:t>et al</w:t>
            </w:r>
            <w:r w:rsidRPr="004C2FC3">
              <w:rPr>
                <w:b/>
                <w:sz w:val="17"/>
                <w:szCs w:val="17"/>
              </w:rPr>
              <w:t>, 2008 (Japan)</w:t>
            </w:r>
            <w:r w:rsidRPr="004C2FC3">
              <w:rPr>
                <w:b/>
                <w:sz w:val="17"/>
                <w:szCs w:val="17"/>
              </w:rPr>
              <w:fldChar w:fldCharType="begin"/>
            </w:r>
            <w:r w:rsidR="00D45765" w:rsidRPr="004C2FC3">
              <w:rPr>
                <w:b/>
                <w:sz w:val="17"/>
                <w:szCs w:val="17"/>
              </w:rPr>
              <w:instrText xml:space="preserve"> ADDIN EN.CITE &lt;EndNote&gt;&lt;Cite&gt;&lt;Author&gt;Matsuoka&lt;/Author&gt;&lt;Year&gt;2008&lt;/Year&gt;&lt;RecNum&gt;1398&lt;/RecNum&gt;&lt;DisplayText&gt;&lt;style face="superscript"&gt;16&lt;/style&gt;&lt;/DisplayText&gt;&lt;record&gt;&lt;rec-number&gt;1398&lt;/rec-number&gt;&lt;foreign-keys&gt;&lt;key app="EN" db-id="pvtptv5w8sx9ase5rwxppetwta2ep9p9vept" timestamp="1484916010"&gt;1398&lt;/key&gt;&lt;/foreign-keys&gt;&lt;ref-type name="Journal Article"&gt;17&lt;/ref-type&gt;&lt;contributors&gt;&lt;authors&gt;&lt;author&gt;Matsuoka, Shin&lt;/author&gt;&lt;author&gt;Kurihara, Yasuyuki&lt;/author&gt;&lt;author&gt;Yagihashi, Kunihiro&lt;/author&gt;&lt;author&gt;Hoshino, Makoto&lt;/author&gt;&lt;author&gt;Watanabe, Naoto&lt;/author&gt;&lt;author&gt;Nakajima, Yasuo&lt;/author&gt;&lt;/authors&gt;&lt;/contributors&gt;&lt;titles&gt;&lt;title&gt;Quantitative Assessment of Air Trapping in Chronic Obstructive Pulmonary Disease Using Inspiratory and Expiratory Volumetric MDCT&lt;/title&gt;&lt;secondary-title&gt;American Journal of Roentgenology&lt;/secondary-title&gt;&lt;/titles&gt;&lt;periodical&gt;&lt;full-title&gt;American Journal of Roentgenology&lt;/full-title&gt;&lt;/periodical&gt;&lt;pages&gt;762-769&lt;/pages&gt;&lt;volume&gt;190&lt;/volume&gt;&lt;number&gt;3&lt;/number&gt;&lt;dates&gt;&lt;year&gt;2008&lt;/year&gt;&lt;pub-dates&gt;&lt;date&gt;2008/03/01&lt;/date&gt;&lt;/pub-dates&gt;&lt;/dates&gt;&lt;publisher&gt;American Roentgen Ray Society&lt;/publisher&gt;&lt;isbn&gt;0361-803X&lt;/isbn&gt;&lt;urls&gt;&lt;related-urls&gt;&lt;url&gt;http://dx.doi.org/10.2214/AJR.07.2820&lt;/url&gt;&lt;/related-urls&gt;&lt;/urls&gt;&lt;electronic-resource-num&gt;10.2214/AJR.07.2820&lt;/electronic-resource-num&gt;&lt;research-notes&gt;its a duplicated-included already&lt;/research-notes&gt;&lt;access-date&gt;2016/10/28&lt;/access-date&gt;&lt;/record&gt;&lt;/Cite&gt;&lt;/EndNote&gt;</w:instrText>
            </w:r>
            <w:r w:rsidRPr="004C2FC3">
              <w:rPr>
                <w:b/>
                <w:sz w:val="17"/>
                <w:szCs w:val="17"/>
              </w:rPr>
              <w:fldChar w:fldCharType="separate"/>
            </w:r>
            <w:r w:rsidR="00D45765" w:rsidRPr="004C2FC3">
              <w:rPr>
                <w:b/>
                <w:noProof/>
                <w:sz w:val="17"/>
                <w:szCs w:val="17"/>
                <w:vertAlign w:val="superscript"/>
              </w:rPr>
              <w:t>16</w:t>
            </w:r>
            <w:r w:rsidRPr="004C2FC3">
              <w:rPr>
                <w:b/>
                <w:sz w:val="17"/>
                <w:szCs w:val="17"/>
              </w:rPr>
              <w:fldChar w:fldCharType="end"/>
            </w:r>
          </w:p>
        </w:tc>
        <w:tc>
          <w:tcPr>
            <w:tcW w:w="0" w:type="auto"/>
          </w:tcPr>
          <w:p w14:paraId="5DE7C26E" w14:textId="77777777" w:rsidR="00495DBA" w:rsidRPr="004C2FC3" w:rsidRDefault="00495DBA" w:rsidP="00E72914">
            <w:pPr>
              <w:jc w:val="center"/>
              <w:rPr>
                <w:sz w:val="17"/>
                <w:szCs w:val="17"/>
              </w:rPr>
            </w:pPr>
            <w:r w:rsidRPr="004C2FC3">
              <w:rPr>
                <w:sz w:val="17"/>
                <w:szCs w:val="17"/>
              </w:rPr>
              <w:t>GOLD Stage 1-4</w:t>
            </w:r>
          </w:p>
        </w:tc>
        <w:tc>
          <w:tcPr>
            <w:tcW w:w="0" w:type="auto"/>
          </w:tcPr>
          <w:p w14:paraId="1F1AED19" w14:textId="26063CE3" w:rsidR="00495DBA" w:rsidRPr="004C2FC3" w:rsidRDefault="00495DBA" w:rsidP="00E72914">
            <w:pPr>
              <w:jc w:val="center"/>
              <w:rPr>
                <w:sz w:val="17"/>
                <w:szCs w:val="17"/>
              </w:rPr>
            </w:pPr>
            <w:r w:rsidRPr="004C2FC3">
              <w:rPr>
                <w:sz w:val="17"/>
                <w:szCs w:val="17"/>
              </w:rPr>
              <w:t>71</w:t>
            </w:r>
            <w:r w:rsidR="002F057B" w:rsidRPr="004C2FC3">
              <w:rPr>
                <w:sz w:val="17"/>
                <w:szCs w:val="17"/>
              </w:rPr>
              <w:t xml:space="preserve"> </w:t>
            </w:r>
            <w:r w:rsidR="002F057B" w:rsidRPr="000C5910">
              <w:rPr>
                <w:rFonts w:cstheme="minorHAnsi"/>
                <w:sz w:val="17"/>
                <w:szCs w:val="17"/>
                <w:highlight w:val="yellow"/>
              </w:rPr>
              <w:t>[</w:t>
            </w:r>
            <w:r w:rsidR="002F057B" w:rsidRPr="000C5910">
              <w:rPr>
                <w:sz w:val="17"/>
                <w:szCs w:val="17"/>
                <w:highlight w:val="yellow"/>
              </w:rPr>
              <w:t>57-89</w:t>
            </w:r>
            <w:r w:rsidR="002F057B" w:rsidRPr="000C5910">
              <w:rPr>
                <w:rFonts w:cstheme="minorHAnsi"/>
                <w:sz w:val="17"/>
                <w:szCs w:val="17"/>
                <w:highlight w:val="yellow"/>
              </w:rPr>
              <w:t>]</w:t>
            </w:r>
          </w:p>
        </w:tc>
        <w:tc>
          <w:tcPr>
            <w:tcW w:w="0" w:type="auto"/>
          </w:tcPr>
          <w:p w14:paraId="6706AA93" w14:textId="77777777" w:rsidR="00495DBA" w:rsidRPr="004C2FC3" w:rsidRDefault="00495DBA" w:rsidP="00E72914">
            <w:pPr>
              <w:jc w:val="center"/>
              <w:rPr>
                <w:sz w:val="17"/>
                <w:szCs w:val="17"/>
              </w:rPr>
            </w:pPr>
            <w:r w:rsidRPr="004C2FC3">
              <w:rPr>
                <w:sz w:val="17"/>
                <w:szCs w:val="17"/>
              </w:rPr>
              <w:t>26</w:t>
            </w:r>
          </w:p>
        </w:tc>
        <w:tc>
          <w:tcPr>
            <w:tcW w:w="0" w:type="auto"/>
          </w:tcPr>
          <w:p w14:paraId="05CAC916" w14:textId="77777777" w:rsidR="00495DBA" w:rsidRPr="004C2FC3" w:rsidRDefault="00495DBA" w:rsidP="00E72914">
            <w:pPr>
              <w:jc w:val="center"/>
              <w:rPr>
                <w:sz w:val="17"/>
                <w:szCs w:val="17"/>
              </w:rPr>
            </w:pPr>
            <w:r w:rsidRPr="004C2FC3">
              <w:rPr>
                <w:sz w:val="17"/>
                <w:szCs w:val="17"/>
              </w:rPr>
              <w:t>21/5</w:t>
            </w:r>
          </w:p>
        </w:tc>
        <w:tc>
          <w:tcPr>
            <w:tcW w:w="0" w:type="auto"/>
          </w:tcPr>
          <w:p w14:paraId="4F90F1E3" w14:textId="77777777" w:rsidR="00495DBA" w:rsidRPr="004C2FC3" w:rsidRDefault="00495DBA" w:rsidP="00E72914">
            <w:pPr>
              <w:jc w:val="center"/>
              <w:rPr>
                <w:sz w:val="17"/>
                <w:szCs w:val="17"/>
              </w:rPr>
            </w:pPr>
            <w:r w:rsidRPr="004C2FC3">
              <w:rPr>
                <w:sz w:val="17"/>
                <w:szCs w:val="17"/>
              </w:rPr>
              <w:t>To determine the attenuation threshold to detect and quantify air trapping using paired scans, and to compare this to pulmonary function</w:t>
            </w:r>
          </w:p>
        </w:tc>
        <w:tc>
          <w:tcPr>
            <w:tcW w:w="0" w:type="auto"/>
          </w:tcPr>
          <w:p w14:paraId="069C6158" w14:textId="77777777" w:rsidR="00495DBA" w:rsidRPr="004C2FC3" w:rsidRDefault="00495DBA" w:rsidP="00E72914">
            <w:pPr>
              <w:jc w:val="center"/>
              <w:rPr>
                <w:sz w:val="17"/>
                <w:szCs w:val="17"/>
              </w:rPr>
            </w:pPr>
            <w:r w:rsidRPr="004C2FC3">
              <w:rPr>
                <w:sz w:val="17"/>
                <w:szCs w:val="17"/>
              </w:rPr>
              <w:t>Spirometry, FEF</w:t>
            </w:r>
            <w:r w:rsidRPr="004C2FC3">
              <w:rPr>
                <w:sz w:val="17"/>
                <w:szCs w:val="17"/>
                <w:vertAlign w:val="subscript"/>
              </w:rPr>
              <w:t>25-75%</w:t>
            </w:r>
            <w:r w:rsidRPr="004C2FC3">
              <w:rPr>
                <w:sz w:val="17"/>
                <w:szCs w:val="17"/>
              </w:rPr>
              <w:t>, Helium dilution, RV/TLC</w:t>
            </w:r>
          </w:p>
        </w:tc>
        <w:tc>
          <w:tcPr>
            <w:tcW w:w="0" w:type="auto"/>
          </w:tcPr>
          <w:p w14:paraId="384F1235" w14:textId="77777777" w:rsidR="00495DBA" w:rsidRPr="004C2FC3" w:rsidRDefault="00495DBA" w:rsidP="00E72914">
            <w:pPr>
              <w:jc w:val="center"/>
              <w:rPr>
                <w:sz w:val="17"/>
                <w:szCs w:val="17"/>
              </w:rPr>
            </w:pPr>
            <w:r w:rsidRPr="004C2FC3">
              <w:rPr>
                <w:sz w:val="17"/>
                <w:szCs w:val="17"/>
              </w:rPr>
              <w:t>1, 0.5</w:t>
            </w:r>
          </w:p>
        </w:tc>
        <w:tc>
          <w:tcPr>
            <w:tcW w:w="0" w:type="auto"/>
          </w:tcPr>
          <w:p w14:paraId="4C7A5FA8" w14:textId="77777777" w:rsidR="00495DBA" w:rsidRPr="004C2FC3" w:rsidRDefault="00495DBA" w:rsidP="00E72914">
            <w:pPr>
              <w:jc w:val="center"/>
              <w:rPr>
                <w:sz w:val="17"/>
                <w:szCs w:val="17"/>
              </w:rPr>
            </w:pPr>
            <w:r w:rsidRPr="004C2FC3">
              <w:rPr>
                <w:sz w:val="17"/>
                <w:szCs w:val="17"/>
              </w:rPr>
              <w:t>Paired, complete expiration, RVC</w:t>
            </w:r>
            <w:r w:rsidRPr="004C2FC3">
              <w:rPr>
                <w:sz w:val="17"/>
                <w:szCs w:val="17"/>
                <w:vertAlign w:val="subscript"/>
              </w:rPr>
              <w:t>&lt;-860</w:t>
            </w:r>
            <w:r w:rsidRPr="004C2FC3">
              <w:rPr>
                <w:sz w:val="17"/>
                <w:szCs w:val="17"/>
              </w:rPr>
              <w:t>, RVC</w:t>
            </w:r>
            <w:r w:rsidRPr="004C2FC3">
              <w:rPr>
                <w:sz w:val="17"/>
                <w:szCs w:val="17"/>
                <w:vertAlign w:val="subscript"/>
              </w:rPr>
              <w:t>860–950</w:t>
            </w:r>
          </w:p>
        </w:tc>
      </w:tr>
      <w:tr w:rsidR="00867C1E" w:rsidRPr="004C2FC3" w14:paraId="4FCE2A4E" w14:textId="77777777" w:rsidTr="00E72914">
        <w:tc>
          <w:tcPr>
            <w:tcW w:w="0" w:type="auto"/>
          </w:tcPr>
          <w:p w14:paraId="6464674D" w14:textId="77777777" w:rsidR="00495DBA" w:rsidRPr="004C2FC3" w:rsidRDefault="00495DBA" w:rsidP="00E72914">
            <w:pPr>
              <w:jc w:val="center"/>
              <w:rPr>
                <w:b/>
                <w:sz w:val="17"/>
                <w:szCs w:val="17"/>
              </w:rPr>
            </w:pPr>
            <w:r w:rsidRPr="004C2FC3">
              <w:rPr>
                <w:b/>
                <w:sz w:val="17"/>
                <w:szCs w:val="17"/>
              </w:rPr>
              <w:t xml:space="preserve">O'Donnell </w:t>
            </w:r>
            <w:r w:rsidRPr="004C2FC3">
              <w:rPr>
                <w:b/>
                <w:i/>
                <w:sz w:val="17"/>
                <w:szCs w:val="17"/>
              </w:rPr>
              <w:t>et al</w:t>
            </w:r>
            <w:r w:rsidRPr="004C2FC3">
              <w:rPr>
                <w:b/>
                <w:sz w:val="17"/>
                <w:szCs w:val="17"/>
              </w:rPr>
              <w:t>, 2004</w:t>
            </w:r>
          </w:p>
          <w:p w14:paraId="7ADBD1A8" w14:textId="4F5A7781" w:rsidR="00495DBA" w:rsidRPr="004C2FC3" w:rsidRDefault="00495DBA" w:rsidP="000737AC">
            <w:pPr>
              <w:jc w:val="center"/>
              <w:rPr>
                <w:b/>
                <w:sz w:val="17"/>
                <w:szCs w:val="17"/>
              </w:rPr>
            </w:pPr>
            <w:r w:rsidRPr="004C2FC3">
              <w:rPr>
                <w:b/>
                <w:sz w:val="17"/>
                <w:szCs w:val="17"/>
              </w:rPr>
              <w:t>(UK)</w:t>
            </w:r>
            <w:r w:rsidRPr="004C2FC3">
              <w:rPr>
                <w:b/>
                <w:sz w:val="17"/>
                <w:szCs w:val="17"/>
              </w:rPr>
              <w:fldChar w:fldCharType="begin">
                <w:fldData xml:space="preserve">PEVuZE5vdGU+PENpdGU+PEF1dGhvcj5PJmFwb3M7RG9ubmVsbDwvQXV0aG9yPjxZZWFyPjIwMDQ8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gzNy00MjwvcGFnZXM+PHZvbHVt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</w:fldData>
              </w:fldChar>
            </w:r>
            <w:r w:rsidR="000737AC">
              <w:rPr>
                <w:b/>
                <w:sz w:val="17"/>
                <w:szCs w:val="17"/>
              </w:rPr>
              <w:instrText xml:space="preserve"> ADDIN EN.CITE </w:instrText>
            </w:r>
            <w:r w:rsidR="000737AC">
              <w:rPr>
                <w:b/>
                <w:sz w:val="17"/>
                <w:szCs w:val="17"/>
              </w:rPr>
              <w:fldChar w:fldCharType="begin">
                <w:fldData xml:space="preserve">PEVuZE5vdGU+PENpdGU+PEF1dGhvcj5PJmFwb3M7RG9ubmVsbDwvQXV0aG9yPjxZZWFyPjIwMDQ8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gzNy00MjwvcGFnZXM+PHZvbHVt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</w:fldData>
              </w:fldChar>
            </w:r>
            <w:r w:rsidR="000737AC">
              <w:rPr>
                <w:b/>
                <w:sz w:val="17"/>
                <w:szCs w:val="17"/>
              </w:rPr>
              <w:instrText xml:space="preserve"> ADDIN EN.CITE.DATA </w:instrText>
            </w:r>
            <w:r w:rsidR="000737AC">
              <w:rPr>
                <w:b/>
                <w:sz w:val="17"/>
                <w:szCs w:val="17"/>
              </w:rPr>
            </w:r>
            <w:r w:rsidR="000737AC">
              <w:rPr>
                <w:b/>
                <w:sz w:val="17"/>
                <w:szCs w:val="17"/>
              </w:rPr>
              <w:fldChar w:fldCharType="end"/>
            </w:r>
            <w:r w:rsidRPr="004C2FC3">
              <w:rPr>
                <w:b/>
                <w:sz w:val="17"/>
                <w:szCs w:val="17"/>
              </w:rPr>
            </w:r>
            <w:r w:rsidRPr="004C2FC3">
              <w:rPr>
                <w:b/>
                <w:sz w:val="17"/>
                <w:szCs w:val="17"/>
              </w:rPr>
              <w:fldChar w:fldCharType="separate"/>
            </w:r>
            <w:r w:rsidR="000737AC" w:rsidRPr="000737AC">
              <w:rPr>
                <w:b/>
                <w:noProof/>
                <w:sz w:val="17"/>
                <w:szCs w:val="17"/>
                <w:vertAlign w:val="superscript"/>
              </w:rPr>
              <w:t>41</w:t>
            </w:r>
            <w:r w:rsidRPr="004C2FC3">
              <w:rPr>
                <w:b/>
                <w:sz w:val="17"/>
                <w:szCs w:val="17"/>
              </w:rPr>
              <w:fldChar w:fldCharType="end"/>
            </w:r>
          </w:p>
        </w:tc>
        <w:tc>
          <w:tcPr>
            <w:tcW w:w="0" w:type="auto"/>
          </w:tcPr>
          <w:p w14:paraId="5E070E52" w14:textId="77777777" w:rsidR="00495DBA" w:rsidRPr="004C2FC3" w:rsidRDefault="00495DBA" w:rsidP="00E72914">
            <w:pPr>
              <w:jc w:val="center"/>
              <w:rPr>
                <w:sz w:val="17"/>
                <w:szCs w:val="17"/>
              </w:rPr>
            </w:pPr>
            <w:r w:rsidRPr="004C2FC3">
              <w:rPr>
                <w:sz w:val="17"/>
                <w:szCs w:val="17"/>
              </w:rPr>
              <w:t>GOLD Stage 1-4</w:t>
            </w:r>
          </w:p>
        </w:tc>
        <w:tc>
          <w:tcPr>
            <w:tcW w:w="0" w:type="auto"/>
          </w:tcPr>
          <w:p w14:paraId="4FBD3608" w14:textId="53C71BC0" w:rsidR="00495DBA" w:rsidRPr="004C2FC3" w:rsidRDefault="00495DBA" w:rsidP="00E72914">
            <w:pPr>
              <w:jc w:val="center"/>
              <w:rPr>
                <w:sz w:val="17"/>
                <w:szCs w:val="17"/>
              </w:rPr>
            </w:pPr>
            <w:r w:rsidRPr="004C2FC3">
              <w:rPr>
                <w:sz w:val="17"/>
                <w:szCs w:val="17"/>
              </w:rPr>
              <w:t>54</w:t>
            </w:r>
            <w:r w:rsidR="005C64C8" w:rsidRPr="004C2FC3">
              <w:rPr>
                <w:sz w:val="17"/>
                <w:szCs w:val="17"/>
              </w:rPr>
              <w:t xml:space="preserve"> </w:t>
            </w:r>
            <w:r w:rsidR="005C64C8" w:rsidRPr="000C5910">
              <w:rPr>
                <w:sz w:val="17"/>
                <w:szCs w:val="17"/>
                <w:highlight w:val="yellow"/>
              </w:rPr>
              <w:t>(7)</w:t>
            </w:r>
          </w:p>
        </w:tc>
        <w:tc>
          <w:tcPr>
            <w:tcW w:w="0" w:type="auto"/>
          </w:tcPr>
          <w:p w14:paraId="28CEAD5F" w14:textId="77777777" w:rsidR="00495DBA" w:rsidRPr="004C2FC3" w:rsidRDefault="00495DBA" w:rsidP="00E72914">
            <w:pPr>
              <w:jc w:val="center"/>
              <w:rPr>
                <w:sz w:val="17"/>
                <w:szCs w:val="17"/>
              </w:rPr>
            </w:pPr>
            <w:r w:rsidRPr="004C2FC3">
              <w:rPr>
                <w:sz w:val="17"/>
                <w:szCs w:val="17"/>
              </w:rPr>
              <w:t>44</w:t>
            </w:r>
          </w:p>
        </w:tc>
        <w:tc>
          <w:tcPr>
            <w:tcW w:w="0" w:type="auto"/>
          </w:tcPr>
          <w:p w14:paraId="1BDDCE89" w14:textId="77777777" w:rsidR="00495DBA" w:rsidRPr="004C2FC3" w:rsidRDefault="00495DBA" w:rsidP="00E72914">
            <w:pPr>
              <w:jc w:val="center"/>
              <w:rPr>
                <w:sz w:val="17"/>
                <w:szCs w:val="17"/>
              </w:rPr>
            </w:pPr>
            <w:r w:rsidRPr="004C2FC3">
              <w:rPr>
                <w:sz w:val="17"/>
                <w:szCs w:val="17"/>
              </w:rPr>
              <w:t>Not stated</w:t>
            </w:r>
          </w:p>
        </w:tc>
        <w:tc>
          <w:tcPr>
            <w:tcW w:w="0" w:type="auto"/>
          </w:tcPr>
          <w:p w14:paraId="27491A04" w14:textId="77777777" w:rsidR="00495DBA" w:rsidRPr="004C2FC3" w:rsidRDefault="00495DBA" w:rsidP="00E72914">
            <w:pPr>
              <w:jc w:val="center"/>
              <w:rPr>
                <w:sz w:val="17"/>
                <w:szCs w:val="17"/>
              </w:rPr>
            </w:pPr>
            <w:r w:rsidRPr="004C2FC3">
              <w:rPr>
                <w:sz w:val="17"/>
                <w:szCs w:val="17"/>
              </w:rPr>
              <w:t>To relate CT small airways measures to sputum inflammatory cells and lung function small airways markers</w:t>
            </w:r>
          </w:p>
        </w:tc>
        <w:tc>
          <w:tcPr>
            <w:tcW w:w="0" w:type="auto"/>
          </w:tcPr>
          <w:p w14:paraId="3A77C06E" w14:textId="77777777" w:rsidR="00495DBA" w:rsidRPr="004C2FC3" w:rsidRDefault="00495DBA" w:rsidP="00E72914">
            <w:pPr>
              <w:jc w:val="center"/>
              <w:rPr>
                <w:sz w:val="17"/>
                <w:szCs w:val="17"/>
              </w:rPr>
            </w:pPr>
            <w:r w:rsidRPr="004C2FC3">
              <w:rPr>
                <w:sz w:val="17"/>
                <w:szCs w:val="17"/>
              </w:rPr>
              <w:t>Spirometry, FEF</w:t>
            </w:r>
            <w:r w:rsidRPr="004C2FC3">
              <w:rPr>
                <w:sz w:val="17"/>
                <w:szCs w:val="17"/>
                <w:vertAlign w:val="subscript"/>
              </w:rPr>
              <w:t>50%</w:t>
            </w:r>
            <w:r w:rsidRPr="004C2FC3">
              <w:rPr>
                <w:sz w:val="17"/>
                <w:szCs w:val="17"/>
              </w:rPr>
              <w:t>, Body plethysmography, RV/TLC</w:t>
            </w:r>
          </w:p>
        </w:tc>
        <w:tc>
          <w:tcPr>
            <w:tcW w:w="0" w:type="auto"/>
          </w:tcPr>
          <w:p w14:paraId="1F1DFF8C" w14:textId="77777777" w:rsidR="00495DBA" w:rsidRPr="004C2FC3" w:rsidRDefault="00495DBA" w:rsidP="00E72914">
            <w:pPr>
              <w:jc w:val="center"/>
              <w:rPr>
                <w:sz w:val="17"/>
                <w:szCs w:val="17"/>
              </w:rPr>
            </w:pPr>
            <w:r w:rsidRPr="004C2FC3">
              <w:rPr>
                <w:sz w:val="17"/>
                <w:szCs w:val="17"/>
              </w:rPr>
              <w:t>1, 10</w:t>
            </w:r>
          </w:p>
        </w:tc>
        <w:tc>
          <w:tcPr>
            <w:tcW w:w="0" w:type="auto"/>
          </w:tcPr>
          <w:p w14:paraId="5CE1718E" w14:textId="77777777" w:rsidR="00495DBA" w:rsidRPr="004C2FC3" w:rsidRDefault="00495DBA" w:rsidP="00E72914">
            <w:pPr>
              <w:jc w:val="center"/>
              <w:rPr>
                <w:sz w:val="17"/>
                <w:szCs w:val="17"/>
              </w:rPr>
            </w:pPr>
            <w:r w:rsidRPr="004C2FC3">
              <w:rPr>
                <w:sz w:val="17"/>
                <w:szCs w:val="17"/>
              </w:rPr>
              <w:t>Paired, complete expiration, MLD E/I</w:t>
            </w:r>
          </w:p>
        </w:tc>
      </w:tr>
      <w:tr w:rsidR="00867C1E" w:rsidRPr="004C2FC3" w14:paraId="350297CE" w14:textId="77777777" w:rsidTr="00E72914">
        <w:tc>
          <w:tcPr>
            <w:tcW w:w="0" w:type="auto"/>
          </w:tcPr>
          <w:p w14:paraId="3339C462" w14:textId="77777777" w:rsidR="00495DBA" w:rsidRPr="004C2FC3" w:rsidRDefault="00495DBA" w:rsidP="00E72914">
            <w:pPr>
              <w:jc w:val="center"/>
              <w:rPr>
                <w:b/>
                <w:sz w:val="17"/>
                <w:szCs w:val="17"/>
              </w:rPr>
            </w:pPr>
            <w:r w:rsidRPr="004C2FC3">
              <w:rPr>
                <w:b/>
                <w:sz w:val="17"/>
                <w:szCs w:val="17"/>
              </w:rPr>
              <w:t xml:space="preserve">Ostridge </w:t>
            </w:r>
            <w:r w:rsidRPr="004C2FC3">
              <w:rPr>
                <w:b/>
                <w:i/>
                <w:sz w:val="17"/>
                <w:szCs w:val="17"/>
              </w:rPr>
              <w:t>et al</w:t>
            </w:r>
            <w:r w:rsidRPr="004C2FC3">
              <w:rPr>
                <w:b/>
                <w:sz w:val="17"/>
                <w:szCs w:val="17"/>
              </w:rPr>
              <w:t>, 2016</w:t>
            </w:r>
          </w:p>
          <w:p w14:paraId="4A2FB978" w14:textId="20A212BB" w:rsidR="00495DBA" w:rsidRPr="004C2FC3" w:rsidRDefault="00495DBA" w:rsidP="000737AC">
            <w:pPr>
              <w:jc w:val="center"/>
              <w:rPr>
                <w:b/>
                <w:sz w:val="17"/>
                <w:szCs w:val="17"/>
              </w:rPr>
            </w:pPr>
            <w:r w:rsidRPr="004C2FC3">
              <w:rPr>
                <w:b/>
                <w:sz w:val="17"/>
                <w:szCs w:val="17"/>
              </w:rPr>
              <w:t>(UK)</w:t>
            </w:r>
            <w:r w:rsidRPr="004C2FC3">
              <w:rPr>
                <w:b/>
                <w:sz w:val="17"/>
                <w:szCs w:val="17"/>
              </w:rPr>
              <w:fldChar w:fldCharType="begin">
                <w:fldData xml:space="preserve">PEVuZE5vdGU+PENpdGU+PEF1dGhvcj5Pc3RyaWRnZTwvQXV0aG9yPjxZZWFyPjIwMTY8L1llYXI+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TI2LTMyPC9wYWdlcz48dm9sdW1lPjcxPC92b2x1bWU+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737AC">
              <w:rPr>
                <w:b/>
                <w:sz w:val="17"/>
                <w:szCs w:val="17"/>
              </w:rPr>
              <w:instrText xml:space="preserve"> ADDIN EN.CITE </w:instrText>
            </w:r>
            <w:r w:rsidR="000737AC">
              <w:rPr>
                <w:b/>
                <w:sz w:val="17"/>
                <w:szCs w:val="17"/>
              </w:rPr>
              <w:fldChar w:fldCharType="begin">
                <w:fldData xml:space="preserve">PEVuZE5vdGU+PENpdGU+PEF1dGhvcj5Pc3RyaWRnZTwvQXV0aG9yPjxZZWFyPjIwMTY8L1llYXI+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TI2LTMyPC9wYWdlcz48dm9sdW1lPjcxPC92b2x1bWU+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737AC">
              <w:rPr>
                <w:b/>
                <w:sz w:val="17"/>
                <w:szCs w:val="17"/>
              </w:rPr>
              <w:instrText xml:space="preserve"> ADDIN EN.CITE.DATA </w:instrText>
            </w:r>
            <w:r w:rsidR="000737AC">
              <w:rPr>
                <w:b/>
                <w:sz w:val="17"/>
                <w:szCs w:val="17"/>
              </w:rPr>
            </w:r>
            <w:r w:rsidR="000737AC">
              <w:rPr>
                <w:b/>
                <w:sz w:val="17"/>
                <w:szCs w:val="17"/>
              </w:rPr>
              <w:fldChar w:fldCharType="end"/>
            </w:r>
            <w:r w:rsidRPr="004C2FC3">
              <w:rPr>
                <w:b/>
                <w:sz w:val="17"/>
                <w:szCs w:val="17"/>
              </w:rPr>
            </w:r>
            <w:r w:rsidRPr="004C2FC3">
              <w:rPr>
                <w:b/>
                <w:sz w:val="17"/>
                <w:szCs w:val="17"/>
              </w:rPr>
              <w:fldChar w:fldCharType="separate"/>
            </w:r>
            <w:r w:rsidR="000737AC" w:rsidRPr="000737AC">
              <w:rPr>
                <w:b/>
                <w:noProof/>
                <w:sz w:val="17"/>
                <w:szCs w:val="17"/>
                <w:vertAlign w:val="superscript"/>
              </w:rPr>
              <w:t>42</w:t>
            </w:r>
            <w:r w:rsidRPr="004C2FC3">
              <w:rPr>
                <w:b/>
                <w:sz w:val="17"/>
                <w:szCs w:val="17"/>
              </w:rPr>
              <w:fldChar w:fldCharType="end"/>
            </w:r>
          </w:p>
        </w:tc>
        <w:tc>
          <w:tcPr>
            <w:tcW w:w="0" w:type="auto"/>
          </w:tcPr>
          <w:p w14:paraId="23EB1094" w14:textId="77777777" w:rsidR="00495DBA" w:rsidRPr="004C2FC3" w:rsidRDefault="00495DBA" w:rsidP="00E72914">
            <w:pPr>
              <w:jc w:val="center"/>
              <w:rPr>
                <w:sz w:val="17"/>
                <w:szCs w:val="17"/>
              </w:rPr>
            </w:pPr>
            <w:r w:rsidRPr="004C2FC3">
              <w:rPr>
                <w:sz w:val="17"/>
                <w:szCs w:val="17"/>
              </w:rPr>
              <w:t>GOLD Stage 1-2</w:t>
            </w:r>
          </w:p>
        </w:tc>
        <w:tc>
          <w:tcPr>
            <w:tcW w:w="0" w:type="auto"/>
          </w:tcPr>
          <w:p w14:paraId="0BE7CB65" w14:textId="4F76B3A0" w:rsidR="00495DBA" w:rsidRPr="004C2FC3" w:rsidRDefault="00495DBA" w:rsidP="00E72914">
            <w:pPr>
              <w:jc w:val="center"/>
              <w:rPr>
                <w:sz w:val="17"/>
                <w:szCs w:val="17"/>
              </w:rPr>
            </w:pPr>
            <w:r w:rsidRPr="004C2FC3">
              <w:rPr>
                <w:sz w:val="17"/>
                <w:szCs w:val="17"/>
              </w:rPr>
              <w:t>66</w:t>
            </w:r>
            <w:r w:rsidR="005C64C8" w:rsidRPr="004C2FC3">
              <w:rPr>
                <w:sz w:val="17"/>
                <w:szCs w:val="17"/>
              </w:rPr>
              <w:t xml:space="preserve"> </w:t>
            </w:r>
            <w:r w:rsidR="005C64C8" w:rsidRPr="000C5910">
              <w:rPr>
                <w:sz w:val="17"/>
                <w:szCs w:val="17"/>
                <w:highlight w:val="yellow"/>
              </w:rPr>
              <w:t>(12)</w:t>
            </w:r>
          </w:p>
        </w:tc>
        <w:tc>
          <w:tcPr>
            <w:tcW w:w="0" w:type="auto"/>
          </w:tcPr>
          <w:p w14:paraId="56729C0F" w14:textId="77777777" w:rsidR="00495DBA" w:rsidRPr="004C2FC3" w:rsidRDefault="00495DBA" w:rsidP="00E72914">
            <w:pPr>
              <w:jc w:val="center"/>
              <w:rPr>
                <w:sz w:val="17"/>
                <w:szCs w:val="17"/>
              </w:rPr>
            </w:pPr>
            <w:r w:rsidRPr="004C2FC3">
              <w:rPr>
                <w:sz w:val="17"/>
                <w:szCs w:val="17"/>
              </w:rPr>
              <w:t>24</w:t>
            </w:r>
          </w:p>
        </w:tc>
        <w:tc>
          <w:tcPr>
            <w:tcW w:w="0" w:type="auto"/>
          </w:tcPr>
          <w:p w14:paraId="05D9D866" w14:textId="77777777" w:rsidR="00495DBA" w:rsidRPr="004C2FC3" w:rsidRDefault="00495DBA" w:rsidP="00E72914">
            <w:pPr>
              <w:jc w:val="center"/>
              <w:rPr>
                <w:sz w:val="17"/>
                <w:szCs w:val="17"/>
              </w:rPr>
            </w:pPr>
            <w:r w:rsidRPr="004C2FC3">
              <w:rPr>
                <w:sz w:val="17"/>
                <w:szCs w:val="17"/>
              </w:rPr>
              <w:t>16/8</w:t>
            </w:r>
          </w:p>
        </w:tc>
        <w:tc>
          <w:tcPr>
            <w:tcW w:w="0" w:type="auto"/>
          </w:tcPr>
          <w:p w14:paraId="114F7894" w14:textId="77777777" w:rsidR="00495DBA" w:rsidRPr="004C2FC3" w:rsidRDefault="00495DBA" w:rsidP="00E72914">
            <w:pPr>
              <w:jc w:val="center"/>
              <w:rPr>
                <w:sz w:val="17"/>
                <w:szCs w:val="17"/>
              </w:rPr>
            </w:pPr>
            <w:r w:rsidRPr="004C2FC3">
              <w:rPr>
                <w:sz w:val="17"/>
                <w:szCs w:val="17"/>
              </w:rPr>
              <w:t xml:space="preserve">To explore the relationship between CT small airways markers and; BAL inflammatory markers and lung function small airway markers </w:t>
            </w:r>
          </w:p>
        </w:tc>
        <w:tc>
          <w:tcPr>
            <w:tcW w:w="0" w:type="auto"/>
          </w:tcPr>
          <w:p w14:paraId="30D19019" w14:textId="77777777" w:rsidR="00495DBA" w:rsidRPr="004C2FC3" w:rsidRDefault="00495DBA" w:rsidP="00E72914">
            <w:pPr>
              <w:jc w:val="center"/>
              <w:rPr>
                <w:sz w:val="17"/>
                <w:szCs w:val="17"/>
              </w:rPr>
            </w:pPr>
            <w:r w:rsidRPr="004C2FC3">
              <w:rPr>
                <w:sz w:val="17"/>
                <w:szCs w:val="17"/>
              </w:rPr>
              <w:t>Spirometry, FEF</w:t>
            </w:r>
            <w:r w:rsidRPr="004C2FC3">
              <w:rPr>
                <w:sz w:val="17"/>
                <w:szCs w:val="17"/>
                <w:vertAlign w:val="subscript"/>
              </w:rPr>
              <w:t>25-75%</w:t>
            </w:r>
          </w:p>
        </w:tc>
        <w:tc>
          <w:tcPr>
            <w:tcW w:w="0" w:type="auto"/>
          </w:tcPr>
          <w:p w14:paraId="7291C9C0" w14:textId="77777777" w:rsidR="00495DBA" w:rsidRPr="004C2FC3" w:rsidRDefault="00495DBA" w:rsidP="00E72914">
            <w:pPr>
              <w:jc w:val="center"/>
              <w:rPr>
                <w:sz w:val="17"/>
                <w:szCs w:val="17"/>
              </w:rPr>
            </w:pPr>
            <w:r w:rsidRPr="004C2FC3">
              <w:rPr>
                <w:sz w:val="17"/>
                <w:szCs w:val="17"/>
              </w:rPr>
              <w:t>0.75, 0.5</w:t>
            </w:r>
          </w:p>
        </w:tc>
        <w:tc>
          <w:tcPr>
            <w:tcW w:w="0" w:type="auto"/>
          </w:tcPr>
          <w:p w14:paraId="5DF5AD34" w14:textId="77777777" w:rsidR="00495DBA" w:rsidRPr="004C2FC3" w:rsidRDefault="00495DBA" w:rsidP="00E72914">
            <w:pPr>
              <w:jc w:val="center"/>
              <w:rPr>
                <w:sz w:val="17"/>
                <w:szCs w:val="17"/>
              </w:rPr>
            </w:pPr>
            <w:r w:rsidRPr="004C2FC3">
              <w:rPr>
                <w:sz w:val="17"/>
                <w:szCs w:val="17"/>
              </w:rPr>
              <w:t>Paired, complete expiration, MLD E/I</w:t>
            </w:r>
          </w:p>
        </w:tc>
      </w:tr>
      <w:tr w:rsidR="00867C1E" w:rsidRPr="004C2FC3" w14:paraId="15D65BAD" w14:textId="77777777" w:rsidTr="00E72914">
        <w:tc>
          <w:tcPr>
            <w:tcW w:w="0" w:type="auto"/>
          </w:tcPr>
          <w:p w14:paraId="3F86939A" w14:textId="49C5F98F" w:rsidR="00495DBA" w:rsidRPr="004C2FC3" w:rsidRDefault="00495DBA" w:rsidP="000737AC">
            <w:pPr>
              <w:jc w:val="center"/>
              <w:rPr>
                <w:b/>
                <w:sz w:val="17"/>
                <w:szCs w:val="17"/>
              </w:rPr>
            </w:pPr>
            <w:r w:rsidRPr="004C2FC3">
              <w:rPr>
                <w:b/>
                <w:sz w:val="17"/>
                <w:szCs w:val="17"/>
              </w:rPr>
              <w:t xml:space="preserve">Kim </w:t>
            </w:r>
            <w:r w:rsidRPr="004C2FC3">
              <w:rPr>
                <w:b/>
                <w:i/>
                <w:sz w:val="17"/>
                <w:szCs w:val="17"/>
              </w:rPr>
              <w:t>et al</w:t>
            </w:r>
            <w:r w:rsidRPr="004C2FC3">
              <w:rPr>
                <w:b/>
                <w:sz w:val="17"/>
                <w:szCs w:val="17"/>
              </w:rPr>
              <w:t>, 2015 (Republic of Korea)</w:t>
            </w:r>
            <w:r w:rsidRPr="004C2FC3">
              <w:rPr>
                <w:b/>
                <w:sz w:val="17"/>
                <w:szCs w:val="17"/>
              </w:rPr>
              <w:fldChar w:fldCharType="begin">
                <w:fldData xml:space="preserve">PEVuZE5vdGU+PENpdGU+PEF1dGhvcj5LaW08L0F1dGhvcj48WWVhcj4yMDE1PC9ZZWFyPjxSZWNO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</w:fldData>
              </w:fldChar>
            </w:r>
            <w:r w:rsidR="000737AC">
              <w:rPr>
                <w:b/>
                <w:sz w:val="17"/>
                <w:szCs w:val="17"/>
              </w:rPr>
              <w:instrText xml:space="preserve"> ADDIN EN.CITE </w:instrText>
            </w:r>
            <w:r w:rsidR="000737AC">
              <w:rPr>
                <w:b/>
                <w:sz w:val="17"/>
                <w:szCs w:val="17"/>
              </w:rPr>
              <w:fldChar w:fldCharType="begin">
                <w:fldData xml:space="preserve">PEVuZE5vdGU+PENpdGU+PEF1dGhvcj5LaW08L0F1dGhvcj48WWVhcj4yMDE1PC9ZZWFyPjxSZWNO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</w:fldData>
              </w:fldChar>
            </w:r>
            <w:r w:rsidR="000737AC">
              <w:rPr>
                <w:b/>
                <w:sz w:val="17"/>
                <w:szCs w:val="17"/>
              </w:rPr>
              <w:instrText xml:space="preserve"> ADDIN EN.CITE.DATA </w:instrText>
            </w:r>
            <w:r w:rsidR="000737AC">
              <w:rPr>
                <w:b/>
                <w:sz w:val="17"/>
                <w:szCs w:val="17"/>
              </w:rPr>
            </w:r>
            <w:r w:rsidR="000737AC">
              <w:rPr>
                <w:b/>
                <w:sz w:val="17"/>
                <w:szCs w:val="17"/>
              </w:rPr>
              <w:fldChar w:fldCharType="end"/>
            </w:r>
            <w:r w:rsidRPr="004C2FC3">
              <w:rPr>
                <w:b/>
                <w:sz w:val="17"/>
                <w:szCs w:val="17"/>
              </w:rPr>
            </w:r>
            <w:r w:rsidRPr="004C2FC3">
              <w:rPr>
                <w:b/>
                <w:sz w:val="17"/>
                <w:szCs w:val="17"/>
              </w:rPr>
              <w:fldChar w:fldCharType="separate"/>
            </w:r>
            <w:r w:rsidR="000737AC" w:rsidRPr="000737AC">
              <w:rPr>
                <w:b/>
                <w:noProof/>
                <w:sz w:val="17"/>
                <w:szCs w:val="17"/>
                <w:vertAlign w:val="superscript"/>
              </w:rPr>
              <w:t>43</w:t>
            </w:r>
            <w:r w:rsidRPr="004C2FC3">
              <w:rPr>
                <w:b/>
                <w:sz w:val="17"/>
                <w:szCs w:val="17"/>
              </w:rPr>
              <w:fldChar w:fldCharType="end"/>
            </w:r>
          </w:p>
        </w:tc>
        <w:tc>
          <w:tcPr>
            <w:tcW w:w="0" w:type="auto"/>
          </w:tcPr>
          <w:p w14:paraId="28D945A7" w14:textId="77777777" w:rsidR="00495DBA" w:rsidRPr="004C2FC3" w:rsidRDefault="00495DBA" w:rsidP="00E72914">
            <w:pPr>
              <w:jc w:val="center"/>
              <w:rPr>
                <w:sz w:val="17"/>
                <w:szCs w:val="17"/>
              </w:rPr>
            </w:pPr>
            <w:r w:rsidRPr="004C2FC3">
              <w:rPr>
                <w:sz w:val="17"/>
                <w:szCs w:val="17"/>
              </w:rPr>
              <w:t>GOLD Stage 1-4</w:t>
            </w:r>
          </w:p>
        </w:tc>
        <w:tc>
          <w:tcPr>
            <w:tcW w:w="0" w:type="auto"/>
          </w:tcPr>
          <w:p w14:paraId="3251CED1" w14:textId="45248461" w:rsidR="00495DBA" w:rsidRPr="004C2FC3" w:rsidRDefault="00495DBA" w:rsidP="00E72914">
            <w:pPr>
              <w:jc w:val="center"/>
              <w:rPr>
                <w:sz w:val="17"/>
                <w:szCs w:val="17"/>
              </w:rPr>
            </w:pPr>
            <w:r w:rsidRPr="004C2FC3">
              <w:rPr>
                <w:sz w:val="17"/>
                <w:szCs w:val="17"/>
              </w:rPr>
              <w:t>65</w:t>
            </w:r>
            <w:r w:rsidR="005C64C8" w:rsidRPr="004C2FC3">
              <w:rPr>
                <w:sz w:val="17"/>
                <w:szCs w:val="17"/>
              </w:rPr>
              <w:t xml:space="preserve"> </w:t>
            </w:r>
            <w:r w:rsidR="005C64C8" w:rsidRPr="000C5910">
              <w:rPr>
                <w:sz w:val="17"/>
                <w:szCs w:val="17"/>
                <w:highlight w:val="yellow"/>
              </w:rPr>
              <w:t>(8.2)</w:t>
            </w:r>
          </w:p>
        </w:tc>
        <w:tc>
          <w:tcPr>
            <w:tcW w:w="0" w:type="auto"/>
          </w:tcPr>
          <w:p w14:paraId="0777F5C8" w14:textId="77777777" w:rsidR="00495DBA" w:rsidRPr="004C2FC3" w:rsidRDefault="00495DBA" w:rsidP="00E72914">
            <w:pPr>
              <w:jc w:val="center"/>
              <w:rPr>
                <w:sz w:val="17"/>
                <w:szCs w:val="17"/>
              </w:rPr>
            </w:pPr>
            <w:r w:rsidRPr="004C2FC3">
              <w:rPr>
                <w:sz w:val="17"/>
                <w:szCs w:val="17"/>
              </w:rPr>
              <w:t>138</w:t>
            </w:r>
          </w:p>
        </w:tc>
        <w:tc>
          <w:tcPr>
            <w:tcW w:w="0" w:type="auto"/>
          </w:tcPr>
          <w:p w14:paraId="201CA292" w14:textId="77777777" w:rsidR="00495DBA" w:rsidRPr="004C2FC3" w:rsidRDefault="00495DBA" w:rsidP="00E72914">
            <w:pPr>
              <w:jc w:val="center"/>
              <w:rPr>
                <w:sz w:val="17"/>
                <w:szCs w:val="17"/>
              </w:rPr>
            </w:pPr>
            <w:r w:rsidRPr="004C2FC3">
              <w:rPr>
                <w:sz w:val="17"/>
                <w:szCs w:val="17"/>
              </w:rPr>
              <w:t>124/14</w:t>
            </w:r>
          </w:p>
        </w:tc>
        <w:tc>
          <w:tcPr>
            <w:tcW w:w="0" w:type="auto"/>
          </w:tcPr>
          <w:p w14:paraId="05957543" w14:textId="77777777" w:rsidR="00495DBA" w:rsidRPr="004C2FC3" w:rsidRDefault="00495DBA" w:rsidP="00E72914">
            <w:pPr>
              <w:jc w:val="center"/>
              <w:rPr>
                <w:sz w:val="17"/>
                <w:szCs w:val="17"/>
              </w:rPr>
            </w:pPr>
            <w:r w:rsidRPr="004C2FC3">
              <w:rPr>
                <w:sz w:val="17"/>
                <w:szCs w:val="17"/>
              </w:rPr>
              <w:t xml:space="preserve">To determine air trapping index (ATI) using non rigid registration and assess the association with small airways lung function parameters </w:t>
            </w:r>
          </w:p>
        </w:tc>
        <w:tc>
          <w:tcPr>
            <w:tcW w:w="0" w:type="auto"/>
          </w:tcPr>
          <w:p w14:paraId="51C043FC" w14:textId="77777777" w:rsidR="00495DBA" w:rsidRPr="004C2FC3" w:rsidRDefault="00495DBA" w:rsidP="00E72914">
            <w:pPr>
              <w:jc w:val="center"/>
              <w:rPr>
                <w:sz w:val="17"/>
                <w:szCs w:val="17"/>
              </w:rPr>
            </w:pPr>
            <w:r w:rsidRPr="004C2FC3">
              <w:rPr>
                <w:sz w:val="17"/>
                <w:szCs w:val="17"/>
              </w:rPr>
              <w:t>Spirometry, FEF</w:t>
            </w:r>
            <w:r w:rsidRPr="004C2FC3">
              <w:rPr>
                <w:sz w:val="17"/>
                <w:szCs w:val="17"/>
                <w:vertAlign w:val="subscript"/>
              </w:rPr>
              <w:t>25-75%</w:t>
            </w:r>
            <w:r w:rsidRPr="004C2FC3">
              <w:rPr>
                <w:sz w:val="17"/>
                <w:szCs w:val="17"/>
              </w:rPr>
              <w:t>, Body plethysmography, RV, RV/TLC</w:t>
            </w:r>
          </w:p>
        </w:tc>
        <w:tc>
          <w:tcPr>
            <w:tcW w:w="0" w:type="auto"/>
          </w:tcPr>
          <w:p w14:paraId="57FD00AC" w14:textId="77777777" w:rsidR="00495DBA" w:rsidRPr="004C2FC3" w:rsidRDefault="00495DBA" w:rsidP="00E72914">
            <w:pPr>
              <w:jc w:val="center"/>
              <w:rPr>
                <w:sz w:val="17"/>
                <w:szCs w:val="17"/>
              </w:rPr>
            </w:pPr>
            <w:r w:rsidRPr="004C2FC3">
              <w:rPr>
                <w:sz w:val="17"/>
                <w:szCs w:val="17"/>
              </w:rPr>
              <w:t>0.75, 0.7</w:t>
            </w:r>
          </w:p>
        </w:tc>
        <w:tc>
          <w:tcPr>
            <w:tcW w:w="0" w:type="auto"/>
          </w:tcPr>
          <w:p w14:paraId="200FB66E" w14:textId="77777777" w:rsidR="00495DBA" w:rsidRPr="004C2FC3" w:rsidRDefault="00495DBA" w:rsidP="00E72914">
            <w:pPr>
              <w:jc w:val="center"/>
              <w:rPr>
                <w:sz w:val="17"/>
                <w:szCs w:val="17"/>
              </w:rPr>
            </w:pPr>
            <w:r w:rsidRPr="004C2FC3">
              <w:rPr>
                <w:sz w:val="17"/>
                <w:szCs w:val="17"/>
              </w:rPr>
              <w:t>Paired, complete expiration, ATI, EI, MLD E/I, Exp-856</w:t>
            </w:r>
          </w:p>
        </w:tc>
      </w:tr>
      <w:tr w:rsidR="00867C1E" w:rsidRPr="004C2FC3" w14:paraId="2B654126" w14:textId="77777777" w:rsidTr="00E72914">
        <w:tc>
          <w:tcPr>
            <w:tcW w:w="0" w:type="auto"/>
          </w:tcPr>
          <w:p w14:paraId="5B87BAC9" w14:textId="1CFE0333" w:rsidR="00495DBA" w:rsidRPr="004C2FC3" w:rsidRDefault="00495DBA" w:rsidP="00D45765">
            <w:pPr>
              <w:jc w:val="center"/>
              <w:rPr>
                <w:b/>
                <w:sz w:val="17"/>
                <w:szCs w:val="17"/>
              </w:rPr>
            </w:pPr>
            <w:r w:rsidRPr="004C2FC3">
              <w:rPr>
                <w:b/>
                <w:sz w:val="17"/>
                <w:szCs w:val="17"/>
              </w:rPr>
              <w:t xml:space="preserve">Pompe </w:t>
            </w:r>
            <w:r w:rsidRPr="004C2FC3">
              <w:rPr>
                <w:b/>
                <w:i/>
                <w:sz w:val="17"/>
                <w:szCs w:val="17"/>
              </w:rPr>
              <w:t>et al</w:t>
            </w:r>
            <w:r w:rsidRPr="004C2FC3">
              <w:rPr>
                <w:b/>
                <w:sz w:val="17"/>
                <w:szCs w:val="17"/>
              </w:rPr>
              <w:t>, 2017 (Netherlands)</w:t>
            </w:r>
            <w:r w:rsidRPr="004C2FC3">
              <w:rPr>
                <w:b/>
                <w:sz w:val="17"/>
                <w:szCs w:val="17"/>
              </w:rPr>
              <w:fldChar w:fldCharType="begin"/>
            </w:r>
            <w:r w:rsidR="00D45765" w:rsidRPr="004C2FC3">
              <w:rPr>
                <w:b/>
                <w:sz w:val="17"/>
                <w:szCs w:val="17"/>
              </w:rPr>
              <w:instrText xml:space="preserve"> ADDIN EN.CITE &lt;EndNote&gt;&lt;Cite&gt;&lt;Author&gt;Pompe&lt;/Author&gt;&lt;Year&gt;2017&lt;/Year&gt;&lt;RecNum&gt;1468&lt;/RecNum&gt;&lt;DisplayText&gt;&lt;style face="superscript"&gt;12&lt;/style&gt;&lt;/DisplayText&gt;&lt;record&gt;&lt;rec-number&gt;1468&lt;/rec-number&gt;&lt;foreign-keys&gt;&lt;key app="EN" db-id="pvtptv5w8sx9ase5rwxppetwta2ep9p9vept" timestamp="1493798412"&gt;1468&lt;/key&gt;&lt;/foreign-keys&gt;&lt;ref-type name="Journal Article"&gt;17&lt;/ref-type&gt;&lt;contributors&gt;&lt;authors&gt;&lt;author&gt;Pompe, Esther&lt;/author&gt;&lt;author&gt;Galbán, Craig J.&lt;/author&gt;&lt;author&gt;Ross, Brian D.&lt;/author&gt;&lt;author&gt;Koenderman, Leo&lt;/author&gt;&lt;author&gt;ten Hacken, Nick H. T.&lt;/author&gt;&lt;author&gt;Postma, Dirkje S.&lt;/author&gt;&lt;author&gt;van den Berge, Maarten&lt;/author&gt;&lt;author&gt;de Jong, Pim A.&lt;/author&gt;&lt;author&gt;Lammers, Jan-Willem J.&lt;/author&gt;&lt;author&gt;Mohamed Hoesein, Firdaus A. A.&lt;/author&gt;&lt;/authors&gt;&lt;/contributors&gt;&lt;titles&gt;&lt;title&gt;Parametric response mapping on chest computed tomography associates with clinical and functional parameters in chronic obstructive pulmonary disease&lt;/title&gt;&lt;secondary-title&gt;Respiratory Medicine&lt;/secondary-title&gt;&lt;/titles&gt;&lt;periodical&gt;&lt;full-title&gt;Respiratory Medicine&lt;/full-title&gt;&lt;abbr-1&gt;Respir Med&lt;/abbr-1&gt;&lt;/periodical&gt;&lt;pages&gt;48-55&lt;/pages&gt;&lt;volume&gt;123&lt;/volume&gt;&lt;keywords&gt;&lt;keyword&gt;Computed tomography&lt;/keyword&gt;&lt;keyword&gt;Parametric response mapping&lt;/keyword&gt;&lt;keyword&gt;Copd&lt;/keyword&gt;&lt;keyword&gt;Phenotypes&lt;/keyword&gt;&lt;keyword&gt;Emphysema&lt;/keyword&gt;&lt;keyword&gt;Small airway disease&lt;/keyword&gt;&lt;/keywords&gt;&lt;dates&gt;&lt;year&gt;2017&lt;/year&gt;&lt;pub-dates&gt;&lt;date&gt;2//&lt;/date&gt;&lt;/pub-dates&gt;&lt;/dates&gt;&lt;isbn&gt;0954-6111&lt;/isbn&gt;&lt;urls&gt;&lt;related-urls&gt;&lt;url&gt;http://www.sciencedirect.com/science/article/pii/S0954611116303183&lt;/url&gt;&lt;url&gt;http://ac.els-cdn.com/S0954611116303183/1-s2.0-S0954611116303183-main.pdf?_tid=906f5048-2fd6-11e7-875d-00000aab0f02&amp;amp;acdnat=1493798605_178fe0fe50b360c976581090787e00bf&lt;/url&gt;&lt;/related-urls&gt;&lt;/urls&gt;&lt;electronic-resource-num&gt;https://doi.org/10.1016/j.rmed.2016.11.021&lt;/electronic-resource-num&gt;&lt;/record&gt;&lt;/Cite&gt;&lt;/EndNote&gt;</w:instrText>
            </w:r>
            <w:r w:rsidRPr="004C2FC3">
              <w:rPr>
                <w:b/>
                <w:sz w:val="17"/>
                <w:szCs w:val="17"/>
              </w:rPr>
              <w:fldChar w:fldCharType="separate"/>
            </w:r>
            <w:r w:rsidR="00D45765" w:rsidRPr="004C2FC3">
              <w:rPr>
                <w:b/>
                <w:noProof/>
                <w:sz w:val="17"/>
                <w:szCs w:val="17"/>
                <w:vertAlign w:val="superscript"/>
              </w:rPr>
              <w:t>12</w:t>
            </w:r>
            <w:r w:rsidRPr="004C2FC3">
              <w:rPr>
                <w:b/>
                <w:sz w:val="17"/>
                <w:szCs w:val="17"/>
              </w:rPr>
              <w:fldChar w:fldCharType="end"/>
            </w:r>
          </w:p>
        </w:tc>
        <w:tc>
          <w:tcPr>
            <w:tcW w:w="0" w:type="auto"/>
          </w:tcPr>
          <w:p w14:paraId="0115A10B" w14:textId="77777777" w:rsidR="00495DBA" w:rsidRPr="004C2FC3" w:rsidRDefault="00495DBA" w:rsidP="00E72914">
            <w:pPr>
              <w:jc w:val="center"/>
              <w:rPr>
                <w:sz w:val="17"/>
                <w:szCs w:val="17"/>
              </w:rPr>
            </w:pPr>
            <w:r w:rsidRPr="004C2FC3">
              <w:rPr>
                <w:sz w:val="17"/>
                <w:szCs w:val="17"/>
              </w:rPr>
              <w:t>GOLD Stage 1-4</w:t>
            </w:r>
          </w:p>
        </w:tc>
        <w:tc>
          <w:tcPr>
            <w:tcW w:w="0" w:type="auto"/>
          </w:tcPr>
          <w:p w14:paraId="35CFC550" w14:textId="7E44E291" w:rsidR="005C64C8" w:rsidRPr="004C2FC3" w:rsidRDefault="00495DBA" w:rsidP="005C64C8">
            <w:pPr>
              <w:jc w:val="center"/>
              <w:rPr>
                <w:sz w:val="17"/>
                <w:szCs w:val="17"/>
              </w:rPr>
            </w:pPr>
            <w:r w:rsidRPr="004C2FC3">
              <w:rPr>
                <w:sz w:val="17"/>
                <w:szCs w:val="17"/>
              </w:rPr>
              <w:t>61</w:t>
            </w:r>
            <w:r w:rsidR="005C64C8" w:rsidRPr="004C2FC3">
              <w:rPr>
                <w:sz w:val="17"/>
                <w:szCs w:val="17"/>
              </w:rPr>
              <w:t xml:space="preserve"> </w:t>
            </w:r>
            <w:r w:rsidR="005C64C8" w:rsidRPr="000C5910">
              <w:rPr>
                <w:sz w:val="17"/>
                <w:szCs w:val="17"/>
                <w:highlight w:val="yellow"/>
              </w:rPr>
              <w:t>(7.6)</w:t>
            </w:r>
          </w:p>
        </w:tc>
        <w:tc>
          <w:tcPr>
            <w:tcW w:w="0" w:type="auto"/>
          </w:tcPr>
          <w:p w14:paraId="7ED16F3E" w14:textId="77777777" w:rsidR="00495DBA" w:rsidRPr="004C2FC3" w:rsidRDefault="00495DBA" w:rsidP="00E72914">
            <w:pPr>
              <w:jc w:val="center"/>
              <w:rPr>
                <w:sz w:val="17"/>
                <w:szCs w:val="17"/>
              </w:rPr>
            </w:pPr>
            <w:r w:rsidRPr="004C2FC3">
              <w:rPr>
                <w:sz w:val="17"/>
                <w:szCs w:val="17"/>
              </w:rPr>
              <w:t>95</w:t>
            </w:r>
          </w:p>
        </w:tc>
        <w:tc>
          <w:tcPr>
            <w:tcW w:w="0" w:type="auto"/>
          </w:tcPr>
          <w:p w14:paraId="43A59961" w14:textId="77777777" w:rsidR="00495DBA" w:rsidRPr="004C2FC3" w:rsidRDefault="00495DBA" w:rsidP="00E72914">
            <w:pPr>
              <w:jc w:val="center"/>
              <w:rPr>
                <w:sz w:val="17"/>
                <w:szCs w:val="17"/>
              </w:rPr>
            </w:pPr>
            <w:r w:rsidRPr="004C2FC3">
              <w:rPr>
                <w:sz w:val="17"/>
                <w:szCs w:val="17"/>
              </w:rPr>
              <w:t>69/26</w:t>
            </w:r>
          </w:p>
        </w:tc>
        <w:tc>
          <w:tcPr>
            <w:tcW w:w="0" w:type="auto"/>
          </w:tcPr>
          <w:p w14:paraId="42FA01D1" w14:textId="77777777" w:rsidR="00495DBA" w:rsidRPr="004C2FC3" w:rsidRDefault="00495DBA" w:rsidP="00E72914">
            <w:pPr>
              <w:jc w:val="center"/>
              <w:rPr>
                <w:sz w:val="17"/>
                <w:szCs w:val="17"/>
              </w:rPr>
            </w:pPr>
            <w:r w:rsidRPr="004C2FC3">
              <w:rPr>
                <w:sz w:val="17"/>
                <w:szCs w:val="17"/>
              </w:rPr>
              <w:t>To explore the relationship between Parametric Response Mapping (PRM) CT measures and clinical and functional parameters</w:t>
            </w:r>
          </w:p>
        </w:tc>
        <w:tc>
          <w:tcPr>
            <w:tcW w:w="0" w:type="auto"/>
          </w:tcPr>
          <w:p w14:paraId="0C249821" w14:textId="77777777" w:rsidR="00495DBA" w:rsidRPr="004C2FC3" w:rsidRDefault="00495DBA" w:rsidP="00E72914">
            <w:pPr>
              <w:jc w:val="center"/>
              <w:rPr>
                <w:b/>
                <w:sz w:val="17"/>
                <w:szCs w:val="17"/>
              </w:rPr>
            </w:pPr>
            <w:r w:rsidRPr="004C2FC3">
              <w:rPr>
                <w:sz w:val="17"/>
                <w:szCs w:val="17"/>
              </w:rPr>
              <w:t>Body plethysmography, RV/TLC</w:t>
            </w:r>
          </w:p>
        </w:tc>
        <w:tc>
          <w:tcPr>
            <w:tcW w:w="0" w:type="auto"/>
          </w:tcPr>
          <w:p w14:paraId="72ECDE5C" w14:textId="77777777" w:rsidR="00495DBA" w:rsidRPr="004C2FC3" w:rsidRDefault="00495DBA" w:rsidP="00E72914">
            <w:pPr>
              <w:jc w:val="center"/>
              <w:rPr>
                <w:sz w:val="17"/>
                <w:szCs w:val="17"/>
              </w:rPr>
            </w:pPr>
            <w:r w:rsidRPr="004C2FC3">
              <w:rPr>
                <w:sz w:val="17"/>
                <w:szCs w:val="17"/>
              </w:rPr>
              <w:t>&lt;1, not stated</w:t>
            </w:r>
          </w:p>
        </w:tc>
        <w:tc>
          <w:tcPr>
            <w:tcW w:w="0" w:type="auto"/>
          </w:tcPr>
          <w:p w14:paraId="041B6E5B" w14:textId="77777777" w:rsidR="00495DBA" w:rsidRPr="004C2FC3" w:rsidRDefault="00495DBA" w:rsidP="00E72914">
            <w:pPr>
              <w:jc w:val="center"/>
              <w:rPr>
                <w:b/>
                <w:sz w:val="17"/>
                <w:szCs w:val="17"/>
              </w:rPr>
            </w:pPr>
            <w:r w:rsidRPr="004C2FC3">
              <w:rPr>
                <w:sz w:val="17"/>
                <w:szCs w:val="17"/>
              </w:rPr>
              <w:t>Paired, complete expiration, Functional SAD (PRM</w:t>
            </w:r>
            <w:r w:rsidRPr="004C2FC3">
              <w:rPr>
                <w:sz w:val="17"/>
                <w:szCs w:val="17"/>
                <w:vertAlign w:val="superscript"/>
              </w:rPr>
              <w:t>fSAD</w:t>
            </w:r>
            <w:r w:rsidRPr="004C2FC3">
              <w:rPr>
                <w:sz w:val="17"/>
                <w:szCs w:val="17"/>
              </w:rPr>
              <w:t>), MLD E/I</w:t>
            </w:r>
          </w:p>
        </w:tc>
      </w:tr>
      <w:tr w:rsidR="00867C1E" w:rsidRPr="004C2FC3" w14:paraId="20FB7AEC" w14:textId="77777777" w:rsidTr="00F536F0">
        <w:tc>
          <w:tcPr>
            <w:tcW w:w="0" w:type="auto"/>
            <w:shd w:val="clear" w:color="auto" w:fill="auto"/>
          </w:tcPr>
          <w:p w14:paraId="071FECA2" w14:textId="77777777" w:rsidR="00197B7B" w:rsidRPr="004C2FC3" w:rsidRDefault="00197B7B" w:rsidP="00D45765">
            <w:pPr>
              <w:jc w:val="center"/>
              <w:rPr>
                <w:b/>
                <w:sz w:val="17"/>
                <w:szCs w:val="17"/>
                <w:highlight w:val="yellow"/>
              </w:rPr>
            </w:pPr>
            <w:r w:rsidRPr="004C2FC3">
              <w:rPr>
                <w:b/>
                <w:sz w:val="17"/>
                <w:szCs w:val="17"/>
                <w:highlight w:val="yellow"/>
              </w:rPr>
              <w:t xml:space="preserve">Hartley </w:t>
            </w:r>
            <w:r w:rsidRPr="004C2FC3">
              <w:rPr>
                <w:b/>
                <w:i/>
                <w:sz w:val="17"/>
                <w:szCs w:val="17"/>
                <w:highlight w:val="yellow"/>
              </w:rPr>
              <w:t>et al</w:t>
            </w:r>
            <w:r w:rsidRPr="004C2FC3">
              <w:rPr>
                <w:b/>
                <w:sz w:val="17"/>
                <w:szCs w:val="17"/>
                <w:highlight w:val="yellow"/>
              </w:rPr>
              <w:t>, 2016</w:t>
            </w:r>
          </w:p>
          <w:p w14:paraId="4D9D5405" w14:textId="278F7ED0" w:rsidR="00197B7B" w:rsidRPr="004C2FC3" w:rsidRDefault="00197B7B" w:rsidP="000737AC">
            <w:pPr>
              <w:jc w:val="center"/>
              <w:rPr>
                <w:b/>
                <w:sz w:val="17"/>
                <w:szCs w:val="17"/>
                <w:highlight w:val="yellow"/>
              </w:rPr>
            </w:pPr>
            <w:r w:rsidRPr="004C2FC3">
              <w:rPr>
                <w:b/>
                <w:sz w:val="17"/>
                <w:szCs w:val="17"/>
                <w:highlight w:val="yellow"/>
              </w:rPr>
              <w:t>(United Kingdom)</w:t>
            </w:r>
            <w:r w:rsidRPr="004C2FC3">
              <w:rPr>
                <w:b/>
                <w:sz w:val="17"/>
                <w:szCs w:val="17"/>
                <w:highlight w:val="yellow"/>
              </w:rPr>
              <w:fldChar w:fldCharType="begin"/>
            </w:r>
            <w:r w:rsidR="000737AC">
              <w:rPr>
                <w:b/>
                <w:sz w:val="17"/>
                <w:szCs w:val="17"/>
                <w:highlight w:val="yellow"/>
              </w:rPr>
              <w:instrText xml:space="preserve"> ADDIN EN.CITE &lt;EndNote&gt;&lt;Cite&gt;&lt;Author&gt;Hartley&lt;/Author&gt;&lt;Year&gt;2016&lt;/Year&gt;&lt;RecNum&gt;1556&lt;/RecNum&gt;&lt;DisplayText&gt;&lt;style face="superscript"&gt;44&lt;/style&gt;&lt;/DisplayText&gt;&lt;record&gt;&lt;rec-number&gt;1556&lt;/rec-number&gt;&lt;foreign-keys&gt;&lt;key app="EN" db-id="pvtptv5w8sx9ase5rwxppetwta2ep9p9vept" timestamp="1519658834"&gt;1556&lt;/key&gt;&lt;/foreign-keys&gt;&lt;ref-type name="Journal Article"&gt;17&lt;/ref-type&gt;&lt;contributors&gt;&lt;authors&gt;&lt;author&gt;Hartley, Ruth A.&lt;/author&gt;&lt;author&gt;Barker, Bethan L.&lt;/author&gt;&lt;author&gt;Newby, Chris&lt;/author&gt;&lt;author&gt;Pakkal, Mini&lt;/author&gt;&lt;author&gt;Baldi, Simonetta&lt;/author&gt;&lt;author&gt;Kajekar, Radhika&lt;/author&gt;&lt;author&gt;Kay, Richard&lt;/author&gt;&lt;author&gt;Laurencin, Marie&lt;/author&gt;&lt;author&gt;Marshall, Richard P.&lt;/author&gt;&lt;author&gt;Sousa, Ana R.&lt;/author&gt;&lt;author&gt;Parmar, Harsukh&lt;/author&gt;&lt;author&gt;Siddiqui, Salman&lt;/author&gt;&lt;author&gt;Gupta, Sumit&lt;/author&gt;&lt;author&gt;Brightling, Chris E.&lt;/author&gt;&lt;/authors&gt;&lt;/contributors&gt;&lt;titles&gt;&lt;title&gt;Relationship between lung function and quantitative computed tomographic parameters of airway remodeling, air trapping, and emphysema in patients with asthma and chronic obstructive pulmonary disease: A&amp;amp;#xa0;single-center study&lt;/title&gt;&lt;secondary-title&gt;Journal of Allergy and Clinical Immunology&lt;/secondary-title&gt;&lt;/titles&gt;&lt;periodical&gt;&lt;full-title&gt;Journal of Allergy and Clinical Immunology&lt;/full-title&gt;&lt;/periodical&gt;&lt;pages&gt;1413-1422.e12&lt;/pages&gt;&lt;volume&gt;137&lt;/volume&gt;&lt;number&gt;5&lt;/number&gt;&lt;dates&gt;&lt;year&gt;2016&lt;/year&gt;&lt;/dates&gt;&lt;publisher&gt;Elsevier&lt;/publisher&gt;&lt;isbn&gt;0091-6749&lt;/isbn&gt;&lt;urls&gt;&lt;related-urls&gt;&lt;url&gt;http://dx.doi.org/10.1016/j.jaci.2016.02.001&lt;/url&gt;&lt;url&gt;https://www.ncbi.nlm.nih.gov/pmc/articles/PMC4852952/pdf/main.pdf&lt;/url&gt;&lt;/related-urls&gt;&lt;/urls&gt;&lt;electronic-resource-num&gt;10.1016/j.jaci.2016.02.001&lt;/electronic-resource-num&gt;&lt;access-date&gt;2018/02/26&lt;/access-date&gt;&lt;/record&gt;&lt;/Cite&gt;&lt;/EndNote&gt;</w:instrText>
            </w:r>
            <w:r w:rsidRPr="004C2FC3">
              <w:rPr>
                <w:b/>
                <w:sz w:val="17"/>
                <w:szCs w:val="17"/>
                <w:highlight w:val="yellow"/>
              </w:rPr>
              <w:fldChar w:fldCharType="separate"/>
            </w:r>
            <w:r w:rsidR="000737AC" w:rsidRPr="000737AC">
              <w:rPr>
                <w:b/>
                <w:noProof/>
                <w:sz w:val="17"/>
                <w:szCs w:val="17"/>
                <w:highlight w:val="yellow"/>
                <w:vertAlign w:val="superscript"/>
              </w:rPr>
              <w:t>44</w:t>
            </w:r>
            <w:r w:rsidRPr="004C2FC3">
              <w:rPr>
                <w:b/>
                <w:sz w:val="17"/>
                <w:szCs w:val="17"/>
                <w:highlight w:val="yellow"/>
              </w:rPr>
              <w:fldChar w:fldCharType="end"/>
            </w:r>
          </w:p>
        </w:tc>
        <w:tc>
          <w:tcPr>
            <w:tcW w:w="0" w:type="auto"/>
            <w:shd w:val="clear" w:color="auto" w:fill="auto"/>
          </w:tcPr>
          <w:p w14:paraId="1B9211CA" w14:textId="77777777" w:rsidR="00197B7B" w:rsidRPr="004C2FC3" w:rsidRDefault="00197B7B" w:rsidP="00E72914">
            <w:pPr>
              <w:jc w:val="center"/>
              <w:rPr>
                <w:sz w:val="17"/>
                <w:szCs w:val="17"/>
                <w:highlight w:val="yellow"/>
              </w:rPr>
            </w:pPr>
            <w:r w:rsidRPr="004C2FC3">
              <w:rPr>
                <w:sz w:val="17"/>
                <w:szCs w:val="17"/>
                <w:highlight w:val="yellow"/>
              </w:rPr>
              <w:t>GOLD Stage</w:t>
            </w:r>
          </w:p>
          <w:p w14:paraId="27AD1DBB" w14:textId="5AC72BF8" w:rsidR="00197B7B" w:rsidRPr="004C2FC3" w:rsidRDefault="00197B7B" w:rsidP="00E72914">
            <w:pPr>
              <w:jc w:val="center"/>
              <w:rPr>
                <w:sz w:val="17"/>
                <w:szCs w:val="17"/>
                <w:highlight w:val="yellow"/>
              </w:rPr>
            </w:pPr>
            <w:r w:rsidRPr="004C2FC3">
              <w:rPr>
                <w:sz w:val="17"/>
                <w:szCs w:val="17"/>
                <w:highlight w:val="yellow"/>
              </w:rPr>
              <w:t>1-4</w:t>
            </w:r>
          </w:p>
        </w:tc>
        <w:tc>
          <w:tcPr>
            <w:tcW w:w="0" w:type="auto"/>
            <w:shd w:val="clear" w:color="auto" w:fill="auto"/>
          </w:tcPr>
          <w:p w14:paraId="375A6793" w14:textId="6324CCCF" w:rsidR="00197B7B" w:rsidRPr="004C2FC3" w:rsidRDefault="00877317" w:rsidP="005C64C8">
            <w:pPr>
              <w:jc w:val="center"/>
              <w:rPr>
                <w:sz w:val="17"/>
                <w:szCs w:val="17"/>
                <w:highlight w:val="yellow"/>
              </w:rPr>
            </w:pPr>
            <w:r w:rsidRPr="004C2FC3">
              <w:rPr>
                <w:sz w:val="17"/>
                <w:szCs w:val="17"/>
                <w:highlight w:val="yellow"/>
              </w:rPr>
              <w:t>69 (8.2)</w:t>
            </w:r>
          </w:p>
        </w:tc>
        <w:tc>
          <w:tcPr>
            <w:tcW w:w="0" w:type="auto"/>
            <w:shd w:val="clear" w:color="auto" w:fill="auto"/>
          </w:tcPr>
          <w:p w14:paraId="224447AC" w14:textId="423380F7" w:rsidR="00197B7B" w:rsidRPr="004C2FC3" w:rsidRDefault="00197B7B" w:rsidP="00E72914">
            <w:pPr>
              <w:jc w:val="center"/>
              <w:rPr>
                <w:sz w:val="17"/>
                <w:szCs w:val="17"/>
                <w:highlight w:val="yellow"/>
              </w:rPr>
            </w:pPr>
            <w:r w:rsidRPr="004C2FC3">
              <w:rPr>
                <w:sz w:val="17"/>
                <w:szCs w:val="17"/>
                <w:highlight w:val="yellow"/>
              </w:rPr>
              <w:t>81</w:t>
            </w:r>
          </w:p>
        </w:tc>
        <w:tc>
          <w:tcPr>
            <w:tcW w:w="0" w:type="auto"/>
            <w:shd w:val="clear" w:color="auto" w:fill="auto"/>
          </w:tcPr>
          <w:p w14:paraId="307E6016" w14:textId="6857260D" w:rsidR="00197B7B" w:rsidRPr="004C2FC3" w:rsidRDefault="00A7380D" w:rsidP="00E72914">
            <w:pPr>
              <w:jc w:val="center"/>
              <w:rPr>
                <w:sz w:val="17"/>
                <w:szCs w:val="17"/>
                <w:highlight w:val="yellow"/>
              </w:rPr>
            </w:pPr>
            <w:r w:rsidRPr="004C2FC3">
              <w:rPr>
                <w:sz w:val="17"/>
                <w:szCs w:val="17"/>
                <w:highlight w:val="yellow"/>
              </w:rPr>
              <w:t>54/27</w:t>
            </w:r>
          </w:p>
        </w:tc>
        <w:tc>
          <w:tcPr>
            <w:tcW w:w="0" w:type="auto"/>
            <w:shd w:val="clear" w:color="auto" w:fill="auto"/>
          </w:tcPr>
          <w:p w14:paraId="7B38F438" w14:textId="57B3A343" w:rsidR="00197B7B" w:rsidRPr="004C2FC3" w:rsidRDefault="00877317" w:rsidP="00E72914">
            <w:pPr>
              <w:jc w:val="center"/>
              <w:rPr>
                <w:sz w:val="17"/>
                <w:szCs w:val="17"/>
                <w:highlight w:val="yellow"/>
              </w:rPr>
            </w:pPr>
            <w:r w:rsidRPr="004C2FC3">
              <w:rPr>
                <w:sz w:val="17"/>
                <w:szCs w:val="17"/>
                <w:highlight w:val="yellow"/>
              </w:rPr>
              <w:t>To assess the relationship between CT marker of air trapping and lung function</w:t>
            </w:r>
          </w:p>
        </w:tc>
        <w:tc>
          <w:tcPr>
            <w:tcW w:w="0" w:type="auto"/>
            <w:shd w:val="clear" w:color="auto" w:fill="auto"/>
          </w:tcPr>
          <w:p w14:paraId="25740CB8" w14:textId="73C8C8F4" w:rsidR="00197B7B" w:rsidRPr="004C2FC3" w:rsidRDefault="00877317" w:rsidP="00E72914">
            <w:pPr>
              <w:jc w:val="center"/>
              <w:rPr>
                <w:sz w:val="17"/>
                <w:szCs w:val="17"/>
                <w:highlight w:val="yellow"/>
              </w:rPr>
            </w:pPr>
            <w:r w:rsidRPr="004C2FC3">
              <w:rPr>
                <w:sz w:val="17"/>
                <w:szCs w:val="17"/>
                <w:highlight w:val="yellow"/>
              </w:rPr>
              <w:t>Method not stated</w:t>
            </w:r>
          </w:p>
          <w:p w14:paraId="52FE0C71" w14:textId="022C6529" w:rsidR="00877317" w:rsidRPr="004C2FC3" w:rsidRDefault="00877317" w:rsidP="00E72914">
            <w:pPr>
              <w:jc w:val="center"/>
              <w:rPr>
                <w:sz w:val="17"/>
                <w:szCs w:val="17"/>
                <w:highlight w:val="yellow"/>
              </w:rPr>
            </w:pPr>
            <w:r w:rsidRPr="004C2FC3">
              <w:rPr>
                <w:sz w:val="17"/>
                <w:szCs w:val="17"/>
                <w:highlight w:val="yellow"/>
              </w:rPr>
              <w:t>RV/TLC</w:t>
            </w:r>
          </w:p>
        </w:tc>
        <w:tc>
          <w:tcPr>
            <w:tcW w:w="0" w:type="auto"/>
            <w:shd w:val="clear" w:color="auto" w:fill="auto"/>
          </w:tcPr>
          <w:p w14:paraId="77302DE1" w14:textId="71AD0426" w:rsidR="00197B7B" w:rsidRPr="004C2FC3" w:rsidRDefault="0041094B" w:rsidP="00E72914">
            <w:pPr>
              <w:jc w:val="center"/>
              <w:rPr>
                <w:sz w:val="17"/>
                <w:szCs w:val="17"/>
                <w:highlight w:val="yellow"/>
              </w:rPr>
            </w:pPr>
            <w:r w:rsidRPr="004C2FC3">
              <w:rPr>
                <w:sz w:val="17"/>
                <w:szCs w:val="17"/>
                <w:highlight w:val="yellow"/>
              </w:rPr>
              <w:t>0.75, 0.5</w:t>
            </w:r>
          </w:p>
        </w:tc>
        <w:tc>
          <w:tcPr>
            <w:tcW w:w="0" w:type="auto"/>
            <w:shd w:val="clear" w:color="auto" w:fill="auto"/>
          </w:tcPr>
          <w:p w14:paraId="0E5D00FC" w14:textId="1203628D" w:rsidR="00197B7B" w:rsidRPr="004C2FC3" w:rsidRDefault="00F536F0" w:rsidP="00E72914">
            <w:pPr>
              <w:jc w:val="center"/>
              <w:rPr>
                <w:sz w:val="17"/>
                <w:szCs w:val="17"/>
              </w:rPr>
            </w:pPr>
            <w:r w:rsidRPr="004C2FC3">
              <w:rPr>
                <w:sz w:val="17"/>
                <w:szCs w:val="17"/>
                <w:highlight w:val="yellow"/>
              </w:rPr>
              <w:t>Paired, expiration near FRC</w:t>
            </w:r>
            <w:r w:rsidR="00F61F7F" w:rsidRPr="004C2FC3">
              <w:rPr>
                <w:sz w:val="17"/>
                <w:szCs w:val="17"/>
                <w:highlight w:val="yellow"/>
              </w:rPr>
              <w:t>, MLD E/I</w:t>
            </w:r>
          </w:p>
        </w:tc>
      </w:tr>
      <w:tr w:rsidR="00867C1E" w:rsidRPr="004C2FC3" w14:paraId="51BEE439" w14:textId="77777777" w:rsidTr="00E72914">
        <w:tc>
          <w:tcPr>
            <w:tcW w:w="0" w:type="auto"/>
          </w:tcPr>
          <w:p w14:paraId="38EED24B" w14:textId="77777777" w:rsidR="001F2042" w:rsidRPr="004C2FC3" w:rsidRDefault="001F2042" w:rsidP="00D45765">
            <w:pPr>
              <w:jc w:val="center"/>
              <w:rPr>
                <w:b/>
                <w:sz w:val="17"/>
                <w:szCs w:val="17"/>
                <w:highlight w:val="yellow"/>
              </w:rPr>
            </w:pPr>
            <w:r w:rsidRPr="004C2FC3">
              <w:rPr>
                <w:b/>
                <w:sz w:val="17"/>
                <w:szCs w:val="17"/>
                <w:highlight w:val="yellow"/>
              </w:rPr>
              <w:t xml:space="preserve">Nagatani </w:t>
            </w:r>
            <w:r w:rsidRPr="004C2FC3">
              <w:rPr>
                <w:b/>
                <w:i/>
                <w:sz w:val="17"/>
                <w:szCs w:val="17"/>
                <w:highlight w:val="yellow"/>
              </w:rPr>
              <w:t>et al</w:t>
            </w:r>
            <w:r w:rsidRPr="004C2FC3">
              <w:rPr>
                <w:b/>
                <w:sz w:val="17"/>
                <w:szCs w:val="17"/>
                <w:highlight w:val="yellow"/>
              </w:rPr>
              <w:t xml:space="preserve">, 2015 </w:t>
            </w:r>
          </w:p>
          <w:p w14:paraId="695C98D5" w14:textId="65BCFDCB" w:rsidR="00197B7B" w:rsidRPr="004C2FC3" w:rsidRDefault="001F2042" w:rsidP="00D45765">
            <w:pPr>
              <w:jc w:val="center"/>
              <w:rPr>
                <w:b/>
                <w:sz w:val="17"/>
                <w:szCs w:val="17"/>
                <w:highlight w:val="yellow"/>
              </w:rPr>
            </w:pPr>
            <w:r w:rsidRPr="004C2FC3">
              <w:rPr>
                <w:b/>
                <w:sz w:val="17"/>
                <w:szCs w:val="17"/>
                <w:highlight w:val="yellow"/>
              </w:rPr>
              <w:t>(Japan)</w:t>
            </w:r>
            <w:r w:rsidR="004375F4">
              <w:rPr>
                <w:b/>
                <w:sz w:val="17"/>
                <w:szCs w:val="17"/>
                <w:highlight w:val="yellow"/>
              </w:rPr>
              <w:fldChar w:fldCharType="begin"/>
            </w:r>
            <w:r w:rsidR="004375F4">
              <w:rPr>
                <w:b/>
                <w:sz w:val="17"/>
                <w:szCs w:val="17"/>
                <w:highlight w:val="yellow"/>
              </w:rPr>
              <w:instrText xml:space="preserve"> ADDIN EN.CITE &lt;EndNote&gt;&lt;Cite&gt;&lt;Author&gt;Nagatani&lt;/Author&gt;&lt;Year&gt;2015&lt;/Year&gt;&lt;RecNum&gt;1557&lt;/RecNum&gt;&lt;DisplayText&gt;&lt;style face="superscript"&gt;17&lt;/style&gt;&lt;/DisplayText&gt;&lt;record&gt;&lt;rec-number&gt;1557&lt;/rec-number&gt;&lt;foreign-keys&gt;&lt;key app="EN" db-id="pvtptv5w8sx9ase5rwxppetwta2ep9p9vept" timestamp="1519659011"&gt;1557&lt;/key&gt;&lt;/foreign-keys&gt;&lt;ref-type name="Journal Article"&gt;17&lt;/ref-type&gt;&lt;contributors&gt;&lt;authors&gt;&lt;author&gt;Nagatani, Yukihiro&lt;/author&gt;&lt;author&gt;Murata, Kiyoshi&lt;/author&gt;&lt;author&gt;Takahashi, Masashi&lt;/author&gt;&lt;author&gt;Nitta, Norihisa&lt;/author&gt;&lt;author&gt;Nakano, Yasutaka&lt;/author&gt;&lt;author&gt;Sonoda, Akinaga&lt;/author&gt;&lt;author&gt;Otani, Hideji&lt;/author&gt;&lt;author&gt;Okabe, Hidetoshi&lt;/author&gt;&lt;author&gt;Ogawa, Emiko&lt;/author&gt;&lt;/authors&gt;&lt;/contributors&gt;&lt;titles&gt;&lt;title&gt;A new quantitative index of lobar air trapping in chronic obstructive pulmonary disease (COPD): Comparison with conventional methods&lt;/title&gt;&lt;secondary-title&gt;European Journal of Radiology&lt;/secondary-title&gt;&lt;/titles&gt;&lt;periodical&gt;&lt;full-title&gt;European Journal of Radiology&lt;/full-title&gt;&lt;abbr-1&gt;Eur J Radiol&lt;/abbr-1&gt;&lt;/periodical&gt;&lt;pages&gt;963-974&lt;/pages&gt;&lt;volume&gt;84&lt;/volume&gt;&lt;number&gt;5&lt;/number&gt;&lt;keywords&gt;&lt;keyword&gt;Chronic obstructive pulmonary disease&lt;/keyword&gt;&lt;keyword&gt;Expiratory/inspiratory scanning&lt;/keyword&gt;&lt;keyword&gt;Computed tomography&lt;/keyword&gt;&lt;keyword&gt;Lobar air trapping&lt;/keyword&gt;&lt;keyword&gt;Respiratory level&lt;/keyword&gt;&lt;/keywords&gt;&lt;dates&gt;&lt;year&gt;2015&lt;/year&gt;&lt;pub-dates&gt;&lt;date&gt;2015/05/01/&lt;/date&gt;&lt;/pub-dates&gt;&lt;/dates&gt;&lt;isbn&gt;0720-048X&lt;/isbn&gt;&lt;urls&gt;&lt;related-urls&gt;&lt;url&gt;http://www.sciencedirect.com/science/article/pii/S0720048X15000078&lt;/url&gt;&lt;url&gt;https://ac.els-cdn.com/S0720048X15000078/1-s2.0-S0720048X15000078-main.pdf?_tid=f7094312-1b09-11e8-8126-00000aab0f27&amp;amp;acdnat=1519659205_958e86baf2c83cece37fcb90433c4849&lt;/url&gt;&lt;/related-urls&gt;&lt;/urls&gt;&lt;electronic-resource-num&gt;https://doi.org/10.1016/j.ejrad.2014.12.018&lt;/electronic-resource-num&gt;&lt;/record&gt;&lt;/Cite&gt;&lt;/EndNote&gt;</w:instrText>
            </w:r>
            <w:r w:rsidR="004375F4">
              <w:rPr>
                <w:b/>
                <w:sz w:val="17"/>
                <w:szCs w:val="17"/>
                <w:highlight w:val="yellow"/>
              </w:rPr>
              <w:fldChar w:fldCharType="separate"/>
            </w:r>
            <w:r w:rsidR="004375F4" w:rsidRPr="004375F4">
              <w:rPr>
                <w:b/>
                <w:noProof/>
                <w:sz w:val="17"/>
                <w:szCs w:val="17"/>
                <w:highlight w:val="yellow"/>
                <w:vertAlign w:val="superscript"/>
              </w:rPr>
              <w:t>17</w:t>
            </w:r>
            <w:r w:rsidR="004375F4">
              <w:rPr>
                <w:b/>
                <w:sz w:val="17"/>
                <w:szCs w:val="17"/>
                <w:highlight w:val="yellow"/>
              </w:rPr>
              <w:fldChar w:fldCharType="end"/>
            </w:r>
          </w:p>
          <w:p w14:paraId="60E6C449" w14:textId="094CFB98" w:rsidR="001F2042" w:rsidRPr="004C2FC3" w:rsidRDefault="001F2042" w:rsidP="00D45765">
            <w:pPr>
              <w:jc w:val="center"/>
              <w:rPr>
                <w:b/>
                <w:sz w:val="17"/>
                <w:szCs w:val="17"/>
                <w:highlight w:val="yellow"/>
              </w:rPr>
            </w:pPr>
          </w:p>
        </w:tc>
        <w:tc>
          <w:tcPr>
            <w:tcW w:w="0" w:type="auto"/>
          </w:tcPr>
          <w:p w14:paraId="3C828C09" w14:textId="77777777" w:rsidR="00197B7B" w:rsidRPr="004C2FC3" w:rsidRDefault="001F2042" w:rsidP="00E72914">
            <w:pPr>
              <w:jc w:val="center"/>
              <w:rPr>
                <w:sz w:val="17"/>
                <w:szCs w:val="17"/>
                <w:highlight w:val="yellow"/>
              </w:rPr>
            </w:pPr>
            <w:r w:rsidRPr="004C2FC3">
              <w:rPr>
                <w:sz w:val="17"/>
                <w:szCs w:val="17"/>
                <w:highlight w:val="yellow"/>
              </w:rPr>
              <w:t>GOLD Stage</w:t>
            </w:r>
          </w:p>
          <w:p w14:paraId="1005148A" w14:textId="7FBD3CEC" w:rsidR="001F2042" w:rsidRPr="004C2FC3" w:rsidRDefault="001F2042" w:rsidP="00E72914">
            <w:pPr>
              <w:jc w:val="center"/>
              <w:rPr>
                <w:sz w:val="17"/>
                <w:szCs w:val="17"/>
                <w:highlight w:val="yellow"/>
              </w:rPr>
            </w:pPr>
            <w:r w:rsidRPr="004C2FC3">
              <w:rPr>
                <w:sz w:val="17"/>
                <w:szCs w:val="17"/>
                <w:highlight w:val="yellow"/>
              </w:rPr>
              <w:t>1-3</w:t>
            </w:r>
          </w:p>
        </w:tc>
        <w:tc>
          <w:tcPr>
            <w:tcW w:w="0" w:type="auto"/>
          </w:tcPr>
          <w:p w14:paraId="2DF1BAD1" w14:textId="41998452" w:rsidR="00197B7B" w:rsidRPr="004C2FC3" w:rsidRDefault="00815EB0" w:rsidP="005C64C8">
            <w:pPr>
              <w:jc w:val="center"/>
              <w:rPr>
                <w:sz w:val="17"/>
                <w:szCs w:val="17"/>
                <w:highlight w:val="yellow"/>
              </w:rPr>
            </w:pPr>
            <w:r w:rsidRPr="004C2FC3">
              <w:rPr>
                <w:sz w:val="17"/>
                <w:szCs w:val="17"/>
                <w:highlight w:val="yellow"/>
              </w:rPr>
              <w:t>70 (12.3)</w:t>
            </w:r>
          </w:p>
        </w:tc>
        <w:tc>
          <w:tcPr>
            <w:tcW w:w="0" w:type="auto"/>
          </w:tcPr>
          <w:p w14:paraId="2D989EBF" w14:textId="664568DF" w:rsidR="00197B7B" w:rsidRPr="004C2FC3" w:rsidRDefault="008B17E0" w:rsidP="00E72914">
            <w:pPr>
              <w:jc w:val="center"/>
              <w:rPr>
                <w:sz w:val="17"/>
                <w:szCs w:val="17"/>
                <w:highlight w:val="yellow"/>
              </w:rPr>
            </w:pPr>
            <w:r w:rsidRPr="004C2FC3">
              <w:rPr>
                <w:sz w:val="17"/>
                <w:szCs w:val="17"/>
                <w:highlight w:val="yellow"/>
              </w:rPr>
              <w:t>37</w:t>
            </w:r>
          </w:p>
        </w:tc>
        <w:tc>
          <w:tcPr>
            <w:tcW w:w="0" w:type="auto"/>
          </w:tcPr>
          <w:p w14:paraId="530ECF6A" w14:textId="14C2C11E" w:rsidR="00197B7B" w:rsidRPr="004C2FC3" w:rsidRDefault="008B17E0" w:rsidP="00E72914">
            <w:pPr>
              <w:jc w:val="center"/>
              <w:rPr>
                <w:sz w:val="17"/>
                <w:szCs w:val="17"/>
                <w:highlight w:val="yellow"/>
              </w:rPr>
            </w:pPr>
            <w:r w:rsidRPr="004C2FC3">
              <w:rPr>
                <w:sz w:val="17"/>
                <w:szCs w:val="17"/>
                <w:highlight w:val="yellow"/>
              </w:rPr>
              <w:t>34/3</w:t>
            </w:r>
          </w:p>
        </w:tc>
        <w:tc>
          <w:tcPr>
            <w:tcW w:w="0" w:type="auto"/>
          </w:tcPr>
          <w:p w14:paraId="7A380107" w14:textId="022CB2E7" w:rsidR="00197B7B" w:rsidRPr="004C2FC3" w:rsidRDefault="00867C1E" w:rsidP="00E72914">
            <w:pPr>
              <w:jc w:val="center"/>
              <w:rPr>
                <w:sz w:val="17"/>
                <w:szCs w:val="17"/>
                <w:highlight w:val="yellow"/>
              </w:rPr>
            </w:pPr>
            <w:r w:rsidRPr="004C2FC3">
              <w:rPr>
                <w:sz w:val="17"/>
                <w:szCs w:val="17"/>
                <w:highlight w:val="yellow"/>
              </w:rPr>
              <w:t>To explore the association between CT markers, attenuation volume index (AVI) and RVC</w:t>
            </w:r>
            <w:r w:rsidRPr="004C2FC3">
              <w:rPr>
                <w:sz w:val="17"/>
                <w:szCs w:val="17"/>
                <w:highlight w:val="yellow"/>
                <w:vertAlign w:val="subscript"/>
              </w:rPr>
              <w:t xml:space="preserve">860–950 </w:t>
            </w:r>
            <w:r w:rsidRPr="004C2FC3">
              <w:rPr>
                <w:sz w:val="17"/>
                <w:szCs w:val="17"/>
                <w:highlight w:val="yellow"/>
              </w:rPr>
              <w:t xml:space="preserve"> and lung function</w:t>
            </w:r>
          </w:p>
        </w:tc>
        <w:tc>
          <w:tcPr>
            <w:tcW w:w="0" w:type="auto"/>
          </w:tcPr>
          <w:p w14:paraId="02A33B00" w14:textId="77777777" w:rsidR="00867C1E" w:rsidRPr="004C2FC3" w:rsidRDefault="00867C1E" w:rsidP="00867C1E">
            <w:pPr>
              <w:jc w:val="center"/>
              <w:rPr>
                <w:sz w:val="17"/>
                <w:szCs w:val="17"/>
                <w:highlight w:val="yellow"/>
              </w:rPr>
            </w:pPr>
            <w:r w:rsidRPr="004C2FC3">
              <w:rPr>
                <w:sz w:val="17"/>
                <w:szCs w:val="17"/>
                <w:highlight w:val="yellow"/>
              </w:rPr>
              <w:t>Method not stated</w:t>
            </w:r>
          </w:p>
          <w:p w14:paraId="518C5C7B" w14:textId="4B1B28EB" w:rsidR="00197B7B" w:rsidRPr="004C2FC3" w:rsidRDefault="00867C1E" w:rsidP="00867C1E">
            <w:pPr>
              <w:jc w:val="center"/>
              <w:rPr>
                <w:sz w:val="17"/>
                <w:szCs w:val="17"/>
                <w:highlight w:val="yellow"/>
              </w:rPr>
            </w:pPr>
            <w:r w:rsidRPr="004C2FC3">
              <w:rPr>
                <w:sz w:val="17"/>
                <w:szCs w:val="17"/>
                <w:highlight w:val="yellow"/>
              </w:rPr>
              <w:t>RV/TLC</w:t>
            </w:r>
          </w:p>
        </w:tc>
        <w:tc>
          <w:tcPr>
            <w:tcW w:w="0" w:type="auto"/>
          </w:tcPr>
          <w:p w14:paraId="10C4CD1A" w14:textId="525B1BE5" w:rsidR="00197B7B" w:rsidRPr="004C2FC3" w:rsidRDefault="00867C1E" w:rsidP="00E72914">
            <w:pPr>
              <w:jc w:val="center"/>
              <w:rPr>
                <w:sz w:val="17"/>
                <w:szCs w:val="17"/>
                <w:highlight w:val="yellow"/>
              </w:rPr>
            </w:pPr>
            <w:r w:rsidRPr="004C2FC3">
              <w:rPr>
                <w:sz w:val="17"/>
                <w:szCs w:val="17"/>
                <w:highlight w:val="yellow"/>
              </w:rPr>
              <w:t>0.5</w:t>
            </w:r>
            <w:r w:rsidR="004B564E" w:rsidRPr="004C2FC3">
              <w:rPr>
                <w:sz w:val="17"/>
                <w:szCs w:val="17"/>
                <w:highlight w:val="yellow"/>
              </w:rPr>
              <w:t>, not stated</w:t>
            </w:r>
          </w:p>
        </w:tc>
        <w:tc>
          <w:tcPr>
            <w:tcW w:w="0" w:type="auto"/>
          </w:tcPr>
          <w:p w14:paraId="68FD1FEE" w14:textId="6A4E9B0B" w:rsidR="00197B7B" w:rsidRPr="008D6978" w:rsidRDefault="007573FF" w:rsidP="00E72914">
            <w:pPr>
              <w:jc w:val="center"/>
              <w:rPr>
                <w:sz w:val="17"/>
                <w:szCs w:val="17"/>
              </w:rPr>
            </w:pPr>
            <w:r w:rsidRPr="004C2FC3">
              <w:rPr>
                <w:sz w:val="17"/>
                <w:szCs w:val="17"/>
                <w:highlight w:val="yellow"/>
              </w:rPr>
              <w:t>Paired, complete expiration, AVI, RVC</w:t>
            </w:r>
            <w:r w:rsidRPr="004C2FC3">
              <w:rPr>
                <w:sz w:val="17"/>
                <w:szCs w:val="17"/>
                <w:highlight w:val="yellow"/>
                <w:vertAlign w:val="subscript"/>
              </w:rPr>
              <w:t>860–950</w:t>
            </w:r>
            <w:r w:rsidRPr="004C2FC3">
              <w:rPr>
                <w:sz w:val="17"/>
                <w:szCs w:val="17"/>
                <w:vertAlign w:val="subscript"/>
              </w:rPr>
              <w:t xml:space="preserve"> </w:t>
            </w:r>
            <w:r w:rsidR="008D6978" w:rsidRPr="008D6978">
              <w:rPr>
                <w:sz w:val="17"/>
                <w:szCs w:val="17"/>
                <w:highlight w:val="yellow"/>
              </w:rPr>
              <w:t>(calculated from inspiration-expiration)</w:t>
            </w:r>
          </w:p>
        </w:tc>
      </w:tr>
    </w:tbl>
    <w:p w14:paraId="1E48E7F3" w14:textId="7A32E818" w:rsidR="00D56524" w:rsidRPr="004C2FC3" w:rsidRDefault="00387486" w:rsidP="00D56524">
      <w:pPr>
        <w:pStyle w:val="Caption"/>
        <w:rPr>
          <w:i w:val="0"/>
          <w:sz w:val="17"/>
          <w:szCs w:val="17"/>
        </w:rPr>
      </w:pPr>
      <w:r w:rsidRPr="004C2FC3">
        <w:rPr>
          <w:i w:val="0"/>
        </w:rPr>
        <w:t>GOLD:</w:t>
      </w:r>
      <w:r w:rsidRPr="004C2FC3">
        <w:rPr>
          <w:i w:val="0"/>
          <w:iCs w:val="0"/>
          <w:color w:val="auto"/>
        </w:rPr>
        <w:t xml:space="preserve"> </w:t>
      </w:r>
      <w:r w:rsidRPr="004C2FC3">
        <w:rPr>
          <w:i w:val="0"/>
        </w:rPr>
        <w:t xml:space="preserve">Global Initiative for Chronic Obstructive Lung Disease; </w:t>
      </w:r>
      <w:r w:rsidR="00EA4DA8" w:rsidRPr="004C2FC3">
        <w:rPr>
          <w:i w:val="0"/>
        </w:rPr>
        <w:t xml:space="preserve">CT: Computed Tomography; </w:t>
      </w:r>
      <w:r w:rsidR="00120221" w:rsidRPr="004C2FC3">
        <w:rPr>
          <w:i w:val="0"/>
        </w:rPr>
        <w:t>ATI: Air Trapping Index; BAL: Bronchoalveolar lavage; FEF</w:t>
      </w:r>
      <w:r w:rsidR="00120221" w:rsidRPr="004C2FC3">
        <w:rPr>
          <w:i w:val="0"/>
          <w:vertAlign w:val="subscript"/>
        </w:rPr>
        <w:t>25-75%</w:t>
      </w:r>
      <w:r w:rsidR="00EA4DA8" w:rsidRPr="004C2FC3">
        <w:rPr>
          <w:i w:val="0"/>
        </w:rPr>
        <w:t>:</w:t>
      </w:r>
      <w:r w:rsidR="00EA4DA8" w:rsidRPr="004C2FC3">
        <w:t xml:space="preserve"> </w:t>
      </w:r>
      <w:r w:rsidR="00EA4DA8" w:rsidRPr="004C2FC3">
        <w:rPr>
          <w:i w:val="0"/>
        </w:rPr>
        <w:t>Forced Expiratory Flow between 25 and 75% of the Forced Vital Capacity; RV/TLC: Ratio of Residual volume to Total Lung Capacity; (RA)</w:t>
      </w:r>
      <w:r w:rsidR="00EA4DA8" w:rsidRPr="004C2FC3">
        <w:rPr>
          <w:i w:val="0"/>
          <w:vertAlign w:val="subscript"/>
        </w:rPr>
        <w:t>&lt;--900</w:t>
      </w:r>
      <w:r w:rsidR="00EA4DA8" w:rsidRPr="004C2FC3">
        <w:rPr>
          <w:i w:val="0"/>
        </w:rPr>
        <w:t>-change:</w:t>
      </w:r>
      <w:r w:rsidR="000C60CC" w:rsidRPr="004C2FC3">
        <w:t xml:space="preserve"> </w:t>
      </w:r>
      <w:r w:rsidR="004F54B6" w:rsidRPr="004C2FC3">
        <w:rPr>
          <w:i w:val="0"/>
        </w:rPr>
        <w:t xml:space="preserve">Change in low attenuation area below -900 HU between inspiration and expiration </w:t>
      </w:r>
      <w:r w:rsidR="00EA4DA8" w:rsidRPr="004C2FC3">
        <w:rPr>
          <w:i w:val="0"/>
        </w:rPr>
        <w:t>;</w:t>
      </w:r>
      <w:r w:rsidR="00EA4DA8" w:rsidRPr="004C2FC3">
        <w:t xml:space="preserve"> </w:t>
      </w:r>
      <w:r w:rsidR="00EA4DA8" w:rsidRPr="004C2FC3">
        <w:rPr>
          <w:i w:val="0"/>
        </w:rPr>
        <w:t>RA</w:t>
      </w:r>
      <w:r w:rsidR="00EA4DA8" w:rsidRPr="004C2FC3">
        <w:rPr>
          <w:i w:val="0"/>
          <w:vertAlign w:val="subscript"/>
        </w:rPr>
        <w:t>&lt;900-950</w:t>
      </w:r>
      <w:r w:rsidR="00EA4DA8" w:rsidRPr="004C2FC3">
        <w:rPr>
          <w:i w:val="0"/>
        </w:rPr>
        <w:t>-change:</w:t>
      </w:r>
      <w:r w:rsidR="004F54B6" w:rsidRPr="004C2FC3">
        <w:rPr>
          <w:i w:val="0"/>
        </w:rPr>
        <w:t xml:space="preserve"> Change in low attenuation area between -900 and -950 HU, between inspiration and expiration</w:t>
      </w:r>
      <w:r w:rsidR="00EA4DA8" w:rsidRPr="004C2FC3">
        <w:rPr>
          <w:i w:val="0"/>
        </w:rPr>
        <w:t>;</w:t>
      </w:r>
      <w:r w:rsidR="00EA4DA8" w:rsidRPr="004C2FC3">
        <w:t xml:space="preserve"> </w:t>
      </w:r>
      <w:r w:rsidR="00EA4DA8" w:rsidRPr="004C2FC3">
        <w:rPr>
          <w:i w:val="0"/>
        </w:rPr>
        <w:t>RVC&lt;</w:t>
      </w:r>
      <w:r w:rsidR="00EA4DA8" w:rsidRPr="004C2FC3">
        <w:rPr>
          <w:i w:val="0"/>
          <w:vertAlign w:val="subscript"/>
        </w:rPr>
        <w:t>-860</w:t>
      </w:r>
      <w:r w:rsidR="00A93223" w:rsidRPr="004C2FC3">
        <w:rPr>
          <w:i w:val="0"/>
        </w:rPr>
        <w:t>: Change in relative lung volume below -860 HU between inspiration and expiration</w:t>
      </w:r>
      <w:r w:rsidR="00EA4DA8" w:rsidRPr="004C2FC3">
        <w:rPr>
          <w:i w:val="0"/>
        </w:rPr>
        <w:t>;</w:t>
      </w:r>
      <w:r w:rsidR="00EA4DA8" w:rsidRPr="004C2FC3">
        <w:rPr>
          <w:sz w:val="17"/>
          <w:szCs w:val="17"/>
        </w:rPr>
        <w:t xml:space="preserve"> </w:t>
      </w:r>
      <w:r w:rsidR="00EA4DA8" w:rsidRPr="004C2FC3">
        <w:rPr>
          <w:i w:val="0"/>
          <w:sz w:val="17"/>
          <w:szCs w:val="17"/>
        </w:rPr>
        <w:t>RVC860–950:</w:t>
      </w:r>
      <w:r w:rsidR="00A93223" w:rsidRPr="004C2FC3">
        <w:rPr>
          <w:i w:val="0"/>
          <w:sz w:val="17"/>
          <w:szCs w:val="17"/>
        </w:rPr>
        <w:t xml:space="preserve"> Change in relative lung volume</w:t>
      </w:r>
      <w:r w:rsidR="00EA4DA8" w:rsidRPr="004C2FC3">
        <w:rPr>
          <w:i w:val="0"/>
          <w:sz w:val="17"/>
          <w:szCs w:val="17"/>
        </w:rPr>
        <w:t xml:space="preserve"> </w:t>
      </w:r>
      <w:r w:rsidR="00A93223" w:rsidRPr="004C2FC3">
        <w:rPr>
          <w:i w:val="0"/>
          <w:sz w:val="17"/>
          <w:szCs w:val="17"/>
        </w:rPr>
        <w:t>between -860 and -950 HU between inspiration and expiration</w:t>
      </w:r>
      <w:r w:rsidR="00EA4DA8" w:rsidRPr="004C2FC3">
        <w:rPr>
          <w:i w:val="0"/>
          <w:sz w:val="17"/>
          <w:szCs w:val="17"/>
        </w:rPr>
        <w:t>;</w:t>
      </w:r>
      <w:r w:rsidR="00EA4DA8" w:rsidRPr="004C2FC3">
        <w:rPr>
          <w:sz w:val="17"/>
          <w:szCs w:val="17"/>
        </w:rPr>
        <w:t xml:space="preserve"> </w:t>
      </w:r>
      <w:r w:rsidR="00EA4DA8" w:rsidRPr="004C2FC3">
        <w:rPr>
          <w:i w:val="0"/>
          <w:sz w:val="17"/>
          <w:szCs w:val="17"/>
        </w:rPr>
        <w:t xml:space="preserve">MLD E/I: </w:t>
      </w:r>
      <w:r w:rsidR="008D72B9" w:rsidRPr="004C2FC3">
        <w:rPr>
          <w:i w:val="0"/>
          <w:sz w:val="17"/>
          <w:szCs w:val="17"/>
        </w:rPr>
        <w:t>Mean Lung Density expiration to inspiration ratio</w:t>
      </w:r>
      <w:r w:rsidR="00EA4DA8" w:rsidRPr="004C2FC3">
        <w:rPr>
          <w:i w:val="0"/>
          <w:sz w:val="17"/>
          <w:szCs w:val="17"/>
        </w:rPr>
        <w:t>;</w:t>
      </w:r>
      <w:r w:rsidR="00EA4DA8" w:rsidRPr="004C2FC3">
        <w:rPr>
          <w:sz w:val="17"/>
          <w:szCs w:val="17"/>
        </w:rPr>
        <w:t xml:space="preserve"> </w:t>
      </w:r>
      <w:r w:rsidR="00EA4DA8" w:rsidRPr="004C2FC3">
        <w:rPr>
          <w:i w:val="0"/>
          <w:sz w:val="17"/>
          <w:szCs w:val="17"/>
        </w:rPr>
        <w:t>Exp-856</w:t>
      </w:r>
      <w:r w:rsidR="00A93223" w:rsidRPr="004C2FC3">
        <w:rPr>
          <w:i w:val="0"/>
          <w:sz w:val="17"/>
          <w:szCs w:val="17"/>
        </w:rPr>
        <w:t>: Percentage of voxels below -856HU on expiration</w:t>
      </w:r>
      <w:r w:rsidR="00F57D52" w:rsidRPr="004C2FC3">
        <w:rPr>
          <w:i w:val="0"/>
          <w:sz w:val="17"/>
          <w:szCs w:val="17"/>
        </w:rPr>
        <w:t xml:space="preserve">; EI: Emphysema Index; </w:t>
      </w:r>
      <w:r w:rsidR="007F490B" w:rsidRPr="004C2FC3">
        <w:rPr>
          <w:i w:val="0"/>
          <w:sz w:val="17"/>
          <w:szCs w:val="17"/>
        </w:rPr>
        <w:t>PRM(</w:t>
      </w:r>
      <w:r w:rsidR="007F490B" w:rsidRPr="004C2FC3">
        <w:rPr>
          <w:i w:val="0"/>
          <w:sz w:val="17"/>
          <w:szCs w:val="17"/>
          <w:vertAlign w:val="superscript"/>
        </w:rPr>
        <w:t>fSAD</w:t>
      </w:r>
      <w:r w:rsidR="007F490B" w:rsidRPr="004C2FC3">
        <w:rPr>
          <w:i w:val="0"/>
          <w:sz w:val="17"/>
          <w:szCs w:val="17"/>
        </w:rPr>
        <w:t xml:space="preserve">): </w:t>
      </w:r>
      <w:r w:rsidR="0020591C" w:rsidRPr="004C2FC3">
        <w:rPr>
          <w:i w:val="0"/>
          <w:sz w:val="17"/>
          <w:szCs w:val="17"/>
        </w:rPr>
        <w:t>Parametric Response Mapping defined functional small airways disease</w:t>
      </w:r>
      <w:bookmarkEnd w:id="4"/>
    </w:p>
    <w:p w14:paraId="54BA8741" w14:textId="305C05DB" w:rsidR="00E72914" w:rsidRDefault="00E72914" w:rsidP="00E72914">
      <w:pPr>
        <w:pStyle w:val="Caption"/>
        <w:keepNext/>
      </w:pPr>
      <w:bookmarkStart w:id="5" w:name="_Ref497486652"/>
      <w:r>
        <w:t xml:space="preserve">Table </w:t>
      </w:r>
      <w:fldSimple w:instr=" SEQ Table \* ARABIC ">
        <w:r>
          <w:rPr>
            <w:noProof/>
          </w:rPr>
          <w:t>2</w:t>
        </w:r>
      </w:fldSimple>
      <w:bookmarkEnd w:id="5"/>
      <w:r>
        <w:t xml:space="preserve">: </w:t>
      </w:r>
      <w:r w:rsidRPr="00F84CDD">
        <w:t xml:space="preserve">Summary of studies relating physiological measures of SAD to </w:t>
      </w:r>
      <w:r>
        <w:t>h</w:t>
      </w:r>
      <w:r w:rsidRPr="00F84CDD">
        <w:t>ealth status, exercise tolerance and exacerbation frequency in COPD</w:t>
      </w:r>
    </w:p>
    <w:tbl>
      <w:tblPr>
        <w:tblStyle w:val="GridTable1Light1"/>
        <w:tblW w:w="0" w:type="auto"/>
        <w:tblLook w:val="04A0" w:firstRow="1" w:lastRow="0" w:firstColumn="1" w:lastColumn="0" w:noHBand="0" w:noVBand="1"/>
      </w:tblPr>
      <w:tblGrid>
        <w:gridCol w:w="1464"/>
        <w:gridCol w:w="1614"/>
        <w:gridCol w:w="849"/>
        <w:gridCol w:w="801"/>
        <w:gridCol w:w="710"/>
        <w:gridCol w:w="2184"/>
        <w:gridCol w:w="2173"/>
        <w:gridCol w:w="1693"/>
        <w:gridCol w:w="2460"/>
      </w:tblGrid>
      <w:tr w:rsidR="007656AE" w:rsidRPr="00702488" w14:paraId="664937D3" w14:textId="77777777" w:rsidTr="00F35C11">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auto"/>
          </w:tcPr>
          <w:p w14:paraId="1F41BBB5" w14:textId="77777777" w:rsidR="004630B4" w:rsidRPr="00702488" w:rsidRDefault="004630B4" w:rsidP="00735290">
            <w:pPr>
              <w:rPr>
                <w:sz w:val="18"/>
                <w:szCs w:val="18"/>
              </w:rPr>
            </w:pPr>
            <w:r w:rsidRPr="00702488">
              <w:rPr>
                <w:sz w:val="18"/>
                <w:szCs w:val="18"/>
              </w:rPr>
              <w:t>Author, year,</w:t>
            </w:r>
          </w:p>
          <w:p w14:paraId="62B60EB2" w14:textId="37CAC407" w:rsidR="004630B4" w:rsidRPr="00702488" w:rsidRDefault="004630B4" w:rsidP="00735290">
            <w:pPr>
              <w:rPr>
                <w:sz w:val="18"/>
                <w:szCs w:val="18"/>
              </w:rPr>
            </w:pPr>
            <w:r w:rsidRPr="00702488">
              <w:rPr>
                <w:sz w:val="18"/>
                <w:szCs w:val="18"/>
              </w:rPr>
              <w:t>(Country)</w:t>
            </w:r>
          </w:p>
        </w:tc>
        <w:tc>
          <w:tcPr>
            <w:tcW w:w="0" w:type="auto"/>
          </w:tcPr>
          <w:p w14:paraId="7D5EBCCB" w14:textId="1A556FDA" w:rsidR="004630B4" w:rsidRPr="00702488" w:rsidRDefault="005567E6" w:rsidP="00735290">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COPD </w:t>
            </w:r>
            <w:r w:rsidR="004630B4" w:rsidRPr="00702488">
              <w:rPr>
                <w:sz w:val="18"/>
                <w:szCs w:val="18"/>
              </w:rPr>
              <w:t>Population (severity)</w:t>
            </w:r>
          </w:p>
        </w:tc>
        <w:tc>
          <w:tcPr>
            <w:tcW w:w="0" w:type="auto"/>
          </w:tcPr>
          <w:p w14:paraId="367DBACC" w14:textId="280637DF" w:rsidR="004630B4" w:rsidRPr="00702488" w:rsidRDefault="00E15ADC" w:rsidP="00735290">
            <w:pPr>
              <w:cnfStyle w:val="100000000000" w:firstRow="1" w:lastRow="0" w:firstColumn="0" w:lastColumn="0" w:oddVBand="0" w:evenVBand="0" w:oddHBand="0" w:evenHBand="0" w:firstRowFirstColumn="0" w:firstRowLastColumn="0" w:lastRowFirstColumn="0" w:lastRowLastColumn="0"/>
              <w:rPr>
                <w:sz w:val="18"/>
                <w:szCs w:val="18"/>
              </w:rPr>
            </w:pPr>
            <w:r w:rsidRPr="00E15ADC">
              <w:rPr>
                <w:sz w:val="18"/>
                <w:szCs w:val="18"/>
                <w:highlight w:val="yellow"/>
              </w:rPr>
              <w:t xml:space="preserve">Age </w:t>
            </w:r>
            <w:r w:rsidR="007656AE">
              <w:rPr>
                <w:sz w:val="18"/>
                <w:szCs w:val="18"/>
                <w:highlight w:val="yellow"/>
              </w:rPr>
              <w:t xml:space="preserve">(SD) or </w:t>
            </w:r>
            <w:r w:rsidR="007656AE">
              <w:rPr>
                <w:rFonts w:cstheme="minorHAnsi"/>
                <w:sz w:val="18"/>
                <w:szCs w:val="18"/>
                <w:highlight w:val="yellow"/>
              </w:rPr>
              <w:t>[</w:t>
            </w:r>
            <w:r w:rsidRPr="00E15ADC">
              <w:rPr>
                <w:sz w:val="18"/>
                <w:szCs w:val="18"/>
                <w:highlight w:val="yellow"/>
              </w:rPr>
              <w:t>range</w:t>
            </w:r>
            <w:r w:rsidR="007656AE">
              <w:rPr>
                <w:rFonts w:cstheme="minorHAnsi"/>
                <w:sz w:val="18"/>
                <w:szCs w:val="18"/>
                <w:highlight w:val="yellow"/>
              </w:rPr>
              <w:t>]</w:t>
            </w:r>
          </w:p>
        </w:tc>
        <w:tc>
          <w:tcPr>
            <w:tcW w:w="0" w:type="auto"/>
          </w:tcPr>
          <w:p w14:paraId="1073F21D" w14:textId="14DA9AAD" w:rsidR="004630B4" w:rsidRPr="00702488" w:rsidRDefault="004630B4" w:rsidP="00735290">
            <w:pPr>
              <w:cnfStyle w:val="100000000000" w:firstRow="1" w:lastRow="0" w:firstColumn="0" w:lastColumn="0" w:oddVBand="0" w:evenVBand="0" w:oddHBand="0" w:evenHBand="0" w:firstRowFirstColumn="0" w:firstRowLastColumn="0" w:lastRowFirstColumn="0" w:lastRowLastColumn="0"/>
              <w:rPr>
                <w:sz w:val="18"/>
                <w:szCs w:val="18"/>
              </w:rPr>
            </w:pPr>
            <w:r w:rsidRPr="00702488">
              <w:rPr>
                <w:sz w:val="18"/>
                <w:szCs w:val="18"/>
              </w:rPr>
              <w:t>Sample size</w:t>
            </w:r>
          </w:p>
        </w:tc>
        <w:tc>
          <w:tcPr>
            <w:tcW w:w="0" w:type="auto"/>
          </w:tcPr>
          <w:p w14:paraId="2A132697" w14:textId="2DC0396F" w:rsidR="004630B4" w:rsidRPr="00702488" w:rsidRDefault="00D6619B" w:rsidP="00735290">
            <w:pPr>
              <w:cnfStyle w:val="100000000000" w:firstRow="1" w:lastRow="0" w:firstColumn="0" w:lastColumn="0" w:oddVBand="0" w:evenVBand="0" w:oddHBand="0" w:evenHBand="0" w:firstRowFirstColumn="0" w:firstRowLastColumn="0" w:lastRowFirstColumn="0" w:lastRowLastColumn="0"/>
              <w:rPr>
                <w:sz w:val="18"/>
                <w:szCs w:val="18"/>
              </w:rPr>
            </w:pPr>
            <w:r w:rsidRPr="00D6619B">
              <w:rPr>
                <w:sz w:val="18"/>
                <w:szCs w:val="18"/>
                <w:highlight w:val="yellow"/>
              </w:rPr>
              <w:t>Sex</w:t>
            </w:r>
            <w:r>
              <w:rPr>
                <w:sz w:val="18"/>
                <w:szCs w:val="18"/>
              </w:rPr>
              <w:t xml:space="preserve"> </w:t>
            </w:r>
            <w:r w:rsidR="004630B4" w:rsidRPr="00702488">
              <w:rPr>
                <w:sz w:val="18"/>
                <w:szCs w:val="18"/>
              </w:rPr>
              <w:t>(M/F)</w:t>
            </w:r>
          </w:p>
        </w:tc>
        <w:tc>
          <w:tcPr>
            <w:tcW w:w="0" w:type="auto"/>
          </w:tcPr>
          <w:p w14:paraId="4B1BF962" w14:textId="3735E807" w:rsidR="004630B4" w:rsidRPr="00702488" w:rsidRDefault="004630B4" w:rsidP="00735290">
            <w:pPr>
              <w:cnfStyle w:val="100000000000" w:firstRow="1" w:lastRow="0" w:firstColumn="0" w:lastColumn="0" w:oddVBand="0" w:evenVBand="0" w:oddHBand="0" w:evenHBand="0" w:firstRowFirstColumn="0" w:firstRowLastColumn="0" w:lastRowFirstColumn="0" w:lastRowLastColumn="0"/>
              <w:rPr>
                <w:sz w:val="18"/>
                <w:szCs w:val="18"/>
              </w:rPr>
            </w:pPr>
            <w:r w:rsidRPr="00702488">
              <w:rPr>
                <w:sz w:val="18"/>
                <w:szCs w:val="18"/>
              </w:rPr>
              <w:t>Relevant Study Aim</w:t>
            </w:r>
          </w:p>
        </w:tc>
        <w:tc>
          <w:tcPr>
            <w:tcW w:w="0" w:type="auto"/>
          </w:tcPr>
          <w:p w14:paraId="0B3AFCF2" w14:textId="271FF96A" w:rsidR="004630B4" w:rsidRPr="00702488" w:rsidRDefault="004630B4" w:rsidP="00735290">
            <w:pPr>
              <w:cnfStyle w:val="100000000000" w:firstRow="1" w:lastRow="0" w:firstColumn="0" w:lastColumn="0" w:oddVBand="0" w:evenVBand="0" w:oddHBand="0" w:evenHBand="0" w:firstRowFirstColumn="0" w:firstRowLastColumn="0" w:lastRowFirstColumn="0" w:lastRowLastColumn="0"/>
              <w:rPr>
                <w:sz w:val="18"/>
                <w:szCs w:val="18"/>
              </w:rPr>
            </w:pPr>
            <w:r w:rsidRPr="00702488">
              <w:rPr>
                <w:sz w:val="18"/>
                <w:szCs w:val="18"/>
              </w:rPr>
              <w:t>Physiological method, indices</w:t>
            </w:r>
          </w:p>
        </w:tc>
        <w:tc>
          <w:tcPr>
            <w:tcW w:w="0" w:type="auto"/>
          </w:tcPr>
          <w:p w14:paraId="7106894E" w14:textId="240497A6" w:rsidR="004630B4" w:rsidRPr="00702488" w:rsidRDefault="004630B4" w:rsidP="00735290">
            <w:pPr>
              <w:cnfStyle w:val="100000000000" w:firstRow="1" w:lastRow="0" w:firstColumn="0" w:lastColumn="0" w:oddVBand="0" w:evenVBand="0" w:oddHBand="0" w:evenHBand="0" w:firstRowFirstColumn="0" w:firstRowLastColumn="0" w:lastRowFirstColumn="0" w:lastRowLastColumn="0"/>
              <w:rPr>
                <w:sz w:val="18"/>
                <w:szCs w:val="18"/>
              </w:rPr>
            </w:pPr>
            <w:r w:rsidRPr="00702488">
              <w:rPr>
                <w:sz w:val="18"/>
                <w:szCs w:val="18"/>
              </w:rPr>
              <w:t>Outcome measure</w:t>
            </w:r>
          </w:p>
        </w:tc>
        <w:tc>
          <w:tcPr>
            <w:tcW w:w="0" w:type="auto"/>
          </w:tcPr>
          <w:p w14:paraId="22CE7AC9" w14:textId="4E287BC3" w:rsidR="004630B4" w:rsidRPr="00702488" w:rsidRDefault="004630B4" w:rsidP="00735290">
            <w:pPr>
              <w:cnfStyle w:val="100000000000" w:firstRow="1" w:lastRow="0" w:firstColumn="0" w:lastColumn="0" w:oddVBand="0" w:evenVBand="0" w:oddHBand="0" w:evenHBand="0" w:firstRowFirstColumn="0" w:firstRowLastColumn="0" w:lastRowFirstColumn="0" w:lastRowLastColumn="0"/>
              <w:rPr>
                <w:sz w:val="18"/>
                <w:szCs w:val="18"/>
              </w:rPr>
            </w:pPr>
            <w:r w:rsidRPr="00702488">
              <w:rPr>
                <w:sz w:val="18"/>
                <w:szCs w:val="18"/>
              </w:rPr>
              <w:t>Specific outcome measure</w:t>
            </w:r>
          </w:p>
        </w:tc>
      </w:tr>
      <w:tr w:rsidR="007656AE" w:rsidRPr="00702488" w14:paraId="2FDE1719"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20FB8700" w14:textId="68CE876D" w:rsidR="004630B4" w:rsidRPr="00702488" w:rsidRDefault="004630B4" w:rsidP="000737AC">
            <w:pPr>
              <w:rPr>
                <w:sz w:val="18"/>
                <w:szCs w:val="18"/>
              </w:rPr>
            </w:pPr>
            <w:r w:rsidRPr="00702488">
              <w:rPr>
                <w:sz w:val="18"/>
                <w:szCs w:val="18"/>
              </w:rPr>
              <w:t xml:space="preserve">Santus  </w:t>
            </w:r>
            <w:r w:rsidRPr="0014041C">
              <w:rPr>
                <w:i/>
                <w:sz w:val="18"/>
                <w:szCs w:val="18"/>
              </w:rPr>
              <w:t>et al</w:t>
            </w:r>
            <w:r w:rsidRPr="00702488">
              <w:rPr>
                <w:sz w:val="18"/>
                <w:szCs w:val="18"/>
              </w:rPr>
              <w:t>, 2014 (Italy)</w:t>
            </w:r>
            <w:r w:rsidR="00541147">
              <w:rPr>
                <w:sz w:val="18"/>
                <w:szCs w:val="18"/>
              </w:rPr>
              <w:fldChar w:fldCharType="begin">
                <w:fldData xml:space="preserve">PEVuZE5vdGU+PENpdGU+PEF1dGhvcj5TYW50dXM8L0F1dGhvcj48WWVhcj4yMDE0PC9ZZWFyPjxS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0737AC">
              <w:rPr>
                <w:sz w:val="18"/>
                <w:szCs w:val="18"/>
              </w:rPr>
              <w:instrText xml:space="preserve"> ADDIN EN.CITE </w:instrText>
            </w:r>
            <w:r w:rsidR="000737AC">
              <w:rPr>
                <w:sz w:val="18"/>
                <w:szCs w:val="18"/>
              </w:rPr>
              <w:fldChar w:fldCharType="begin">
                <w:fldData xml:space="preserve">PEVuZE5vdGU+PENpdGU+PEF1dGhvcj5TYW50dXM8L0F1dGhvcj48WWVhcj4yMDE0PC9ZZWFyPjxS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45</w:t>
            </w:r>
            <w:r w:rsidR="00541147">
              <w:rPr>
                <w:sz w:val="18"/>
                <w:szCs w:val="18"/>
              </w:rPr>
              <w:fldChar w:fldCharType="end"/>
            </w:r>
          </w:p>
        </w:tc>
        <w:tc>
          <w:tcPr>
            <w:tcW w:w="0" w:type="auto"/>
          </w:tcPr>
          <w:p w14:paraId="6C76BEA0" w14:textId="7E62A4F6"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2-4</w:t>
            </w:r>
          </w:p>
        </w:tc>
        <w:tc>
          <w:tcPr>
            <w:tcW w:w="0" w:type="auto"/>
          </w:tcPr>
          <w:p w14:paraId="227BDFBC" w14:textId="59E7F2EF" w:rsidR="004630B4" w:rsidRPr="00702488" w:rsidRDefault="004630B4" w:rsidP="00FC5302">
            <w:pPr>
              <w:cnfStyle w:val="000000000000" w:firstRow="0" w:lastRow="0" w:firstColumn="0" w:lastColumn="0" w:oddVBand="0" w:evenVBand="0" w:oddHBand="0" w:evenHBand="0" w:firstRowFirstColumn="0" w:firstRowLastColumn="0" w:lastRowFirstColumn="0" w:lastRowLastColumn="0"/>
              <w:rPr>
                <w:sz w:val="18"/>
                <w:szCs w:val="18"/>
              </w:rPr>
            </w:pPr>
            <w:r w:rsidRPr="00FC5302">
              <w:rPr>
                <w:sz w:val="18"/>
                <w:szCs w:val="18"/>
              </w:rPr>
              <w:t>72</w:t>
            </w:r>
            <w:r w:rsidR="000C5910">
              <w:rPr>
                <w:sz w:val="18"/>
                <w:szCs w:val="18"/>
              </w:rPr>
              <w:t xml:space="preserve"> </w:t>
            </w:r>
            <w:r w:rsidR="00FC5302" w:rsidRPr="000C5910">
              <w:rPr>
                <w:sz w:val="18"/>
                <w:szCs w:val="18"/>
                <w:highlight w:val="yellow"/>
              </w:rPr>
              <w:t>(</w:t>
            </w:r>
            <w:r w:rsidR="003D5828" w:rsidRPr="000C5910">
              <w:rPr>
                <w:rFonts w:ascii="Calibri" w:hAnsi="Calibri" w:cs="Calibri"/>
                <w:sz w:val="18"/>
                <w:szCs w:val="18"/>
                <w:highlight w:val="yellow"/>
              </w:rPr>
              <w:t>7</w:t>
            </w:r>
            <w:r w:rsidR="00FC5302" w:rsidRPr="000C5910">
              <w:rPr>
                <w:rFonts w:ascii="Calibri" w:hAnsi="Calibri" w:cs="Calibri"/>
                <w:sz w:val="18"/>
                <w:szCs w:val="18"/>
                <w:highlight w:val="yellow"/>
              </w:rPr>
              <w:t>)</w:t>
            </w:r>
          </w:p>
        </w:tc>
        <w:tc>
          <w:tcPr>
            <w:tcW w:w="0" w:type="auto"/>
          </w:tcPr>
          <w:p w14:paraId="05430073" w14:textId="0AFF34E4"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60</w:t>
            </w:r>
          </w:p>
        </w:tc>
        <w:tc>
          <w:tcPr>
            <w:tcW w:w="0" w:type="auto"/>
          </w:tcPr>
          <w:p w14:paraId="40A54D31" w14:textId="13E06B06"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12</w:t>
            </w:r>
          </w:p>
        </w:tc>
        <w:tc>
          <w:tcPr>
            <w:tcW w:w="0" w:type="auto"/>
          </w:tcPr>
          <w:p w14:paraId="7674E463" w14:textId="6B4EE96B"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To assess the relationship between </w:t>
            </w:r>
            <w:r w:rsidR="001E0E13">
              <w:rPr>
                <w:sz w:val="18"/>
                <w:szCs w:val="18"/>
              </w:rPr>
              <w:t>dyspnoea</w:t>
            </w:r>
            <w:r w:rsidRPr="00702488">
              <w:rPr>
                <w:sz w:val="18"/>
                <w:szCs w:val="18"/>
              </w:rPr>
              <w:t xml:space="preserve"> scores and sRAW as an indicator of peripheral airways resistance</w:t>
            </w:r>
          </w:p>
        </w:tc>
        <w:tc>
          <w:tcPr>
            <w:tcW w:w="0" w:type="auto"/>
          </w:tcPr>
          <w:p w14:paraId="7D6A9509" w14:textId="267E97D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Airways resistance by Body plethysmography, sRAW</w:t>
            </w:r>
          </w:p>
        </w:tc>
        <w:tc>
          <w:tcPr>
            <w:tcW w:w="0" w:type="auto"/>
          </w:tcPr>
          <w:p w14:paraId="7CE469D6" w14:textId="5EA1EFB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w:t>
            </w:r>
          </w:p>
        </w:tc>
        <w:tc>
          <w:tcPr>
            <w:tcW w:w="0" w:type="auto"/>
          </w:tcPr>
          <w:p w14:paraId="61BD226A" w14:textId="4D5D9C77" w:rsidR="004630B4" w:rsidRPr="00702488" w:rsidRDefault="001E0E13"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yspnoea</w:t>
            </w:r>
            <w:r w:rsidR="004630B4" w:rsidRPr="00702488">
              <w:rPr>
                <w:sz w:val="18"/>
                <w:szCs w:val="18"/>
              </w:rPr>
              <w:t xml:space="preserve"> using VAS</w:t>
            </w:r>
          </w:p>
        </w:tc>
      </w:tr>
      <w:tr w:rsidR="007656AE" w:rsidRPr="00702488" w14:paraId="635381C7"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7628E4B5" w14:textId="39DE79E8" w:rsidR="004630B4" w:rsidRPr="00702488" w:rsidRDefault="004630B4" w:rsidP="000737AC">
            <w:pPr>
              <w:rPr>
                <w:sz w:val="18"/>
                <w:szCs w:val="18"/>
              </w:rPr>
            </w:pPr>
            <w:r w:rsidRPr="00702488">
              <w:rPr>
                <w:sz w:val="18"/>
                <w:szCs w:val="18"/>
              </w:rPr>
              <w:t xml:space="preserve">Timmins </w:t>
            </w:r>
            <w:r w:rsidRPr="0014041C">
              <w:rPr>
                <w:i/>
                <w:sz w:val="18"/>
                <w:szCs w:val="18"/>
              </w:rPr>
              <w:t>et al</w:t>
            </w:r>
            <w:r w:rsidRPr="00702488">
              <w:rPr>
                <w:sz w:val="18"/>
                <w:szCs w:val="18"/>
              </w:rPr>
              <w:t>, 2014 (Australia)</w:t>
            </w:r>
            <w:r w:rsidR="00541147">
              <w:rPr>
                <w:sz w:val="18"/>
                <w:szCs w:val="18"/>
              </w:rPr>
              <w:fldChar w:fldCharType="begin">
                <w:fldData xml:space="preserve">PEVuZE5vdGU+PENpdGU+PEF1dGhvcj5UaW1taW5zPC9BdXRob3I+PFllYXI+MjAxNDwvWWVhcj48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</w:fldData>
              </w:fldChar>
            </w:r>
            <w:r w:rsidR="000737AC">
              <w:rPr>
                <w:sz w:val="18"/>
                <w:szCs w:val="18"/>
              </w:rPr>
              <w:instrText xml:space="preserve"> ADDIN EN.CITE </w:instrText>
            </w:r>
            <w:r w:rsidR="000737AC">
              <w:rPr>
                <w:sz w:val="18"/>
                <w:szCs w:val="18"/>
              </w:rPr>
              <w:fldChar w:fldCharType="begin">
                <w:fldData xml:space="preserve">PEVuZE5vdGU+PENpdGU+PEF1dGhvcj5UaW1taW5zPC9BdXRob3I+PFllYXI+MjAxNDwvWWVhcj48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46</w:t>
            </w:r>
            <w:r w:rsidR="00541147">
              <w:rPr>
                <w:sz w:val="18"/>
                <w:szCs w:val="18"/>
              </w:rPr>
              <w:fldChar w:fldCharType="end"/>
            </w:r>
          </w:p>
        </w:tc>
        <w:tc>
          <w:tcPr>
            <w:tcW w:w="0" w:type="auto"/>
          </w:tcPr>
          <w:p w14:paraId="19DAF0A9" w14:textId="66E4A146"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2 Steroid naive</w:t>
            </w:r>
          </w:p>
        </w:tc>
        <w:tc>
          <w:tcPr>
            <w:tcW w:w="0" w:type="auto"/>
          </w:tcPr>
          <w:p w14:paraId="7F4F5570" w14:textId="7FD41328" w:rsidR="004630B4" w:rsidRPr="00702488" w:rsidRDefault="004630B4" w:rsidP="007656AE">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66</w:t>
            </w:r>
            <w:r w:rsidR="00E15ADC">
              <w:rPr>
                <w:sz w:val="18"/>
                <w:szCs w:val="18"/>
              </w:rPr>
              <w:t xml:space="preserve"> </w:t>
            </w:r>
            <w:r w:rsidR="007656AE" w:rsidRPr="000C5910">
              <w:rPr>
                <w:rFonts w:ascii="Calibri" w:hAnsi="Calibri" w:cs="Calibri"/>
                <w:sz w:val="18"/>
                <w:szCs w:val="18"/>
                <w:highlight w:val="yellow"/>
              </w:rPr>
              <w:t>(</w:t>
            </w:r>
            <w:r w:rsidR="007656AE" w:rsidRPr="000C5910">
              <w:rPr>
                <w:rFonts w:cstheme="minorHAnsi"/>
                <w:sz w:val="18"/>
                <w:szCs w:val="18"/>
                <w:highlight w:val="yellow"/>
              </w:rPr>
              <w:t>8.4)</w:t>
            </w:r>
          </w:p>
        </w:tc>
        <w:tc>
          <w:tcPr>
            <w:tcW w:w="0" w:type="auto"/>
          </w:tcPr>
          <w:p w14:paraId="218DA5EC" w14:textId="7B9CB4BD"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14</w:t>
            </w:r>
          </w:p>
        </w:tc>
        <w:tc>
          <w:tcPr>
            <w:tcW w:w="0" w:type="auto"/>
          </w:tcPr>
          <w:p w14:paraId="2D8F1C55" w14:textId="23768266"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tated</w:t>
            </w:r>
          </w:p>
        </w:tc>
        <w:tc>
          <w:tcPr>
            <w:tcW w:w="0" w:type="auto"/>
          </w:tcPr>
          <w:p w14:paraId="52230881" w14:textId="208F1E6E"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To explore the relationship between health status and small airways measures </w:t>
            </w:r>
          </w:p>
        </w:tc>
        <w:tc>
          <w:tcPr>
            <w:tcW w:w="0" w:type="auto"/>
          </w:tcPr>
          <w:p w14:paraId="6D6D5CE5" w14:textId="77777777"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sidRPr="00702488">
              <w:rPr>
                <w:sz w:val="18"/>
                <w:szCs w:val="18"/>
              </w:rPr>
              <w:t>Multiple breath washout, S</w:t>
            </w:r>
            <w:r w:rsidRPr="00702488">
              <w:rPr>
                <w:sz w:val="18"/>
                <w:szCs w:val="18"/>
                <w:vertAlign w:val="subscript"/>
              </w:rPr>
              <w:t>cond</w:t>
            </w:r>
            <w:r w:rsidRPr="00702488">
              <w:rPr>
                <w:sz w:val="18"/>
                <w:szCs w:val="18"/>
              </w:rPr>
              <w:t>, S</w:t>
            </w:r>
            <w:r w:rsidRPr="00702488">
              <w:rPr>
                <w:sz w:val="18"/>
                <w:szCs w:val="18"/>
                <w:vertAlign w:val="subscript"/>
              </w:rPr>
              <w:t>acin</w:t>
            </w:r>
          </w:p>
          <w:p w14:paraId="250A186D" w14:textId="7E005297"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F57E617" w14:textId="0575DC68"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w:t>
            </w:r>
          </w:p>
        </w:tc>
        <w:tc>
          <w:tcPr>
            <w:tcW w:w="0" w:type="auto"/>
          </w:tcPr>
          <w:p w14:paraId="3A22C7B0" w14:textId="5437399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GRQ</w:t>
            </w:r>
          </w:p>
        </w:tc>
      </w:tr>
      <w:tr w:rsidR="007656AE" w:rsidRPr="00702488" w14:paraId="10D39CCA"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4908396C" w14:textId="0A54704D" w:rsidR="004630B4" w:rsidRPr="00702488" w:rsidRDefault="004630B4" w:rsidP="000737AC">
            <w:pPr>
              <w:rPr>
                <w:sz w:val="18"/>
                <w:szCs w:val="18"/>
              </w:rPr>
            </w:pPr>
            <w:r w:rsidRPr="00702488">
              <w:rPr>
                <w:sz w:val="18"/>
                <w:szCs w:val="18"/>
              </w:rPr>
              <w:t xml:space="preserve">Mikamo </w:t>
            </w:r>
            <w:r w:rsidRPr="0014041C">
              <w:rPr>
                <w:i/>
                <w:sz w:val="18"/>
                <w:szCs w:val="18"/>
              </w:rPr>
              <w:t>et al</w:t>
            </w:r>
            <w:r w:rsidRPr="00702488">
              <w:rPr>
                <w:sz w:val="18"/>
                <w:szCs w:val="18"/>
              </w:rPr>
              <w:t>, 2013 (Japan)</w:t>
            </w:r>
            <w:r w:rsidR="00541147">
              <w:rPr>
                <w:sz w:val="18"/>
                <w:szCs w:val="18"/>
              </w:rPr>
              <w:fldChar w:fldCharType="begin">
                <w:fldData xml:space="preserve">PEVuZE5vdGU+PENpdGU+PEF1dGhvcj5NaWthbW88L0F1dGhvcj48WWVhcj4yMDEzPC9ZZWFyPjxS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0737AC">
              <w:rPr>
                <w:sz w:val="18"/>
                <w:szCs w:val="18"/>
              </w:rPr>
              <w:instrText xml:space="preserve"> ADDIN EN.CITE </w:instrText>
            </w:r>
            <w:r w:rsidR="000737AC">
              <w:rPr>
                <w:sz w:val="18"/>
                <w:szCs w:val="18"/>
              </w:rPr>
              <w:fldChar w:fldCharType="begin">
                <w:fldData xml:space="preserve">PEVuZE5vdGU+PENpdGU+PEF1dGhvcj5NaWthbW88L0F1dGhvcj48WWVhcj4yMDEzPC9ZZWFyPjxS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47</w:t>
            </w:r>
            <w:r w:rsidR="00541147">
              <w:rPr>
                <w:sz w:val="18"/>
                <w:szCs w:val="18"/>
              </w:rPr>
              <w:fldChar w:fldCharType="end"/>
            </w:r>
          </w:p>
        </w:tc>
        <w:tc>
          <w:tcPr>
            <w:tcW w:w="0" w:type="auto"/>
          </w:tcPr>
          <w:p w14:paraId="5B8FC2DE" w14:textId="66F8798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4</w:t>
            </w:r>
          </w:p>
        </w:tc>
        <w:tc>
          <w:tcPr>
            <w:tcW w:w="0" w:type="auto"/>
          </w:tcPr>
          <w:p w14:paraId="3533A84C" w14:textId="49C232A9"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73</w:t>
            </w:r>
            <w:r w:rsidR="00463194">
              <w:rPr>
                <w:sz w:val="18"/>
                <w:szCs w:val="18"/>
              </w:rPr>
              <w:t xml:space="preserve"> </w:t>
            </w:r>
            <w:r w:rsidR="00463194" w:rsidRPr="000C5910">
              <w:rPr>
                <w:rFonts w:cstheme="minorHAnsi"/>
                <w:sz w:val="18"/>
                <w:szCs w:val="18"/>
                <w:highlight w:val="yellow"/>
              </w:rPr>
              <w:t>[</w:t>
            </w:r>
            <w:r w:rsidR="00463194" w:rsidRPr="000C5910">
              <w:rPr>
                <w:sz w:val="18"/>
                <w:szCs w:val="18"/>
                <w:highlight w:val="yellow"/>
              </w:rPr>
              <w:t>60-84</w:t>
            </w:r>
            <w:r w:rsidR="00463194" w:rsidRPr="000C5910">
              <w:rPr>
                <w:rFonts w:cstheme="minorHAnsi"/>
                <w:sz w:val="18"/>
                <w:szCs w:val="18"/>
                <w:highlight w:val="yellow"/>
              </w:rPr>
              <w:t>]</w:t>
            </w:r>
          </w:p>
        </w:tc>
        <w:tc>
          <w:tcPr>
            <w:tcW w:w="0" w:type="auto"/>
          </w:tcPr>
          <w:p w14:paraId="19CC49CC" w14:textId="1CCA767C"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56</w:t>
            </w:r>
          </w:p>
        </w:tc>
        <w:tc>
          <w:tcPr>
            <w:tcW w:w="0" w:type="auto"/>
          </w:tcPr>
          <w:p w14:paraId="0DDE1FC1" w14:textId="147545E5"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2/4</w:t>
            </w:r>
          </w:p>
        </w:tc>
        <w:tc>
          <w:tcPr>
            <w:tcW w:w="0" w:type="auto"/>
          </w:tcPr>
          <w:p w14:paraId="4D37D6F3" w14:textId="663EAF76"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To determine the predictors of </w:t>
            </w:r>
            <w:r w:rsidRPr="00702488">
              <w:t xml:space="preserve"> SIII</w:t>
            </w:r>
            <w:r w:rsidRPr="00702488">
              <w:rPr>
                <w:vertAlign w:val="subscript"/>
              </w:rPr>
              <w:t>N2SBW</w:t>
            </w:r>
            <w:r w:rsidRPr="00702488">
              <w:rPr>
                <w:sz w:val="18"/>
                <w:szCs w:val="18"/>
              </w:rPr>
              <w:t xml:space="preserve"> in COPD</w:t>
            </w:r>
          </w:p>
        </w:tc>
        <w:tc>
          <w:tcPr>
            <w:tcW w:w="0" w:type="auto"/>
          </w:tcPr>
          <w:p w14:paraId="723DF8D3" w14:textId="3897AB2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ingle breath washout tests, SIII</w:t>
            </w:r>
            <w:r w:rsidRPr="00702488">
              <w:rPr>
                <w:sz w:val="18"/>
                <w:szCs w:val="18"/>
                <w:vertAlign w:val="subscript"/>
              </w:rPr>
              <w:t>N2SBW</w:t>
            </w:r>
            <w:r w:rsidRPr="00702488">
              <w:rPr>
                <w:sz w:val="18"/>
                <w:szCs w:val="18"/>
              </w:rPr>
              <w:t xml:space="preserve"> (Delta N</w:t>
            </w:r>
            <w:r w:rsidRPr="00702488">
              <w:rPr>
                <w:sz w:val="18"/>
                <w:szCs w:val="18"/>
                <w:vertAlign w:val="subscript"/>
              </w:rPr>
              <w:t>2</w:t>
            </w:r>
            <w:r w:rsidRPr="00702488">
              <w:rPr>
                <w:sz w:val="18"/>
                <w:szCs w:val="18"/>
              </w:rPr>
              <w:t>)</w:t>
            </w:r>
          </w:p>
        </w:tc>
        <w:tc>
          <w:tcPr>
            <w:tcW w:w="0" w:type="auto"/>
          </w:tcPr>
          <w:p w14:paraId="4E7F9A9B" w14:textId="15B6F0B1"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w:t>
            </w:r>
          </w:p>
        </w:tc>
        <w:tc>
          <w:tcPr>
            <w:tcW w:w="0" w:type="auto"/>
          </w:tcPr>
          <w:p w14:paraId="105B1224" w14:textId="2D8D864E"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mMRC</w:t>
            </w:r>
          </w:p>
        </w:tc>
      </w:tr>
      <w:tr w:rsidR="007656AE" w:rsidRPr="00702488" w14:paraId="68539D87"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5AC0C6E5" w14:textId="115A0BA5" w:rsidR="004630B4" w:rsidRPr="00702488" w:rsidRDefault="004630B4" w:rsidP="000737AC">
            <w:pPr>
              <w:rPr>
                <w:sz w:val="18"/>
                <w:szCs w:val="18"/>
              </w:rPr>
            </w:pPr>
            <w:r w:rsidRPr="00702488">
              <w:rPr>
                <w:sz w:val="18"/>
                <w:szCs w:val="18"/>
              </w:rPr>
              <w:t xml:space="preserve">Mikamo </w:t>
            </w:r>
            <w:r w:rsidRPr="0014041C">
              <w:rPr>
                <w:i/>
                <w:sz w:val="18"/>
                <w:szCs w:val="18"/>
              </w:rPr>
              <w:t>et al</w:t>
            </w:r>
            <w:r w:rsidRPr="00702488">
              <w:rPr>
                <w:sz w:val="18"/>
                <w:szCs w:val="18"/>
              </w:rPr>
              <w:t>, 2014 (Japan)</w:t>
            </w:r>
            <w:r w:rsidR="00541147">
              <w:rPr>
                <w:sz w:val="18"/>
                <w:szCs w:val="18"/>
              </w:rPr>
              <w:fldChar w:fldCharType="begin">
                <w:fldData xml:space="preserve">PEVuZE5vdGU+PENpdGU+PEF1dGhvcj5NaWthbW88L0F1dGhvcj48WWVhcj4yMDE0PC9ZZWFyPjxS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0737AC">
              <w:rPr>
                <w:sz w:val="18"/>
                <w:szCs w:val="18"/>
              </w:rPr>
              <w:instrText xml:space="preserve"> ADDIN EN.CITE </w:instrText>
            </w:r>
            <w:r w:rsidR="000737AC">
              <w:rPr>
                <w:sz w:val="18"/>
                <w:szCs w:val="18"/>
              </w:rPr>
              <w:fldChar w:fldCharType="begin">
                <w:fldData xml:space="preserve">PEVuZE5vdGU+PENpdGU+PEF1dGhvcj5NaWthbW88L0F1dGhvcj48WWVhcj4yMDE0PC9ZZWFyPjxS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48</w:t>
            </w:r>
            <w:r w:rsidR="00541147">
              <w:rPr>
                <w:sz w:val="18"/>
                <w:szCs w:val="18"/>
              </w:rPr>
              <w:fldChar w:fldCharType="end"/>
            </w:r>
          </w:p>
        </w:tc>
        <w:tc>
          <w:tcPr>
            <w:tcW w:w="0" w:type="auto"/>
          </w:tcPr>
          <w:p w14:paraId="309B2EFC" w14:textId="73D8C4A4"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4</w:t>
            </w:r>
          </w:p>
        </w:tc>
        <w:tc>
          <w:tcPr>
            <w:tcW w:w="0" w:type="auto"/>
          </w:tcPr>
          <w:p w14:paraId="4C6653AF" w14:textId="0A566E4D"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73</w:t>
            </w:r>
            <w:r w:rsidR="006270E5">
              <w:rPr>
                <w:sz w:val="18"/>
                <w:szCs w:val="18"/>
              </w:rPr>
              <w:t xml:space="preserve"> </w:t>
            </w:r>
            <w:r w:rsidR="006270E5" w:rsidRPr="000C5910">
              <w:rPr>
                <w:rFonts w:cstheme="minorHAnsi"/>
                <w:sz w:val="18"/>
                <w:szCs w:val="18"/>
                <w:highlight w:val="yellow"/>
              </w:rPr>
              <w:t>[</w:t>
            </w:r>
            <w:r w:rsidR="006270E5" w:rsidRPr="000C5910">
              <w:rPr>
                <w:sz w:val="18"/>
                <w:szCs w:val="18"/>
                <w:highlight w:val="yellow"/>
              </w:rPr>
              <w:t>54-86</w:t>
            </w:r>
            <w:r w:rsidR="006270E5" w:rsidRPr="000C5910">
              <w:rPr>
                <w:rFonts w:cstheme="minorHAnsi"/>
                <w:sz w:val="18"/>
                <w:szCs w:val="18"/>
                <w:highlight w:val="yellow"/>
              </w:rPr>
              <w:t>]</w:t>
            </w:r>
          </w:p>
        </w:tc>
        <w:tc>
          <w:tcPr>
            <w:tcW w:w="0" w:type="auto"/>
          </w:tcPr>
          <w:p w14:paraId="0CA54E1F" w14:textId="1E30215B"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74</w:t>
            </w:r>
          </w:p>
        </w:tc>
        <w:tc>
          <w:tcPr>
            <w:tcW w:w="0" w:type="auto"/>
          </w:tcPr>
          <w:p w14:paraId="2B924516" w14:textId="72071690"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1/3</w:t>
            </w:r>
          </w:p>
        </w:tc>
        <w:tc>
          <w:tcPr>
            <w:tcW w:w="0" w:type="auto"/>
          </w:tcPr>
          <w:p w14:paraId="3CB2C42B" w14:textId="1D74F972"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To determine the predictors of expiratory flow limitation in COPD</w:t>
            </w:r>
          </w:p>
        </w:tc>
        <w:tc>
          <w:tcPr>
            <w:tcW w:w="0" w:type="auto"/>
          </w:tcPr>
          <w:p w14:paraId="311C7559" w14:textId="52968632"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Forced oscillation technique, EFL</w:t>
            </w:r>
          </w:p>
        </w:tc>
        <w:tc>
          <w:tcPr>
            <w:tcW w:w="0" w:type="auto"/>
          </w:tcPr>
          <w:p w14:paraId="2BCE9500" w14:textId="18A90CCA"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w:t>
            </w:r>
          </w:p>
        </w:tc>
        <w:tc>
          <w:tcPr>
            <w:tcW w:w="0" w:type="auto"/>
          </w:tcPr>
          <w:p w14:paraId="2F36E749" w14:textId="73A707F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mMRC</w:t>
            </w:r>
          </w:p>
        </w:tc>
      </w:tr>
      <w:tr w:rsidR="007656AE" w:rsidRPr="00702488" w14:paraId="6619F6E9"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5EA4DB3E" w14:textId="37EDFE21" w:rsidR="004630B4" w:rsidRPr="00702488" w:rsidRDefault="004630B4" w:rsidP="000737AC">
            <w:pPr>
              <w:rPr>
                <w:sz w:val="18"/>
                <w:szCs w:val="18"/>
              </w:rPr>
            </w:pPr>
            <w:r w:rsidRPr="00702488">
              <w:rPr>
                <w:sz w:val="18"/>
                <w:szCs w:val="18"/>
              </w:rPr>
              <w:t xml:space="preserve">Haruna </w:t>
            </w:r>
            <w:r w:rsidRPr="0014041C">
              <w:rPr>
                <w:i/>
                <w:sz w:val="18"/>
                <w:szCs w:val="18"/>
              </w:rPr>
              <w:t>et al</w:t>
            </w:r>
            <w:r w:rsidRPr="00702488">
              <w:rPr>
                <w:sz w:val="18"/>
                <w:szCs w:val="18"/>
              </w:rPr>
              <w:t>, 2010 (Japan)</w:t>
            </w:r>
            <w:r w:rsidR="00541147">
              <w:rPr>
                <w:sz w:val="18"/>
                <w:szCs w:val="18"/>
              </w:rPr>
              <w:fldChar w:fldCharType="begin">
                <w:fldData xml:space="preserve">PEVuZE5vdGU+PENpdGU+PEF1dGhvcj5IYXJ1bmE8L0F1dGhvcj48WWVhcj4yMDEwPC9ZZWFyPjxS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0737AC">
              <w:rPr>
                <w:sz w:val="18"/>
                <w:szCs w:val="18"/>
              </w:rPr>
              <w:instrText xml:space="preserve"> ADDIN EN.CITE </w:instrText>
            </w:r>
            <w:r w:rsidR="000737AC">
              <w:rPr>
                <w:sz w:val="18"/>
                <w:szCs w:val="18"/>
              </w:rPr>
              <w:fldChar w:fldCharType="begin">
                <w:fldData xml:space="preserve">PEVuZE5vdGU+PENpdGU+PEF1dGhvcj5IYXJ1bmE8L0F1dGhvcj48WWVhcj4yMDEwPC9ZZWFyPjxS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49</w:t>
            </w:r>
            <w:r w:rsidR="00541147">
              <w:rPr>
                <w:sz w:val="18"/>
                <w:szCs w:val="18"/>
              </w:rPr>
              <w:fldChar w:fldCharType="end"/>
            </w:r>
          </w:p>
        </w:tc>
        <w:tc>
          <w:tcPr>
            <w:tcW w:w="0" w:type="auto"/>
          </w:tcPr>
          <w:p w14:paraId="757BBEF9" w14:textId="5194BA1E"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4</w:t>
            </w:r>
          </w:p>
        </w:tc>
        <w:tc>
          <w:tcPr>
            <w:tcW w:w="0" w:type="auto"/>
          </w:tcPr>
          <w:p w14:paraId="275A546A" w14:textId="30AE6C14"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71</w:t>
            </w:r>
            <w:r w:rsidR="00CE1B4F">
              <w:rPr>
                <w:sz w:val="18"/>
                <w:szCs w:val="18"/>
              </w:rPr>
              <w:t xml:space="preserve"> </w:t>
            </w:r>
            <w:r w:rsidR="00CE1B4F" w:rsidRPr="000C5910">
              <w:rPr>
                <w:sz w:val="18"/>
                <w:szCs w:val="18"/>
                <w:highlight w:val="yellow"/>
              </w:rPr>
              <w:t>(9)</w:t>
            </w:r>
          </w:p>
        </w:tc>
        <w:tc>
          <w:tcPr>
            <w:tcW w:w="0" w:type="auto"/>
          </w:tcPr>
          <w:p w14:paraId="4F652705" w14:textId="377C5D47"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65</w:t>
            </w:r>
          </w:p>
        </w:tc>
        <w:tc>
          <w:tcPr>
            <w:tcW w:w="0" w:type="auto"/>
          </w:tcPr>
          <w:p w14:paraId="7EDC2E64" w14:textId="14F9913E"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0</w:t>
            </w:r>
          </w:p>
        </w:tc>
        <w:tc>
          <w:tcPr>
            <w:tcW w:w="0" w:type="auto"/>
          </w:tcPr>
          <w:p w14:paraId="7696D3B7" w14:textId="25711916"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To identify relationships between oscillometry small airways markers and patient related outcomes in COPD</w:t>
            </w:r>
          </w:p>
        </w:tc>
        <w:tc>
          <w:tcPr>
            <w:tcW w:w="0" w:type="auto"/>
          </w:tcPr>
          <w:p w14:paraId="1344F8B6" w14:textId="651003D9" w:rsidR="004630B4" w:rsidRPr="00C031FB" w:rsidRDefault="004630B4" w:rsidP="00735290">
            <w:pPr>
              <w:cnfStyle w:val="000000000000" w:firstRow="0" w:lastRow="0" w:firstColumn="0" w:lastColumn="0" w:oddVBand="0" w:evenVBand="0" w:oddHBand="0" w:evenHBand="0" w:firstRowFirstColumn="0" w:firstRowLastColumn="0" w:lastRowFirstColumn="0" w:lastRowLastColumn="0"/>
              <w:rPr>
                <w:sz w:val="18"/>
                <w:szCs w:val="18"/>
                <w:lang w:val="es-ES"/>
              </w:rPr>
            </w:pPr>
            <w:r w:rsidRPr="00C031FB">
              <w:rPr>
                <w:sz w:val="18"/>
                <w:szCs w:val="18"/>
                <w:lang w:val="es-ES"/>
              </w:rPr>
              <w:t>Impulse oscillometry, R5-R20, X5</w:t>
            </w:r>
          </w:p>
        </w:tc>
        <w:tc>
          <w:tcPr>
            <w:tcW w:w="0" w:type="auto"/>
          </w:tcPr>
          <w:p w14:paraId="580620E1" w14:textId="3514EA77"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w:t>
            </w:r>
          </w:p>
        </w:tc>
        <w:tc>
          <w:tcPr>
            <w:tcW w:w="0" w:type="auto"/>
          </w:tcPr>
          <w:p w14:paraId="7E282B81" w14:textId="3270757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GRQ, mMRC</w:t>
            </w:r>
          </w:p>
        </w:tc>
      </w:tr>
      <w:tr w:rsidR="007656AE" w:rsidRPr="00702488" w14:paraId="5E4A4792"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5324E143" w14:textId="680C4F9F" w:rsidR="004630B4" w:rsidRPr="00702488" w:rsidRDefault="004630B4" w:rsidP="000737AC">
            <w:pPr>
              <w:rPr>
                <w:sz w:val="18"/>
                <w:szCs w:val="18"/>
              </w:rPr>
            </w:pPr>
            <w:r w:rsidRPr="00702488">
              <w:rPr>
                <w:sz w:val="18"/>
                <w:szCs w:val="18"/>
              </w:rPr>
              <w:t xml:space="preserve">Anderson </w:t>
            </w:r>
            <w:r w:rsidRPr="0014041C">
              <w:rPr>
                <w:i/>
                <w:sz w:val="18"/>
                <w:szCs w:val="18"/>
              </w:rPr>
              <w:t>et al</w:t>
            </w:r>
            <w:r w:rsidRPr="00702488">
              <w:rPr>
                <w:sz w:val="18"/>
                <w:szCs w:val="18"/>
              </w:rPr>
              <w:t>, 2012 (U.K)</w:t>
            </w:r>
            <w:r w:rsidR="00541147">
              <w:rPr>
                <w:sz w:val="18"/>
                <w:szCs w:val="18"/>
              </w:rPr>
              <w:fldChar w:fldCharType="begin">
                <w:fldData xml:space="preserve">PEVuZE5vdGU+PENpdGU+PEF1dGhvcj5BbmRlcnNvbjwvQXV0aG9yPjxZZWFyPjIwMTI8L1llYXI+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0737AC">
              <w:rPr>
                <w:sz w:val="18"/>
                <w:szCs w:val="18"/>
              </w:rPr>
              <w:instrText xml:space="preserve"> ADDIN EN.CITE </w:instrText>
            </w:r>
            <w:r w:rsidR="000737AC">
              <w:rPr>
                <w:sz w:val="18"/>
                <w:szCs w:val="18"/>
              </w:rPr>
              <w:fldChar w:fldCharType="begin">
                <w:fldData xml:space="preserve">PEVuZE5vdGU+PENpdGU+PEF1dGhvcj5BbmRlcnNvbjwvQXV0aG9yPjxZZWFyPjIwMTI8L1llYXI+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50</w:t>
            </w:r>
            <w:r w:rsidR="00541147">
              <w:rPr>
                <w:sz w:val="18"/>
                <w:szCs w:val="18"/>
              </w:rPr>
              <w:fldChar w:fldCharType="end"/>
            </w:r>
          </w:p>
        </w:tc>
        <w:tc>
          <w:tcPr>
            <w:tcW w:w="0" w:type="auto"/>
          </w:tcPr>
          <w:p w14:paraId="48E2B256" w14:textId="51B4EC76"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4</w:t>
            </w:r>
          </w:p>
        </w:tc>
        <w:tc>
          <w:tcPr>
            <w:tcW w:w="0" w:type="auto"/>
          </w:tcPr>
          <w:p w14:paraId="3BE075C5" w14:textId="40BAC4F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0C5910">
              <w:rPr>
                <w:sz w:val="18"/>
                <w:szCs w:val="18"/>
                <w:highlight w:val="yellow"/>
              </w:rPr>
              <w:t>66</w:t>
            </w:r>
            <w:r w:rsidR="00CE1B4F" w:rsidRPr="000C5910">
              <w:rPr>
                <w:sz w:val="18"/>
                <w:szCs w:val="18"/>
                <w:highlight w:val="yellow"/>
              </w:rPr>
              <w:t xml:space="preserve"> </w:t>
            </w:r>
            <w:r w:rsidR="00CE1B4F" w:rsidRPr="000C5910">
              <w:rPr>
                <w:rFonts w:cstheme="minorHAnsi"/>
                <w:sz w:val="18"/>
                <w:szCs w:val="18"/>
                <w:highlight w:val="yellow"/>
              </w:rPr>
              <w:t>[</w:t>
            </w:r>
            <w:r w:rsidR="00CE1B4F" w:rsidRPr="000C5910">
              <w:rPr>
                <w:sz w:val="18"/>
                <w:szCs w:val="18"/>
                <w:highlight w:val="yellow"/>
              </w:rPr>
              <w:t>64-69</w:t>
            </w:r>
            <w:r w:rsidR="00CE1B4F" w:rsidRPr="000C5910">
              <w:rPr>
                <w:rFonts w:cstheme="minorHAnsi"/>
                <w:sz w:val="18"/>
                <w:szCs w:val="18"/>
                <w:highlight w:val="yellow"/>
              </w:rPr>
              <w:t>]</w:t>
            </w:r>
          </w:p>
        </w:tc>
        <w:tc>
          <w:tcPr>
            <w:tcW w:w="0" w:type="auto"/>
          </w:tcPr>
          <w:p w14:paraId="2D12C8F4" w14:textId="39132FA1"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57</w:t>
            </w:r>
          </w:p>
        </w:tc>
        <w:tc>
          <w:tcPr>
            <w:tcW w:w="0" w:type="auto"/>
          </w:tcPr>
          <w:p w14:paraId="14705544" w14:textId="4545C5F9"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24</w:t>
            </w:r>
          </w:p>
        </w:tc>
        <w:tc>
          <w:tcPr>
            <w:tcW w:w="0" w:type="auto"/>
          </w:tcPr>
          <w:p w14:paraId="44B40FEF" w14:textId="1B485EF8"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To </w:t>
            </w:r>
            <w:r w:rsidRPr="00702488">
              <w:t xml:space="preserve"> </w:t>
            </w:r>
            <w:r w:rsidRPr="00702488">
              <w:rPr>
                <w:sz w:val="18"/>
                <w:szCs w:val="18"/>
              </w:rPr>
              <w:t xml:space="preserve">explore the relationships and determine if IOS or spirometry indices were predictors of </w:t>
            </w:r>
            <w:r w:rsidR="001E0E13">
              <w:rPr>
                <w:sz w:val="18"/>
                <w:szCs w:val="18"/>
              </w:rPr>
              <w:t>dyspnoea</w:t>
            </w:r>
            <w:r w:rsidRPr="00702488">
              <w:rPr>
                <w:sz w:val="18"/>
                <w:szCs w:val="18"/>
              </w:rPr>
              <w:t xml:space="preserve"> in COPD</w:t>
            </w:r>
          </w:p>
        </w:tc>
        <w:tc>
          <w:tcPr>
            <w:tcW w:w="0" w:type="auto"/>
          </w:tcPr>
          <w:p w14:paraId="4AD40EC1" w14:textId="0EB05E9D"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Impulse oscillometry, R5-R20, X5, spirometry, FEF</w:t>
            </w:r>
            <w:r w:rsidRPr="00702488">
              <w:rPr>
                <w:sz w:val="18"/>
                <w:szCs w:val="18"/>
                <w:vertAlign w:val="subscript"/>
              </w:rPr>
              <w:t>25-75</w:t>
            </w:r>
          </w:p>
        </w:tc>
        <w:tc>
          <w:tcPr>
            <w:tcW w:w="0" w:type="auto"/>
          </w:tcPr>
          <w:p w14:paraId="4446CE2A" w14:textId="2E1523E8"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w:t>
            </w:r>
          </w:p>
        </w:tc>
        <w:tc>
          <w:tcPr>
            <w:tcW w:w="0" w:type="auto"/>
          </w:tcPr>
          <w:p w14:paraId="6B60091B" w14:textId="0EF0B378"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MRC</w:t>
            </w:r>
          </w:p>
        </w:tc>
      </w:tr>
      <w:tr w:rsidR="007656AE" w:rsidRPr="00702488" w14:paraId="460D1A1C"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59515387" w14:textId="2A22C597" w:rsidR="004630B4" w:rsidRPr="00702488" w:rsidRDefault="004630B4" w:rsidP="000737AC">
            <w:pPr>
              <w:rPr>
                <w:sz w:val="18"/>
                <w:szCs w:val="18"/>
              </w:rPr>
            </w:pPr>
            <w:r w:rsidRPr="00702488">
              <w:rPr>
                <w:sz w:val="18"/>
                <w:szCs w:val="18"/>
              </w:rPr>
              <w:t xml:space="preserve">Mahut </w:t>
            </w:r>
            <w:r w:rsidRPr="0014041C">
              <w:rPr>
                <w:i/>
                <w:sz w:val="18"/>
                <w:szCs w:val="18"/>
              </w:rPr>
              <w:t>et al</w:t>
            </w:r>
            <w:r w:rsidRPr="00702488">
              <w:rPr>
                <w:sz w:val="18"/>
                <w:szCs w:val="18"/>
              </w:rPr>
              <w:t>, 2012 (France)</w:t>
            </w:r>
            <w:r w:rsidR="00541147">
              <w:rPr>
                <w:sz w:val="18"/>
                <w:szCs w:val="18"/>
              </w:rPr>
              <w:fldChar w:fldCharType="begin">
                <w:fldData xml:space="preserve">PEVuZE5vdGU+PENpdGU+PEF1dGhvcj5NYWh1dDwvQXV0aG9yPjxZZWFyPjIwMTI8L1llYXI+PFJl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737AC">
              <w:rPr>
                <w:sz w:val="18"/>
                <w:szCs w:val="18"/>
              </w:rPr>
              <w:instrText xml:space="preserve"> ADDIN EN.CITE </w:instrText>
            </w:r>
            <w:r w:rsidR="000737AC">
              <w:rPr>
                <w:sz w:val="18"/>
                <w:szCs w:val="18"/>
              </w:rPr>
              <w:fldChar w:fldCharType="begin">
                <w:fldData xml:space="preserve">PEVuZE5vdGU+PENpdGU+PEF1dGhvcj5NYWh1dDwvQXV0aG9yPjxZZWFyPjIwMTI8L1llYXI+PFJl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51</w:t>
            </w:r>
            <w:r w:rsidR="00541147">
              <w:rPr>
                <w:sz w:val="18"/>
                <w:szCs w:val="18"/>
              </w:rPr>
              <w:fldChar w:fldCharType="end"/>
            </w:r>
          </w:p>
        </w:tc>
        <w:tc>
          <w:tcPr>
            <w:tcW w:w="0" w:type="auto"/>
          </w:tcPr>
          <w:p w14:paraId="1FFE5416" w14:textId="24E0435C"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4</w:t>
            </w:r>
          </w:p>
        </w:tc>
        <w:tc>
          <w:tcPr>
            <w:tcW w:w="0" w:type="auto"/>
          </w:tcPr>
          <w:p w14:paraId="7AEC94FF" w14:textId="0CD6ABEA"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65</w:t>
            </w:r>
            <w:r w:rsidR="00CE1B4F">
              <w:rPr>
                <w:sz w:val="18"/>
                <w:szCs w:val="18"/>
              </w:rPr>
              <w:t xml:space="preserve"> </w:t>
            </w:r>
            <w:r w:rsidR="00CE1B4F" w:rsidRPr="000C5910">
              <w:rPr>
                <w:sz w:val="18"/>
                <w:szCs w:val="18"/>
                <w:highlight w:val="yellow"/>
              </w:rPr>
              <w:t>(9)</w:t>
            </w:r>
          </w:p>
        </w:tc>
        <w:tc>
          <w:tcPr>
            <w:tcW w:w="0" w:type="auto"/>
          </w:tcPr>
          <w:p w14:paraId="611D0600" w14:textId="30170E3A"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108</w:t>
            </w:r>
          </w:p>
        </w:tc>
        <w:tc>
          <w:tcPr>
            <w:tcW w:w="0" w:type="auto"/>
          </w:tcPr>
          <w:p w14:paraId="3EA06257" w14:textId="20C8C21E"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31</w:t>
            </w:r>
          </w:p>
        </w:tc>
        <w:tc>
          <w:tcPr>
            <w:tcW w:w="0" w:type="auto"/>
          </w:tcPr>
          <w:p w14:paraId="317C2882" w14:textId="42700C7C"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To </w:t>
            </w:r>
            <w:r w:rsidRPr="00702488">
              <w:t xml:space="preserve"> </w:t>
            </w:r>
            <w:r w:rsidRPr="00702488">
              <w:rPr>
                <w:sz w:val="18"/>
                <w:szCs w:val="18"/>
              </w:rPr>
              <w:t xml:space="preserve">compare different indices of airways resistance and then relate these with </w:t>
            </w:r>
            <w:r w:rsidR="001E0E13">
              <w:rPr>
                <w:sz w:val="18"/>
                <w:szCs w:val="18"/>
              </w:rPr>
              <w:t>dyspnoea</w:t>
            </w:r>
            <w:r w:rsidRPr="00702488">
              <w:rPr>
                <w:sz w:val="18"/>
                <w:szCs w:val="18"/>
              </w:rPr>
              <w:t xml:space="preserve"> in COPD</w:t>
            </w:r>
          </w:p>
        </w:tc>
        <w:tc>
          <w:tcPr>
            <w:tcW w:w="0" w:type="auto"/>
          </w:tcPr>
          <w:p w14:paraId="032ADC65" w14:textId="2255505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Airways resistance by Body plethysmography, </w:t>
            </w:r>
            <w:r w:rsidRPr="00702488">
              <w:t xml:space="preserve"> </w:t>
            </w:r>
            <w:r w:rsidRPr="00702488">
              <w:rPr>
                <w:sz w:val="18"/>
                <w:szCs w:val="18"/>
              </w:rPr>
              <w:t xml:space="preserve">sRawtot, sRaweff,  Forced oscillation technique,  </w:t>
            </w:r>
            <w:r w:rsidRPr="005176E6">
              <w:rPr>
                <w:sz w:val="18"/>
                <w:szCs w:val="18"/>
              </w:rPr>
              <w:t>Rrs</w:t>
            </w:r>
            <w:r w:rsidRPr="005176E6">
              <w:rPr>
                <w:sz w:val="18"/>
                <w:szCs w:val="18"/>
                <w:vertAlign w:val="subscript"/>
              </w:rPr>
              <w:t xml:space="preserve">slope </w:t>
            </w:r>
            <w:r w:rsidRPr="00702488">
              <w:rPr>
                <w:sz w:val="18"/>
                <w:szCs w:val="18"/>
              </w:rPr>
              <w:t xml:space="preserve"> </w:t>
            </w:r>
          </w:p>
        </w:tc>
        <w:tc>
          <w:tcPr>
            <w:tcW w:w="0" w:type="auto"/>
          </w:tcPr>
          <w:p w14:paraId="1E55C804" w14:textId="28BB7238"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w:t>
            </w:r>
          </w:p>
        </w:tc>
        <w:tc>
          <w:tcPr>
            <w:tcW w:w="0" w:type="auto"/>
          </w:tcPr>
          <w:p w14:paraId="5BE6F335" w14:textId="4B1117B4"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MRC</w:t>
            </w:r>
          </w:p>
        </w:tc>
      </w:tr>
      <w:tr w:rsidR="007656AE" w:rsidRPr="00702488" w14:paraId="334F4EF6"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70A83CB9" w14:textId="77777777" w:rsidR="004630B4" w:rsidRPr="00702488" w:rsidRDefault="004630B4" w:rsidP="00735290">
            <w:pPr>
              <w:rPr>
                <w:sz w:val="18"/>
                <w:szCs w:val="18"/>
              </w:rPr>
            </w:pPr>
            <w:r w:rsidRPr="00702488">
              <w:rPr>
                <w:sz w:val="18"/>
                <w:szCs w:val="18"/>
              </w:rPr>
              <w:t xml:space="preserve">Pisi </w:t>
            </w:r>
            <w:r w:rsidRPr="0014041C">
              <w:rPr>
                <w:i/>
                <w:sz w:val="18"/>
                <w:szCs w:val="18"/>
              </w:rPr>
              <w:t>et al</w:t>
            </w:r>
            <w:r w:rsidRPr="00702488">
              <w:rPr>
                <w:sz w:val="18"/>
                <w:szCs w:val="18"/>
              </w:rPr>
              <w:t>, 2015</w:t>
            </w:r>
          </w:p>
          <w:p w14:paraId="1C118172" w14:textId="3D1303BD" w:rsidR="004630B4" w:rsidRPr="00702488" w:rsidRDefault="004630B4" w:rsidP="000737AC">
            <w:pPr>
              <w:rPr>
                <w:sz w:val="18"/>
                <w:szCs w:val="18"/>
              </w:rPr>
            </w:pPr>
            <w:r w:rsidRPr="00702488">
              <w:rPr>
                <w:sz w:val="18"/>
                <w:szCs w:val="18"/>
              </w:rPr>
              <w:t>(Italy)</w:t>
            </w:r>
            <w:r w:rsidR="00541147">
              <w:rPr>
                <w:sz w:val="18"/>
                <w:szCs w:val="18"/>
              </w:rPr>
              <w:fldChar w:fldCharType="begin">
                <w:fldData xml:space="preserve">PEVuZE5vdGU+PENpdGU+PEF1dGhvcj5QaXNpPC9BdXRob3I+PFllYXI+MjAxNTwvWWVhcj48UmVj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0737AC">
              <w:rPr>
                <w:sz w:val="18"/>
                <w:szCs w:val="18"/>
              </w:rPr>
              <w:instrText xml:space="preserve"> ADDIN EN.CITE </w:instrText>
            </w:r>
            <w:r w:rsidR="000737AC">
              <w:rPr>
                <w:sz w:val="18"/>
                <w:szCs w:val="18"/>
              </w:rPr>
              <w:fldChar w:fldCharType="begin">
                <w:fldData xml:space="preserve">PEVuZE5vdGU+PENpdGU+PEF1dGhvcj5QaXNpPC9BdXRob3I+PFllYXI+MjAxNTwvWWVhcj48UmVj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52</w:t>
            </w:r>
            <w:r w:rsidR="00541147">
              <w:rPr>
                <w:sz w:val="18"/>
                <w:szCs w:val="18"/>
              </w:rPr>
              <w:fldChar w:fldCharType="end"/>
            </w:r>
          </w:p>
        </w:tc>
        <w:tc>
          <w:tcPr>
            <w:tcW w:w="0" w:type="auto"/>
          </w:tcPr>
          <w:p w14:paraId="669FAFC7" w14:textId="4445C841"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4</w:t>
            </w:r>
          </w:p>
        </w:tc>
        <w:tc>
          <w:tcPr>
            <w:tcW w:w="0" w:type="auto"/>
          </w:tcPr>
          <w:p w14:paraId="17275C6F" w14:textId="05309260"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68</w:t>
            </w:r>
            <w:r w:rsidR="000C5910">
              <w:rPr>
                <w:sz w:val="18"/>
                <w:szCs w:val="18"/>
              </w:rPr>
              <w:t xml:space="preserve"> </w:t>
            </w:r>
            <w:r w:rsidR="000C5910" w:rsidRPr="000C5910">
              <w:rPr>
                <w:sz w:val="18"/>
                <w:szCs w:val="18"/>
                <w:highlight w:val="yellow"/>
              </w:rPr>
              <w:t>(</w:t>
            </w:r>
            <w:r w:rsidR="002E71C0" w:rsidRPr="000C5910">
              <w:rPr>
                <w:sz w:val="18"/>
                <w:szCs w:val="18"/>
                <w:highlight w:val="yellow"/>
              </w:rPr>
              <w:t>10</w:t>
            </w:r>
            <w:r w:rsidR="000C5910" w:rsidRPr="000C5910">
              <w:rPr>
                <w:sz w:val="18"/>
                <w:szCs w:val="18"/>
                <w:highlight w:val="yellow"/>
              </w:rPr>
              <w:t>)</w:t>
            </w:r>
          </w:p>
        </w:tc>
        <w:tc>
          <w:tcPr>
            <w:tcW w:w="0" w:type="auto"/>
          </w:tcPr>
          <w:p w14:paraId="5C11BA75" w14:textId="7F899FA2"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100</w:t>
            </w:r>
          </w:p>
        </w:tc>
        <w:tc>
          <w:tcPr>
            <w:tcW w:w="0" w:type="auto"/>
          </w:tcPr>
          <w:p w14:paraId="7AFF7A17" w14:textId="50CBB883"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0/20</w:t>
            </w:r>
          </w:p>
        </w:tc>
        <w:tc>
          <w:tcPr>
            <w:tcW w:w="0" w:type="auto"/>
          </w:tcPr>
          <w:p w14:paraId="2F2AF3D2" w14:textId="137E9AA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To explore the link between small airways dysfunction and health status in COPD</w:t>
            </w:r>
          </w:p>
        </w:tc>
        <w:tc>
          <w:tcPr>
            <w:tcW w:w="0" w:type="auto"/>
          </w:tcPr>
          <w:p w14:paraId="1DD8868C" w14:textId="71423AF0"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Impulse oscillometry, R5-R20</w:t>
            </w:r>
          </w:p>
        </w:tc>
        <w:tc>
          <w:tcPr>
            <w:tcW w:w="0" w:type="auto"/>
          </w:tcPr>
          <w:p w14:paraId="16AE78BC" w14:textId="0DC0211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w:t>
            </w:r>
          </w:p>
        </w:tc>
        <w:tc>
          <w:tcPr>
            <w:tcW w:w="0" w:type="auto"/>
          </w:tcPr>
          <w:p w14:paraId="3E5A8FE6" w14:textId="14DBF83C"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CAT</w:t>
            </w:r>
          </w:p>
        </w:tc>
      </w:tr>
      <w:tr w:rsidR="007656AE" w:rsidRPr="00702488" w14:paraId="63768D3A"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7FFA5695" w14:textId="05E97B63" w:rsidR="004630B4" w:rsidRPr="00702488" w:rsidRDefault="004630B4" w:rsidP="000737AC">
            <w:pPr>
              <w:rPr>
                <w:sz w:val="18"/>
                <w:szCs w:val="18"/>
              </w:rPr>
            </w:pPr>
            <w:r w:rsidRPr="00702488">
              <w:rPr>
                <w:sz w:val="18"/>
                <w:szCs w:val="18"/>
              </w:rPr>
              <w:t xml:space="preserve">Lopes </w:t>
            </w:r>
            <w:r w:rsidRPr="0014041C">
              <w:rPr>
                <w:i/>
                <w:sz w:val="18"/>
                <w:szCs w:val="18"/>
              </w:rPr>
              <w:t>et al</w:t>
            </w:r>
            <w:r w:rsidRPr="00702488">
              <w:rPr>
                <w:sz w:val="18"/>
                <w:szCs w:val="18"/>
              </w:rPr>
              <w:t>, 2014 (Brazil)</w:t>
            </w:r>
            <w:r w:rsidR="00541147">
              <w:rPr>
                <w:sz w:val="18"/>
                <w:szCs w:val="18"/>
              </w:rPr>
              <w:fldChar w:fldCharType="begin">
                <w:fldData xml:space="preserve">PEVuZE5vdGU+PENpdGU+PEF1dGhvcj5Mb3BlczwvQXV0aG9yPjxZZWFyPjIwMTQ8L1llYXI+PFJl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0737AC">
              <w:rPr>
                <w:sz w:val="18"/>
                <w:szCs w:val="18"/>
              </w:rPr>
              <w:instrText xml:space="preserve"> ADDIN EN.CITE </w:instrText>
            </w:r>
            <w:r w:rsidR="000737AC">
              <w:rPr>
                <w:sz w:val="18"/>
                <w:szCs w:val="18"/>
              </w:rPr>
              <w:fldChar w:fldCharType="begin">
                <w:fldData xml:space="preserve">PEVuZE5vdGU+PENpdGU+PEF1dGhvcj5Mb3BlczwvQXV0aG9yPjxZZWFyPjIwMTQ8L1llYXI+PFJl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53</w:t>
            </w:r>
            <w:r w:rsidR="00541147">
              <w:rPr>
                <w:sz w:val="18"/>
                <w:szCs w:val="18"/>
              </w:rPr>
              <w:fldChar w:fldCharType="end"/>
            </w:r>
          </w:p>
        </w:tc>
        <w:tc>
          <w:tcPr>
            <w:tcW w:w="0" w:type="auto"/>
          </w:tcPr>
          <w:p w14:paraId="41D8987A" w14:textId="4E8FFFEB"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4</w:t>
            </w:r>
          </w:p>
        </w:tc>
        <w:tc>
          <w:tcPr>
            <w:tcW w:w="0" w:type="auto"/>
          </w:tcPr>
          <w:p w14:paraId="2D5E4E06" w14:textId="142AEC5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64</w:t>
            </w:r>
            <w:r w:rsidR="00CE1B4F">
              <w:rPr>
                <w:sz w:val="18"/>
                <w:szCs w:val="18"/>
              </w:rPr>
              <w:t xml:space="preserve"> </w:t>
            </w:r>
            <w:r w:rsidR="00CE1B4F" w:rsidRPr="000C5910">
              <w:rPr>
                <w:sz w:val="18"/>
                <w:szCs w:val="18"/>
                <w:highlight w:val="yellow"/>
              </w:rPr>
              <w:t>(7.9)</w:t>
            </w:r>
          </w:p>
        </w:tc>
        <w:tc>
          <w:tcPr>
            <w:tcW w:w="0" w:type="auto"/>
          </w:tcPr>
          <w:p w14:paraId="15E3FD85" w14:textId="343CC91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31</w:t>
            </w:r>
          </w:p>
        </w:tc>
        <w:tc>
          <w:tcPr>
            <w:tcW w:w="0" w:type="auto"/>
          </w:tcPr>
          <w:p w14:paraId="1388B81D" w14:textId="32725B99"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5</w:t>
            </w:r>
          </w:p>
        </w:tc>
        <w:tc>
          <w:tcPr>
            <w:tcW w:w="0" w:type="auto"/>
          </w:tcPr>
          <w:p w14:paraId="668199C7" w14:textId="5F9BDA52"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To assess correlation between SBNW and other lung function parameters with 6MWD, </w:t>
            </w:r>
            <w:r w:rsidR="001E0E13">
              <w:rPr>
                <w:sz w:val="18"/>
                <w:szCs w:val="18"/>
              </w:rPr>
              <w:t>dyspnoea</w:t>
            </w:r>
            <w:r w:rsidRPr="00702488">
              <w:rPr>
                <w:sz w:val="18"/>
                <w:szCs w:val="18"/>
              </w:rPr>
              <w:t xml:space="preserve"> and health status</w:t>
            </w:r>
          </w:p>
        </w:tc>
        <w:tc>
          <w:tcPr>
            <w:tcW w:w="0" w:type="auto"/>
          </w:tcPr>
          <w:p w14:paraId="14F5458E" w14:textId="2DED237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ingle breath washout tests, SIIIN2, static lung volumes by body plethysmography, RV, RV/TLC</w:t>
            </w:r>
          </w:p>
        </w:tc>
        <w:tc>
          <w:tcPr>
            <w:tcW w:w="0" w:type="auto"/>
          </w:tcPr>
          <w:p w14:paraId="207A1F65" w14:textId="55AD99F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Health status/quality of life </w:t>
            </w:r>
            <w:r w:rsidRPr="00702488">
              <w:t xml:space="preserve"> </w:t>
            </w:r>
            <w:r w:rsidRPr="00702488">
              <w:rPr>
                <w:sz w:val="18"/>
                <w:szCs w:val="18"/>
              </w:rPr>
              <w:t>and  Exercise tolerance/ Functional assessment</w:t>
            </w:r>
          </w:p>
        </w:tc>
        <w:tc>
          <w:tcPr>
            <w:tcW w:w="0" w:type="auto"/>
          </w:tcPr>
          <w:p w14:paraId="0813321F" w14:textId="02F5F482"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6MWD, mMRC, CAT</w:t>
            </w:r>
          </w:p>
        </w:tc>
      </w:tr>
      <w:tr w:rsidR="007656AE" w:rsidRPr="00702488" w14:paraId="5116DBEF"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147FAB9D" w14:textId="75BA6807" w:rsidR="004630B4" w:rsidRPr="00702488" w:rsidRDefault="004630B4" w:rsidP="000737AC">
            <w:pPr>
              <w:rPr>
                <w:sz w:val="18"/>
                <w:szCs w:val="18"/>
              </w:rPr>
            </w:pPr>
            <w:r w:rsidRPr="00702488">
              <w:rPr>
                <w:sz w:val="18"/>
                <w:szCs w:val="18"/>
              </w:rPr>
              <w:t xml:space="preserve">Boeck </w:t>
            </w:r>
            <w:r w:rsidRPr="0014041C">
              <w:rPr>
                <w:i/>
                <w:sz w:val="18"/>
                <w:szCs w:val="18"/>
              </w:rPr>
              <w:t>et al</w:t>
            </w:r>
            <w:r w:rsidRPr="00702488">
              <w:rPr>
                <w:sz w:val="18"/>
                <w:szCs w:val="18"/>
              </w:rPr>
              <w:t>, 2016 (Switzerland)</w:t>
            </w:r>
            <w:r w:rsidR="00541147">
              <w:rPr>
                <w:sz w:val="18"/>
                <w:szCs w:val="18"/>
              </w:rPr>
              <w:fldChar w:fldCharType="begin">
                <w:fldData xml:space="preserve">PEVuZE5vdGU+PENpdGU+PEF1dGhvcj5Cb2VjazwvQXV0aG9yPjxZZWFyPjIwMTY8L1llYXI+PFJl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Ew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</w:fldData>
              </w:fldChar>
            </w:r>
            <w:r w:rsidR="000737AC">
              <w:rPr>
                <w:sz w:val="18"/>
                <w:szCs w:val="18"/>
              </w:rPr>
              <w:instrText xml:space="preserve"> ADDIN EN.CITE </w:instrText>
            </w:r>
            <w:r w:rsidR="000737AC">
              <w:rPr>
                <w:sz w:val="18"/>
                <w:szCs w:val="18"/>
              </w:rPr>
              <w:fldChar w:fldCharType="begin">
                <w:fldData xml:space="preserve">PEVuZE5vdGU+PENpdGU+PEF1dGhvcj5Cb2VjazwvQXV0aG9yPjxZZWFyPjIwMTY8L1llYXI+PFJl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Ew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54</w:t>
            </w:r>
            <w:r w:rsidR="00541147">
              <w:rPr>
                <w:sz w:val="18"/>
                <w:szCs w:val="18"/>
              </w:rPr>
              <w:fldChar w:fldCharType="end"/>
            </w:r>
          </w:p>
        </w:tc>
        <w:tc>
          <w:tcPr>
            <w:tcW w:w="0" w:type="auto"/>
          </w:tcPr>
          <w:p w14:paraId="00E758B1" w14:textId="2D6189AE"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2-3</w:t>
            </w:r>
          </w:p>
        </w:tc>
        <w:tc>
          <w:tcPr>
            <w:tcW w:w="0" w:type="auto"/>
          </w:tcPr>
          <w:p w14:paraId="464229AF" w14:textId="7B0A220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69*</w:t>
            </w:r>
            <w:r w:rsidR="00CE1B4F">
              <w:rPr>
                <w:sz w:val="18"/>
                <w:szCs w:val="18"/>
              </w:rPr>
              <w:t xml:space="preserve"> </w:t>
            </w:r>
            <w:r w:rsidR="00CE1B4F" w:rsidRPr="000C5910">
              <w:rPr>
                <w:rFonts w:cstheme="minorHAnsi"/>
                <w:sz w:val="18"/>
                <w:szCs w:val="18"/>
                <w:highlight w:val="yellow"/>
              </w:rPr>
              <w:t>[</w:t>
            </w:r>
            <w:r w:rsidR="00CE1B4F" w:rsidRPr="000C5910">
              <w:rPr>
                <w:sz w:val="18"/>
                <w:szCs w:val="18"/>
                <w:highlight w:val="yellow"/>
              </w:rPr>
              <w:t>60-75</w:t>
            </w:r>
            <w:r w:rsidR="00CE1B4F" w:rsidRPr="000C5910">
              <w:rPr>
                <w:rFonts w:cstheme="minorHAnsi"/>
                <w:sz w:val="18"/>
                <w:szCs w:val="18"/>
                <w:highlight w:val="yellow"/>
              </w:rPr>
              <w:t>]</w:t>
            </w:r>
          </w:p>
        </w:tc>
        <w:tc>
          <w:tcPr>
            <w:tcW w:w="0" w:type="auto"/>
          </w:tcPr>
          <w:p w14:paraId="7345FEEE" w14:textId="1E26CE39"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65</w:t>
            </w:r>
          </w:p>
        </w:tc>
        <w:tc>
          <w:tcPr>
            <w:tcW w:w="0" w:type="auto"/>
          </w:tcPr>
          <w:p w14:paraId="094D9533" w14:textId="6830C689"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23</w:t>
            </w:r>
          </w:p>
        </w:tc>
        <w:tc>
          <w:tcPr>
            <w:tcW w:w="0" w:type="auto"/>
          </w:tcPr>
          <w:p w14:paraId="5F51EC64" w14:textId="7F0BF89D"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To assess whether SIIIN2 and SIIIDTG washout tests are associated with important clinical end points in COPD and are independent of FEV</w:t>
            </w:r>
            <w:r w:rsidRPr="00387486">
              <w:rPr>
                <w:sz w:val="18"/>
                <w:szCs w:val="18"/>
                <w:vertAlign w:val="subscript"/>
              </w:rPr>
              <w:t>1</w:t>
            </w:r>
          </w:p>
        </w:tc>
        <w:tc>
          <w:tcPr>
            <w:tcW w:w="0" w:type="auto"/>
          </w:tcPr>
          <w:p w14:paraId="64E6A2F3" w14:textId="7221423A"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ingle breath washout tests, SIIIN2,  SIIIDTG</w:t>
            </w:r>
          </w:p>
        </w:tc>
        <w:tc>
          <w:tcPr>
            <w:tcW w:w="0" w:type="auto"/>
          </w:tcPr>
          <w:p w14:paraId="7F063052" w14:textId="0F79A51A"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Health status/quality of life and  Exercise tolerance/ Functional assessment</w:t>
            </w:r>
          </w:p>
        </w:tc>
        <w:tc>
          <w:tcPr>
            <w:tcW w:w="0" w:type="auto"/>
          </w:tcPr>
          <w:p w14:paraId="2B78B725" w14:textId="79135D7E"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mMRC </w:t>
            </w:r>
            <w:r w:rsidR="001E0E13">
              <w:rPr>
                <w:sz w:val="18"/>
                <w:szCs w:val="18"/>
              </w:rPr>
              <w:t>dyspnoea</w:t>
            </w:r>
            <w:r w:rsidRPr="00702488">
              <w:rPr>
                <w:sz w:val="18"/>
                <w:szCs w:val="18"/>
              </w:rPr>
              <w:t xml:space="preserve"> score, exercise induced desaturation during 6MWT (minimal SpO2 during 6MWT) and exercise capacity (6MWD)</w:t>
            </w:r>
          </w:p>
        </w:tc>
      </w:tr>
      <w:tr w:rsidR="007656AE" w:rsidRPr="00702488" w14:paraId="5333AAE3"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20E94925" w14:textId="19BECE29" w:rsidR="004630B4" w:rsidRPr="00702488" w:rsidRDefault="004630B4" w:rsidP="000737AC">
            <w:pPr>
              <w:rPr>
                <w:sz w:val="18"/>
                <w:szCs w:val="18"/>
              </w:rPr>
            </w:pPr>
            <w:r w:rsidRPr="00702488">
              <w:rPr>
                <w:sz w:val="18"/>
                <w:szCs w:val="18"/>
              </w:rPr>
              <w:t xml:space="preserve">Ofir </w:t>
            </w:r>
            <w:r w:rsidRPr="0014041C">
              <w:rPr>
                <w:i/>
                <w:sz w:val="18"/>
                <w:szCs w:val="18"/>
              </w:rPr>
              <w:t>et al</w:t>
            </w:r>
            <w:r w:rsidRPr="00702488">
              <w:rPr>
                <w:sz w:val="18"/>
                <w:szCs w:val="18"/>
              </w:rPr>
              <w:t>, 2008 (Canada)</w:t>
            </w:r>
            <w:r w:rsidR="00541147">
              <w:rPr>
                <w:sz w:val="18"/>
                <w:szCs w:val="18"/>
              </w:rPr>
              <w:fldChar w:fldCharType="begin">
                <w:fldData xml:space="preserve">PEVuZE5vdGU+PENpdGU+PEF1dGhvcj5PZmlyPC9BdXRob3I+PFllYXI+MjAwODwvWWVhcj48UmVj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0737AC">
              <w:rPr>
                <w:sz w:val="18"/>
                <w:szCs w:val="18"/>
              </w:rPr>
              <w:instrText xml:space="preserve"> ADDIN EN.CITE </w:instrText>
            </w:r>
            <w:r w:rsidR="000737AC">
              <w:rPr>
                <w:sz w:val="18"/>
                <w:szCs w:val="18"/>
              </w:rPr>
              <w:fldChar w:fldCharType="begin">
                <w:fldData xml:space="preserve">PEVuZE5vdGU+PENpdGU+PEF1dGhvcj5PZmlyPC9BdXRob3I+PFllYXI+MjAwODwvWWVhcj48UmVj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55</w:t>
            </w:r>
            <w:r w:rsidR="00541147">
              <w:rPr>
                <w:sz w:val="18"/>
                <w:szCs w:val="18"/>
              </w:rPr>
              <w:fldChar w:fldCharType="end"/>
            </w:r>
          </w:p>
        </w:tc>
        <w:tc>
          <w:tcPr>
            <w:tcW w:w="0" w:type="auto"/>
          </w:tcPr>
          <w:p w14:paraId="2A346B52" w14:textId="77777777"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w:t>
            </w:r>
          </w:p>
          <w:p w14:paraId="30A7D90C" w14:textId="7C951BDB" w:rsidR="004630B4" w:rsidRPr="00702488" w:rsidRDefault="00EE70ED"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Asymptomatic</w:t>
            </w:r>
          </w:p>
        </w:tc>
        <w:tc>
          <w:tcPr>
            <w:tcW w:w="0" w:type="auto"/>
          </w:tcPr>
          <w:p w14:paraId="323E7B93" w14:textId="19A3D31E"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64</w:t>
            </w:r>
            <w:r w:rsidR="00CE1B4F">
              <w:rPr>
                <w:sz w:val="18"/>
                <w:szCs w:val="18"/>
              </w:rPr>
              <w:t xml:space="preserve"> </w:t>
            </w:r>
            <w:r w:rsidR="00CE1B4F" w:rsidRPr="000C5910">
              <w:rPr>
                <w:sz w:val="18"/>
                <w:szCs w:val="18"/>
                <w:highlight w:val="yellow"/>
              </w:rPr>
              <w:t>(7)</w:t>
            </w:r>
          </w:p>
        </w:tc>
        <w:tc>
          <w:tcPr>
            <w:tcW w:w="0" w:type="auto"/>
          </w:tcPr>
          <w:p w14:paraId="2217848E" w14:textId="2B7E1389"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21</w:t>
            </w:r>
          </w:p>
        </w:tc>
        <w:tc>
          <w:tcPr>
            <w:tcW w:w="0" w:type="auto"/>
          </w:tcPr>
          <w:p w14:paraId="39010F4A" w14:textId="323D5A53"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8</w:t>
            </w:r>
          </w:p>
        </w:tc>
        <w:tc>
          <w:tcPr>
            <w:tcW w:w="0" w:type="auto"/>
          </w:tcPr>
          <w:p w14:paraId="3D3B2CB2" w14:textId="76F6A594"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To examine mechanisms of </w:t>
            </w:r>
            <w:r w:rsidR="001E0E13">
              <w:rPr>
                <w:sz w:val="18"/>
                <w:szCs w:val="18"/>
              </w:rPr>
              <w:t>dyspnoea</w:t>
            </w:r>
            <w:r w:rsidRPr="00702488">
              <w:rPr>
                <w:sz w:val="18"/>
                <w:szCs w:val="18"/>
              </w:rPr>
              <w:t xml:space="preserve"> and exercise intolerance during exercise in</w:t>
            </w:r>
          </w:p>
          <w:p w14:paraId="7B45005E" w14:textId="222E835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ymptomatic smokers with GOLD  stage I COPD</w:t>
            </w:r>
          </w:p>
        </w:tc>
        <w:tc>
          <w:tcPr>
            <w:tcW w:w="0" w:type="auto"/>
          </w:tcPr>
          <w:p w14:paraId="212C0C9D" w14:textId="60239A8D"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pirometry, FEF</w:t>
            </w:r>
            <w:r w:rsidRPr="00702488">
              <w:rPr>
                <w:sz w:val="18"/>
                <w:szCs w:val="18"/>
                <w:vertAlign w:val="subscript"/>
              </w:rPr>
              <w:t>25-75%</w:t>
            </w:r>
            <w:r w:rsidRPr="00702488">
              <w:rPr>
                <w:sz w:val="18"/>
                <w:szCs w:val="18"/>
              </w:rPr>
              <w:t>, Body plethysmography, RV, RV/TLC, single breath washout, CV/VC, CC/TLC</w:t>
            </w:r>
          </w:p>
        </w:tc>
        <w:tc>
          <w:tcPr>
            <w:tcW w:w="0" w:type="auto"/>
          </w:tcPr>
          <w:p w14:paraId="31EC9D41" w14:textId="7060ED3C"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Exercise tolerance/ Functional assessment</w:t>
            </w:r>
          </w:p>
        </w:tc>
        <w:tc>
          <w:tcPr>
            <w:tcW w:w="0" w:type="auto"/>
          </w:tcPr>
          <w:p w14:paraId="5D59A59F" w14:textId="6F3B13E0"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Exertional </w:t>
            </w:r>
            <w:r w:rsidR="001E0E13">
              <w:rPr>
                <w:sz w:val="18"/>
                <w:szCs w:val="18"/>
              </w:rPr>
              <w:t>dyspnoea</w:t>
            </w:r>
            <w:r w:rsidRPr="00702488">
              <w:rPr>
                <w:sz w:val="18"/>
                <w:szCs w:val="18"/>
              </w:rPr>
              <w:t xml:space="preserve"> during exercise at 80W</w:t>
            </w:r>
          </w:p>
        </w:tc>
      </w:tr>
      <w:tr w:rsidR="007656AE" w:rsidRPr="00702488" w14:paraId="3E6AA54F"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2E2E163A" w14:textId="12457595" w:rsidR="004630B4" w:rsidRPr="00702488" w:rsidRDefault="004630B4" w:rsidP="000737AC">
            <w:pPr>
              <w:rPr>
                <w:sz w:val="18"/>
                <w:szCs w:val="18"/>
              </w:rPr>
            </w:pPr>
            <w:r w:rsidRPr="00702488">
              <w:rPr>
                <w:sz w:val="18"/>
                <w:szCs w:val="18"/>
              </w:rPr>
              <w:t xml:space="preserve">Chen </w:t>
            </w:r>
            <w:r w:rsidRPr="0014041C">
              <w:rPr>
                <w:i/>
                <w:sz w:val="18"/>
                <w:szCs w:val="18"/>
              </w:rPr>
              <w:t>et al</w:t>
            </w:r>
            <w:r w:rsidRPr="00702488">
              <w:rPr>
                <w:sz w:val="18"/>
                <w:szCs w:val="18"/>
              </w:rPr>
              <w:t>, 2015 (China)</w:t>
            </w:r>
            <w:r w:rsidR="00541147">
              <w:rPr>
                <w:sz w:val="18"/>
                <w:szCs w:val="18"/>
              </w:rPr>
              <w:fldChar w:fldCharType="begin">
                <w:fldData xml:space="preserve">PEVuZE5vdGU+PENpdGU+PEF1dGhvcj5DaGVuPC9BdXRob3I+PFllYXI+MjAxNTwvWWVhcj48UmVj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0737AC">
              <w:rPr>
                <w:sz w:val="18"/>
                <w:szCs w:val="18"/>
              </w:rPr>
              <w:instrText xml:space="preserve"> ADDIN EN.CITE </w:instrText>
            </w:r>
            <w:r w:rsidR="000737AC">
              <w:rPr>
                <w:sz w:val="18"/>
                <w:szCs w:val="18"/>
              </w:rPr>
              <w:fldChar w:fldCharType="begin">
                <w:fldData xml:space="preserve">PEVuZE5vdGU+PENpdGU+PEF1dGhvcj5DaGVuPC9BdXRob3I+PFllYXI+MjAxNTwvWWVhcj48UmVj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56</w:t>
            </w:r>
            <w:r w:rsidR="00541147">
              <w:rPr>
                <w:sz w:val="18"/>
                <w:szCs w:val="18"/>
              </w:rPr>
              <w:fldChar w:fldCharType="end"/>
            </w:r>
          </w:p>
        </w:tc>
        <w:tc>
          <w:tcPr>
            <w:tcW w:w="0" w:type="auto"/>
          </w:tcPr>
          <w:p w14:paraId="39178E15" w14:textId="77985D7B"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1-4</w:t>
            </w:r>
          </w:p>
        </w:tc>
        <w:tc>
          <w:tcPr>
            <w:tcW w:w="0" w:type="auto"/>
          </w:tcPr>
          <w:p w14:paraId="57B27B64" w14:textId="2080C550"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71</w:t>
            </w:r>
            <w:r w:rsidR="00CE1B4F">
              <w:rPr>
                <w:sz w:val="18"/>
                <w:szCs w:val="18"/>
              </w:rPr>
              <w:t xml:space="preserve"> </w:t>
            </w:r>
            <w:r w:rsidR="00CE1B4F" w:rsidRPr="000C5910">
              <w:rPr>
                <w:sz w:val="18"/>
                <w:szCs w:val="18"/>
                <w:highlight w:val="yellow"/>
              </w:rPr>
              <w:t>(7.9)</w:t>
            </w:r>
          </w:p>
        </w:tc>
        <w:tc>
          <w:tcPr>
            <w:tcW w:w="0" w:type="auto"/>
          </w:tcPr>
          <w:p w14:paraId="75349B45" w14:textId="67077ED5"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105</w:t>
            </w:r>
          </w:p>
        </w:tc>
        <w:tc>
          <w:tcPr>
            <w:tcW w:w="0" w:type="auto"/>
          </w:tcPr>
          <w:p w14:paraId="3D007DA5" w14:textId="76BEF2D9"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15</w:t>
            </w:r>
          </w:p>
        </w:tc>
        <w:tc>
          <w:tcPr>
            <w:tcW w:w="0" w:type="auto"/>
          </w:tcPr>
          <w:p w14:paraId="7E358E23" w14:textId="78B46E83"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To determine which physiological factors are responsible for dynamic hyperinflation during the 6MWT</w:t>
            </w:r>
          </w:p>
        </w:tc>
        <w:tc>
          <w:tcPr>
            <w:tcW w:w="0" w:type="auto"/>
          </w:tcPr>
          <w:p w14:paraId="679AE074" w14:textId="766574D6"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pirometry,  FEF</w:t>
            </w:r>
            <w:r w:rsidRPr="00BC5127">
              <w:rPr>
                <w:sz w:val="18"/>
                <w:szCs w:val="18"/>
                <w:vertAlign w:val="subscript"/>
              </w:rPr>
              <w:t>25-75</w:t>
            </w:r>
            <w:r w:rsidRPr="00702488">
              <w:rPr>
                <w:sz w:val="18"/>
                <w:szCs w:val="18"/>
              </w:rPr>
              <w:t>, FEF</w:t>
            </w:r>
            <w:r w:rsidRPr="00BC5127">
              <w:rPr>
                <w:sz w:val="18"/>
                <w:szCs w:val="18"/>
                <w:vertAlign w:val="subscript"/>
              </w:rPr>
              <w:t>50</w:t>
            </w:r>
            <w:r w:rsidRPr="00702488">
              <w:rPr>
                <w:sz w:val="18"/>
                <w:szCs w:val="18"/>
              </w:rPr>
              <w:t>, FEF</w:t>
            </w:r>
            <w:r w:rsidRPr="00BC5127">
              <w:rPr>
                <w:sz w:val="18"/>
                <w:szCs w:val="18"/>
                <w:vertAlign w:val="subscript"/>
              </w:rPr>
              <w:t>75</w:t>
            </w:r>
          </w:p>
        </w:tc>
        <w:tc>
          <w:tcPr>
            <w:tcW w:w="0" w:type="auto"/>
          </w:tcPr>
          <w:p w14:paraId="3BA1B934" w14:textId="06642BB8"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Exercise tolerance/ Functional assessment</w:t>
            </w:r>
          </w:p>
        </w:tc>
        <w:tc>
          <w:tcPr>
            <w:tcW w:w="0" w:type="auto"/>
          </w:tcPr>
          <w:p w14:paraId="464ACB6B" w14:textId="74B1493F"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 xml:space="preserve">Dynamic hyperinflation </w:t>
            </w:r>
            <w:r w:rsidR="00B01B99">
              <w:rPr>
                <w:sz w:val="18"/>
                <w:szCs w:val="18"/>
              </w:rPr>
              <w:t>during the 6MWT as measured by ∆</w:t>
            </w:r>
            <w:r w:rsidRPr="00702488">
              <w:rPr>
                <w:sz w:val="18"/>
                <w:szCs w:val="18"/>
              </w:rPr>
              <w:t>IC&gt;0.0 L</w:t>
            </w:r>
          </w:p>
        </w:tc>
      </w:tr>
      <w:tr w:rsidR="007656AE" w:rsidRPr="00DF487E" w14:paraId="07D363D7" w14:textId="77777777" w:rsidTr="00F35C11">
        <w:trPr>
          <w:cantSplit/>
        </w:trPr>
        <w:tc>
          <w:tcPr>
            <w:cnfStyle w:val="001000000000" w:firstRow="0" w:lastRow="0" w:firstColumn="1" w:lastColumn="0" w:oddVBand="0" w:evenVBand="0" w:oddHBand="0" w:evenHBand="0" w:firstRowFirstColumn="0" w:firstRowLastColumn="0" w:lastRowFirstColumn="0" w:lastRowLastColumn="0"/>
            <w:tcW w:w="0" w:type="auto"/>
          </w:tcPr>
          <w:p w14:paraId="42B87140" w14:textId="2C9BE88E" w:rsidR="004630B4" w:rsidRPr="00702488" w:rsidRDefault="004630B4" w:rsidP="000737AC">
            <w:pPr>
              <w:rPr>
                <w:sz w:val="18"/>
                <w:szCs w:val="18"/>
              </w:rPr>
            </w:pPr>
            <w:r w:rsidRPr="00702488">
              <w:rPr>
                <w:sz w:val="18"/>
                <w:szCs w:val="18"/>
              </w:rPr>
              <w:t xml:space="preserve">Incorvaia </w:t>
            </w:r>
            <w:r w:rsidRPr="0014041C">
              <w:rPr>
                <w:i/>
                <w:sz w:val="18"/>
                <w:szCs w:val="18"/>
              </w:rPr>
              <w:t>et al</w:t>
            </w:r>
            <w:r w:rsidRPr="00702488">
              <w:rPr>
                <w:sz w:val="18"/>
                <w:szCs w:val="18"/>
              </w:rPr>
              <w:t>, 2008 (Italy)</w:t>
            </w:r>
            <w:r w:rsidR="00541147">
              <w:rPr>
                <w:sz w:val="18"/>
                <w:szCs w:val="18"/>
              </w:rPr>
              <w:fldChar w:fldCharType="begin">
                <w:fldData xml:space="preserve">PEVuZE5vdGU+PENpdGU+PEF1dGhvcj5JbmNvcnZhaWE8L0F1dGhvcj48WWVhcj4yMDA4PC9ZZWFy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</w:fldData>
              </w:fldChar>
            </w:r>
            <w:r w:rsidR="000737AC">
              <w:rPr>
                <w:sz w:val="18"/>
                <w:szCs w:val="18"/>
              </w:rPr>
              <w:instrText xml:space="preserve"> ADDIN EN.CITE </w:instrText>
            </w:r>
            <w:r w:rsidR="000737AC">
              <w:rPr>
                <w:sz w:val="18"/>
                <w:szCs w:val="18"/>
              </w:rPr>
              <w:fldChar w:fldCharType="begin">
                <w:fldData xml:space="preserve">PEVuZE5vdGU+PENpdGU+PEF1dGhvcj5JbmNvcnZhaWE8L0F1dGhvcj48WWVhcj4yMDA4PC9ZZWFy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</w:fldData>
              </w:fldChar>
            </w:r>
            <w:r w:rsidR="000737AC">
              <w:rPr>
                <w:sz w:val="18"/>
                <w:szCs w:val="18"/>
              </w:rPr>
              <w:instrText xml:space="preserve"> ADDIN EN.CITE.DATA </w:instrText>
            </w:r>
            <w:r w:rsidR="000737AC">
              <w:rPr>
                <w:sz w:val="18"/>
                <w:szCs w:val="18"/>
              </w:rPr>
            </w:r>
            <w:r w:rsidR="000737AC">
              <w:rPr>
                <w:sz w:val="18"/>
                <w:szCs w:val="18"/>
              </w:rPr>
              <w:fldChar w:fldCharType="end"/>
            </w:r>
            <w:r w:rsidR="00541147">
              <w:rPr>
                <w:sz w:val="18"/>
                <w:szCs w:val="18"/>
              </w:rPr>
            </w:r>
            <w:r w:rsidR="00541147">
              <w:rPr>
                <w:sz w:val="18"/>
                <w:szCs w:val="18"/>
              </w:rPr>
              <w:fldChar w:fldCharType="separate"/>
            </w:r>
            <w:r w:rsidR="000737AC" w:rsidRPr="000737AC">
              <w:rPr>
                <w:noProof/>
                <w:sz w:val="18"/>
                <w:szCs w:val="18"/>
                <w:vertAlign w:val="superscript"/>
              </w:rPr>
              <w:t>57</w:t>
            </w:r>
            <w:r w:rsidR="00541147">
              <w:rPr>
                <w:sz w:val="18"/>
                <w:szCs w:val="18"/>
              </w:rPr>
              <w:fldChar w:fldCharType="end"/>
            </w:r>
          </w:p>
        </w:tc>
        <w:tc>
          <w:tcPr>
            <w:tcW w:w="0" w:type="auto"/>
          </w:tcPr>
          <w:p w14:paraId="38DD8D26" w14:textId="593B10CB"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GOLD Stage 2-3, half frequent, half infrequent exacerbators</w:t>
            </w:r>
          </w:p>
        </w:tc>
        <w:tc>
          <w:tcPr>
            <w:tcW w:w="0" w:type="auto"/>
          </w:tcPr>
          <w:p w14:paraId="267CD009" w14:textId="70E42A76"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72</w:t>
            </w:r>
            <w:r w:rsidR="00CE1B4F">
              <w:rPr>
                <w:sz w:val="18"/>
                <w:szCs w:val="18"/>
              </w:rPr>
              <w:t xml:space="preserve"> </w:t>
            </w:r>
            <w:r w:rsidR="00CE1B4F" w:rsidRPr="000C5910">
              <w:rPr>
                <w:rFonts w:cstheme="minorHAnsi"/>
                <w:sz w:val="18"/>
                <w:szCs w:val="18"/>
                <w:highlight w:val="yellow"/>
              </w:rPr>
              <w:t>[</w:t>
            </w:r>
            <w:r w:rsidR="00CE1B4F" w:rsidRPr="000C5910">
              <w:rPr>
                <w:sz w:val="18"/>
                <w:szCs w:val="18"/>
                <w:highlight w:val="yellow"/>
              </w:rPr>
              <w:t>55-88</w:t>
            </w:r>
            <w:r w:rsidR="00CE1B4F" w:rsidRPr="000C5910">
              <w:rPr>
                <w:rFonts w:cstheme="minorHAnsi"/>
                <w:sz w:val="18"/>
                <w:szCs w:val="18"/>
                <w:highlight w:val="yellow"/>
              </w:rPr>
              <w:t>]</w:t>
            </w:r>
          </w:p>
        </w:tc>
        <w:tc>
          <w:tcPr>
            <w:tcW w:w="0" w:type="auto"/>
          </w:tcPr>
          <w:p w14:paraId="1D45ABF5" w14:textId="6A323E5C"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n=76</w:t>
            </w:r>
          </w:p>
        </w:tc>
        <w:tc>
          <w:tcPr>
            <w:tcW w:w="0" w:type="auto"/>
          </w:tcPr>
          <w:p w14:paraId="0CD8FE2A" w14:textId="167760BA" w:rsidR="004630B4" w:rsidRPr="00702488" w:rsidRDefault="00987B39" w:rsidP="0073529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29</w:t>
            </w:r>
          </w:p>
        </w:tc>
        <w:tc>
          <w:tcPr>
            <w:tcW w:w="0" w:type="auto"/>
          </w:tcPr>
          <w:p w14:paraId="14E2A2CF" w14:textId="56E0E5B4"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To explore small airways dysfunction in frequent vs infrequent COPD subjects</w:t>
            </w:r>
          </w:p>
        </w:tc>
        <w:tc>
          <w:tcPr>
            <w:tcW w:w="0" w:type="auto"/>
          </w:tcPr>
          <w:p w14:paraId="558C99A4" w14:textId="1724E741"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Spirometry, FEF</w:t>
            </w:r>
            <w:r w:rsidRPr="00702488">
              <w:rPr>
                <w:sz w:val="18"/>
                <w:szCs w:val="18"/>
                <w:vertAlign w:val="subscript"/>
              </w:rPr>
              <w:t>25-75%</w:t>
            </w:r>
          </w:p>
        </w:tc>
        <w:tc>
          <w:tcPr>
            <w:tcW w:w="0" w:type="auto"/>
          </w:tcPr>
          <w:p w14:paraId="0DEF1C7F" w14:textId="69D00018" w:rsidR="004630B4" w:rsidRPr="00702488"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Exacerbation frequency</w:t>
            </w:r>
          </w:p>
        </w:tc>
        <w:tc>
          <w:tcPr>
            <w:tcW w:w="0" w:type="auto"/>
          </w:tcPr>
          <w:p w14:paraId="2924E78A" w14:textId="14AB2C82" w:rsidR="004630B4" w:rsidRPr="00362F73" w:rsidRDefault="004630B4" w:rsidP="00735290">
            <w:pPr>
              <w:cnfStyle w:val="000000000000" w:firstRow="0" w:lastRow="0" w:firstColumn="0" w:lastColumn="0" w:oddVBand="0" w:evenVBand="0" w:oddHBand="0" w:evenHBand="0" w:firstRowFirstColumn="0" w:firstRowLastColumn="0" w:lastRowFirstColumn="0" w:lastRowLastColumn="0"/>
              <w:rPr>
                <w:sz w:val="18"/>
                <w:szCs w:val="18"/>
              </w:rPr>
            </w:pPr>
            <w:r w:rsidRPr="00702488">
              <w:rPr>
                <w:sz w:val="18"/>
                <w:szCs w:val="18"/>
              </w:rPr>
              <w:t>Mean number of exacerbations/year</w:t>
            </w:r>
          </w:p>
        </w:tc>
      </w:tr>
    </w:tbl>
    <w:p w14:paraId="35019DC6" w14:textId="0C2EC81D" w:rsidR="00CC206F" w:rsidRPr="00453308" w:rsidRDefault="00CC206F" w:rsidP="00476C13">
      <w:pPr>
        <w:rPr>
          <w:sz w:val="18"/>
          <w:szCs w:val="18"/>
        </w:rPr>
      </w:pPr>
      <w:r w:rsidRPr="006A30C3">
        <w:rPr>
          <w:sz w:val="18"/>
          <w:szCs w:val="18"/>
        </w:rPr>
        <w:sym w:font="Symbol" w:char="F02A"/>
      </w:r>
      <w:r w:rsidRPr="006A30C3">
        <w:rPr>
          <w:sz w:val="18"/>
          <w:szCs w:val="18"/>
        </w:rPr>
        <w:t>Median</w:t>
      </w:r>
      <w:r w:rsidR="00387486">
        <w:rPr>
          <w:sz w:val="18"/>
          <w:szCs w:val="18"/>
        </w:rPr>
        <w:t xml:space="preserve">; </w:t>
      </w:r>
      <w:r w:rsidR="00387486" w:rsidRPr="00387486">
        <w:rPr>
          <w:sz w:val="18"/>
          <w:szCs w:val="18"/>
        </w:rPr>
        <w:t>GOLD:</w:t>
      </w:r>
      <w:r w:rsidR="00387486" w:rsidRPr="00387486">
        <w:rPr>
          <w:iCs/>
          <w:sz w:val="18"/>
          <w:szCs w:val="18"/>
        </w:rPr>
        <w:t xml:space="preserve"> </w:t>
      </w:r>
      <w:r w:rsidR="00387486" w:rsidRPr="00387486">
        <w:rPr>
          <w:sz w:val="18"/>
          <w:szCs w:val="18"/>
        </w:rPr>
        <w:t>Global Initiative for Chronic Obstructive Lung Disease;</w:t>
      </w:r>
      <w:r w:rsidR="00387486">
        <w:rPr>
          <w:sz w:val="18"/>
          <w:szCs w:val="18"/>
        </w:rPr>
        <w:t xml:space="preserve"> </w:t>
      </w:r>
      <w:r w:rsidR="001A3716" w:rsidRPr="001A3716">
        <w:rPr>
          <w:sz w:val="18"/>
          <w:szCs w:val="18"/>
        </w:rPr>
        <w:t>sRAW</w:t>
      </w:r>
      <w:r w:rsidR="001A3716">
        <w:rPr>
          <w:sz w:val="18"/>
          <w:szCs w:val="18"/>
        </w:rPr>
        <w:t>: S</w:t>
      </w:r>
      <w:r w:rsidR="001A3716" w:rsidRPr="001A3716">
        <w:rPr>
          <w:sz w:val="18"/>
          <w:szCs w:val="18"/>
        </w:rPr>
        <w:t>pecific airways resistance</w:t>
      </w:r>
      <w:r w:rsidR="001A3716">
        <w:rPr>
          <w:sz w:val="18"/>
          <w:szCs w:val="18"/>
        </w:rPr>
        <w:t>; S</w:t>
      </w:r>
      <w:r w:rsidR="001A3716" w:rsidRPr="001A3716">
        <w:rPr>
          <w:sz w:val="18"/>
          <w:szCs w:val="18"/>
          <w:vertAlign w:val="subscript"/>
        </w:rPr>
        <w:t>cond</w:t>
      </w:r>
      <w:r w:rsidR="003E5353">
        <w:rPr>
          <w:sz w:val="18"/>
          <w:szCs w:val="18"/>
        </w:rPr>
        <w:t>: V</w:t>
      </w:r>
      <w:r w:rsidR="003E5353" w:rsidRPr="003E5353">
        <w:rPr>
          <w:sz w:val="18"/>
          <w:szCs w:val="18"/>
        </w:rPr>
        <w:t>entilation heterogeneity in the conductive airways</w:t>
      </w:r>
      <w:r w:rsidR="001A3716" w:rsidRPr="001A3716">
        <w:rPr>
          <w:sz w:val="18"/>
          <w:szCs w:val="18"/>
        </w:rPr>
        <w:t xml:space="preserve"> </w:t>
      </w:r>
      <w:r w:rsidR="001A3716">
        <w:rPr>
          <w:sz w:val="18"/>
          <w:szCs w:val="18"/>
        </w:rPr>
        <w:t>;</w:t>
      </w:r>
      <w:r w:rsidR="001A3716" w:rsidRPr="001A3716">
        <w:rPr>
          <w:sz w:val="18"/>
          <w:szCs w:val="18"/>
        </w:rPr>
        <w:t>S</w:t>
      </w:r>
      <w:r w:rsidR="001A3716" w:rsidRPr="001A3716">
        <w:rPr>
          <w:sz w:val="18"/>
          <w:szCs w:val="18"/>
          <w:vertAlign w:val="subscript"/>
        </w:rPr>
        <w:t>acin</w:t>
      </w:r>
      <w:r w:rsidR="001A3716">
        <w:rPr>
          <w:sz w:val="18"/>
          <w:szCs w:val="18"/>
        </w:rPr>
        <w:t>:</w:t>
      </w:r>
      <w:r w:rsidR="001A3716" w:rsidRPr="001A3716">
        <w:rPr>
          <w:sz w:val="18"/>
          <w:szCs w:val="18"/>
        </w:rPr>
        <w:t xml:space="preserve"> </w:t>
      </w:r>
      <w:r w:rsidR="003E5353">
        <w:rPr>
          <w:sz w:val="18"/>
          <w:szCs w:val="18"/>
        </w:rPr>
        <w:t>V</w:t>
      </w:r>
      <w:r w:rsidR="003E5353" w:rsidRPr="003E5353">
        <w:rPr>
          <w:sz w:val="18"/>
          <w:szCs w:val="18"/>
        </w:rPr>
        <w:t>entilation heterogeneity in the</w:t>
      </w:r>
      <w:r w:rsidR="003E5353">
        <w:rPr>
          <w:sz w:val="18"/>
          <w:szCs w:val="18"/>
        </w:rPr>
        <w:t xml:space="preserve"> acinar region of the lungs; </w:t>
      </w:r>
      <w:r w:rsidR="00387486" w:rsidRPr="00387486">
        <w:rPr>
          <w:sz w:val="18"/>
          <w:szCs w:val="18"/>
        </w:rPr>
        <w:t>SBNW</w:t>
      </w:r>
      <w:r w:rsidR="00387486">
        <w:rPr>
          <w:sz w:val="18"/>
          <w:szCs w:val="18"/>
        </w:rPr>
        <w:t>: Single breath nitrogen washout;</w:t>
      </w:r>
      <w:r w:rsidR="000C35BD">
        <w:rPr>
          <w:sz w:val="18"/>
          <w:szCs w:val="18"/>
        </w:rPr>
        <w:t xml:space="preserve"> EFL: Expiratory Flow Limitation;</w:t>
      </w:r>
      <w:r w:rsidR="00387486">
        <w:rPr>
          <w:sz w:val="18"/>
          <w:szCs w:val="18"/>
        </w:rPr>
        <w:t xml:space="preserve"> </w:t>
      </w:r>
      <w:r w:rsidR="002F5DDB" w:rsidRPr="002F5DDB">
        <w:rPr>
          <w:sz w:val="18"/>
          <w:szCs w:val="18"/>
        </w:rPr>
        <w:t>R5-R20</w:t>
      </w:r>
      <w:r w:rsidR="002F5DDB">
        <w:rPr>
          <w:sz w:val="18"/>
          <w:szCs w:val="18"/>
        </w:rPr>
        <w:t xml:space="preserve">: Peripheral airways resistance; </w:t>
      </w:r>
      <w:r w:rsidR="002F5DDB" w:rsidRPr="002F5DDB">
        <w:rPr>
          <w:sz w:val="18"/>
          <w:szCs w:val="18"/>
        </w:rPr>
        <w:t>X5</w:t>
      </w:r>
      <w:r w:rsidR="002F5DDB">
        <w:rPr>
          <w:sz w:val="18"/>
          <w:szCs w:val="18"/>
        </w:rPr>
        <w:t>:</w:t>
      </w:r>
      <w:r w:rsidR="00460FBA">
        <w:rPr>
          <w:sz w:val="18"/>
          <w:szCs w:val="18"/>
        </w:rPr>
        <w:t xml:space="preserve"> Reactance at 5 Hz as a marker of peripheral obstruction</w:t>
      </w:r>
      <w:r w:rsidR="002F5DDB">
        <w:rPr>
          <w:sz w:val="18"/>
          <w:szCs w:val="18"/>
        </w:rPr>
        <w:t>;</w:t>
      </w:r>
      <w:r w:rsidR="00057A63">
        <w:rPr>
          <w:sz w:val="18"/>
          <w:szCs w:val="18"/>
        </w:rPr>
        <w:t xml:space="preserve"> </w:t>
      </w:r>
      <w:r w:rsidR="00057A63" w:rsidRPr="00057A63">
        <w:rPr>
          <w:sz w:val="18"/>
          <w:szCs w:val="18"/>
        </w:rPr>
        <w:t>sRawtot</w:t>
      </w:r>
      <w:r w:rsidR="00057A63">
        <w:rPr>
          <w:sz w:val="18"/>
          <w:szCs w:val="18"/>
        </w:rPr>
        <w:t xml:space="preserve">: Total specific airways resistance; </w:t>
      </w:r>
      <w:r w:rsidR="00057A63" w:rsidRPr="00057A63">
        <w:rPr>
          <w:sz w:val="18"/>
          <w:szCs w:val="18"/>
        </w:rPr>
        <w:t>sRaweff</w:t>
      </w:r>
      <w:r w:rsidR="00057A63">
        <w:rPr>
          <w:sz w:val="18"/>
          <w:szCs w:val="18"/>
        </w:rPr>
        <w:t>: Effective specific airways resistance;</w:t>
      </w:r>
      <w:r w:rsidR="005176E6">
        <w:t xml:space="preserve"> </w:t>
      </w:r>
      <w:r w:rsidR="005176E6">
        <w:rPr>
          <w:sz w:val="18"/>
          <w:szCs w:val="18"/>
        </w:rPr>
        <w:t>Rrs</w:t>
      </w:r>
      <w:r w:rsidR="005176E6" w:rsidRPr="005176E6">
        <w:rPr>
          <w:sz w:val="18"/>
          <w:szCs w:val="18"/>
          <w:vertAlign w:val="subscript"/>
        </w:rPr>
        <w:t>slope</w:t>
      </w:r>
      <w:r w:rsidR="005176E6">
        <w:rPr>
          <w:sz w:val="18"/>
          <w:szCs w:val="18"/>
        </w:rPr>
        <w:t>: T</w:t>
      </w:r>
      <w:r w:rsidR="005176E6" w:rsidRPr="005176E6">
        <w:rPr>
          <w:sz w:val="18"/>
          <w:szCs w:val="18"/>
        </w:rPr>
        <w:t>he resistance/ frequency slope</w:t>
      </w:r>
      <w:r w:rsidR="005176E6">
        <w:rPr>
          <w:sz w:val="18"/>
          <w:szCs w:val="18"/>
        </w:rPr>
        <w:t xml:space="preserve"> </w:t>
      </w:r>
      <w:r w:rsidR="005176E6" w:rsidRPr="005176E6">
        <w:rPr>
          <w:sz w:val="18"/>
          <w:szCs w:val="18"/>
        </w:rPr>
        <w:t>between 4 and 16 Hz</w:t>
      </w:r>
      <w:r w:rsidR="00431374">
        <w:rPr>
          <w:sz w:val="18"/>
          <w:szCs w:val="18"/>
        </w:rPr>
        <w:t xml:space="preserve"> as a marker of peripheral resistance</w:t>
      </w:r>
      <w:r w:rsidR="005176E6">
        <w:rPr>
          <w:sz w:val="18"/>
          <w:szCs w:val="18"/>
        </w:rPr>
        <w:t xml:space="preserve">; </w:t>
      </w:r>
      <w:r w:rsidR="00331ADE">
        <w:rPr>
          <w:sz w:val="18"/>
          <w:szCs w:val="18"/>
        </w:rPr>
        <w:t xml:space="preserve">VAS: Visual Analogue Scale; SGRQ: St George’s Respiratory Questionnaire; </w:t>
      </w:r>
      <w:r w:rsidR="00387486">
        <w:rPr>
          <w:sz w:val="18"/>
          <w:szCs w:val="18"/>
        </w:rPr>
        <w:t xml:space="preserve">6MWD: 6 minute walk distance; </w:t>
      </w:r>
      <w:r w:rsidR="00387486" w:rsidRPr="00387486">
        <w:rPr>
          <w:sz w:val="18"/>
          <w:szCs w:val="18"/>
        </w:rPr>
        <w:t>SIIIN2</w:t>
      </w:r>
      <w:r w:rsidR="00387486">
        <w:rPr>
          <w:sz w:val="18"/>
          <w:szCs w:val="18"/>
        </w:rPr>
        <w:t>:</w:t>
      </w:r>
      <w:r w:rsidR="00476C13">
        <w:rPr>
          <w:sz w:val="18"/>
          <w:szCs w:val="18"/>
        </w:rPr>
        <w:t xml:space="preserve"> Phase III slope of nitrogen single breath washout test</w:t>
      </w:r>
      <w:r w:rsidR="00387486">
        <w:rPr>
          <w:sz w:val="18"/>
          <w:szCs w:val="18"/>
        </w:rPr>
        <w:t>;</w:t>
      </w:r>
      <w:r w:rsidR="00387486" w:rsidRPr="00387486">
        <w:t xml:space="preserve"> </w:t>
      </w:r>
      <w:r w:rsidR="00387486" w:rsidRPr="00387486">
        <w:rPr>
          <w:sz w:val="18"/>
          <w:szCs w:val="18"/>
        </w:rPr>
        <w:t>SIIIDTG</w:t>
      </w:r>
      <w:r w:rsidR="00387486">
        <w:rPr>
          <w:sz w:val="18"/>
          <w:szCs w:val="18"/>
        </w:rPr>
        <w:t>:</w:t>
      </w:r>
      <w:r w:rsidR="00476C13">
        <w:rPr>
          <w:sz w:val="18"/>
          <w:szCs w:val="18"/>
        </w:rPr>
        <w:t xml:space="preserve"> Phase III slope of </w:t>
      </w:r>
      <w:r w:rsidR="00476C13" w:rsidRPr="00476C13">
        <w:rPr>
          <w:sz w:val="18"/>
          <w:szCs w:val="18"/>
        </w:rPr>
        <w:t>double tracer gas</w:t>
      </w:r>
      <w:r w:rsidR="00476C13">
        <w:rPr>
          <w:sz w:val="18"/>
          <w:szCs w:val="18"/>
        </w:rPr>
        <w:t xml:space="preserve"> single breath washout test</w:t>
      </w:r>
      <w:r w:rsidR="00387486">
        <w:rPr>
          <w:sz w:val="18"/>
          <w:szCs w:val="18"/>
        </w:rPr>
        <w:t>;</w:t>
      </w:r>
      <w:r w:rsidR="00387486" w:rsidRPr="00387486">
        <w:t xml:space="preserve"> </w:t>
      </w:r>
      <w:r w:rsidR="00387486" w:rsidRPr="00387486">
        <w:rPr>
          <w:sz w:val="18"/>
          <w:szCs w:val="18"/>
        </w:rPr>
        <w:t>FEV</w:t>
      </w:r>
      <w:r w:rsidR="00387486" w:rsidRPr="00387486">
        <w:rPr>
          <w:sz w:val="18"/>
          <w:szCs w:val="18"/>
          <w:vertAlign w:val="subscript"/>
        </w:rPr>
        <w:t>1</w:t>
      </w:r>
      <w:r w:rsidR="00387486">
        <w:rPr>
          <w:sz w:val="18"/>
          <w:szCs w:val="18"/>
        </w:rPr>
        <w:t>:</w:t>
      </w:r>
      <w:r w:rsidR="00DA66BF">
        <w:rPr>
          <w:sz w:val="18"/>
          <w:szCs w:val="18"/>
        </w:rPr>
        <w:t>Forced expiratory volume in the first second</w:t>
      </w:r>
      <w:r w:rsidR="00387486">
        <w:rPr>
          <w:sz w:val="18"/>
          <w:szCs w:val="18"/>
        </w:rPr>
        <w:t>;</w:t>
      </w:r>
      <w:r w:rsidR="00476C13">
        <w:rPr>
          <w:sz w:val="18"/>
          <w:szCs w:val="18"/>
        </w:rPr>
        <w:t xml:space="preserve"> 6MWT: 6 minute walk test; RV: Residual volume; RV/TLC: </w:t>
      </w:r>
      <w:r w:rsidR="00476C13" w:rsidRPr="00476C13">
        <w:rPr>
          <w:sz w:val="18"/>
          <w:szCs w:val="18"/>
        </w:rPr>
        <w:t>Ratio of Residual volume to Total Lung Capacity</w:t>
      </w:r>
      <w:r w:rsidR="00476C13">
        <w:rPr>
          <w:sz w:val="18"/>
          <w:szCs w:val="18"/>
        </w:rPr>
        <w:t xml:space="preserve">; </w:t>
      </w:r>
      <w:r w:rsidR="00476C13" w:rsidRPr="00476C13">
        <w:rPr>
          <w:sz w:val="18"/>
          <w:szCs w:val="18"/>
        </w:rPr>
        <w:t>FEF</w:t>
      </w:r>
      <w:r w:rsidR="00476C13">
        <w:rPr>
          <w:sz w:val="18"/>
          <w:szCs w:val="18"/>
          <w:vertAlign w:val="subscript"/>
        </w:rPr>
        <w:t>25-75%</w:t>
      </w:r>
      <w:r w:rsidR="00476C13">
        <w:rPr>
          <w:sz w:val="18"/>
          <w:szCs w:val="18"/>
        </w:rPr>
        <w:t>:</w:t>
      </w:r>
      <w:r w:rsidR="00476C13" w:rsidRPr="00476C13">
        <w:t xml:space="preserve"> </w:t>
      </w:r>
      <w:r w:rsidR="00476C13" w:rsidRPr="00476C13">
        <w:rPr>
          <w:sz w:val="18"/>
          <w:szCs w:val="18"/>
        </w:rPr>
        <w:t>Forced Expiratory Flow between 25 and 75% of the Forced Vital Capacity</w:t>
      </w:r>
      <w:r w:rsidR="00476C13">
        <w:rPr>
          <w:sz w:val="18"/>
          <w:szCs w:val="18"/>
        </w:rPr>
        <w:t xml:space="preserve">; </w:t>
      </w:r>
      <w:r w:rsidR="00476C13" w:rsidRPr="00476C13">
        <w:rPr>
          <w:sz w:val="18"/>
          <w:szCs w:val="18"/>
        </w:rPr>
        <w:t>CV/VC</w:t>
      </w:r>
      <w:r w:rsidR="00476C13">
        <w:rPr>
          <w:sz w:val="18"/>
          <w:szCs w:val="18"/>
        </w:rPr>
        <w:t xml:space="preserve">: ratio of closing volume to vital capacity; </w:t>
      </w:r>
      <w:r w:rsidR="00476C13" w:rsidRPr="00476C13">
        <w:rPr>
          <w:sz w:val="18"/>
          <w:szCs w:val="18"/>
        </w:rPr>
        <w:t>CC/TLC</w:t>
      </w:r>
      <w:r w:rsidR="00476C13">
        <w:rPr>
          <w:sz w:val="18"/>
          <w:szCs w:val="18"/>
        </w:rPr>
        <w:t xml:space="preserve">: Ratio of closing capacity to total lung capacity; </w:t>
      </w:r>
      <w:r w:rsidR="00453308" w:rsidRPr="00702488">
        <w:rPr>
          <w:sz w:val="18"/>
          <w:szCs w:val="18"/>
        </w:rPr>
        <w:t>FEF</w:t>
      </w:r>
      <w:r w:rsidR="00453308" w:rsidRPr="00BC5127">
        <w:rPr>
          <w:sz w:val="18"/>
          <w:szCs w:val="18"/>
          <w:vertAlign w:val="subscript"/>
        </w:rPr>
        <w:t>50</w:t>
      </w:r>
      <w:r w:rsidR="00453308">
        <w:rPr>
          <w:sz w:val="18"/>
          <w:szCs w:val="18"/>
        </w:rPr>
        <w:t xml:space="preserve">: Forced expiratory flow at 50% of the Forced Vital Capacity; </w:t>
      </w:r>
      <w:r w:rsidR="00453308" w:rsidRPr="00702488">
        <w:rPr>
          <w:sz w:val="18"/>
          <w:szCs w:val="18"/>
        </w:rPr>
        <w:t>mMRC</w:t>
      </w:r>
      <w:r w:rsidR="00453308">
        <w:rPr>
          <w:sz w:val="18"/>
          <w:szCs w:val="18"/>
        </w:rPr>
        <w:t>: Modified Medical Research council dyspnoea scale;</w:t>
      </w:r>
      <w:r w:rsidR="00331ADE">
        <w:rPr>
          <w:sz w:val="18"/>
          <w:szCs w:val="18"/>
        </w:rPr>
        <w:t xml:space="preserve"> MRC:  </w:t>
      </w:r>
      <w:r w:rsidR="00453308">
        <w:rPr>
          <w:sz w:val="18"/>
          <w:szCs w:val="18"/>
        </w:rPr>
        <w:t xml:space="preserve"> </w:t>
      </w:r>
      <w:r w:rsidR="00331ADE" w:rsidRPr="00331ADE">
        <w:rPr>
          <w:sz w:val="18"/>
          <w:szCs w:val="18"/>
        </w:rPr>
        <w:t>Medical Research council dyspnoea scale</w:t>
      </w:r>
      <w:r w:rsidR="00331ADE">
        <w:rPr>
          <w:sz w:val="18"/>
          <w:szCs w:val="18"/>
        </w:rPr>
        <w:t xml:space="preserve">; </w:t>
      </w:r>
      <w:r w:rsidR="00453308" w:rsidRPr="00702488">
        <w:rPr>
          <w:sz w:val="18"/>
          <w:szCs w:val="18"/>
        </w:rPr>
        <w:t>CAT</w:t>
      </w:r>
      <w:r w:rsidR="00453308">
        <w:rPr>
          <w:sz w:val="18"/>
          <w:szCs w:val="18"/>
        </w:rPr>
        <w:t>: COPD Assessment test; SpO2:</w:t>
      </w:r>
      <w:r w:rsidR="00453308" w:rsidRPr="00453308">
        <w:t xml:space="preserve"> </w:t>
      </w:r>
      <w:r w:rsidR="00453308" w:rsidRPr="00453308">
        <w:rPr>
          <w:sz w:val="18"/>
          <w:szCs w:val="18"/>
        </w:rPr>
        <w:t>Blood oxygen saturation level</w:t>
      </w:r>
      <w:r w:rsidR="00453308">
        <w:rPr>
          <w:sz w:val="18"/>
          <w:szCs w:val="18"/>
        </w:rPr>
        <w:t xml:space="preserve">; </w:t>
      </w:r>
      <w:r w:rsidR="00453308" w:rsidRPr="00453308">
        <w:rPr>
          <w:sz w:val="18"/>
          <w:szCs w:val="18"/>
        </w:rPr>
        <w:t>∆IC</w:t>
      </w:r>
      <w:r w:rsidR="00453308">
        <w:rPr>
          <w:sz w:val="18"/>
          <w:szCs w:val="18"/>
        </w:rPr>
        <w:t xml:space="preserve">: Change in Inspiratory Capacity after exercise; </w:t>
      </w:r>
    </w:p>
    <w:p w14:paraId="67FAEBBB" w14:textId="493CA270" w:rsidR="00325132" w:rsidRPr="00D56524" w:rsidRDefault="006A30C3" w:rsidP="00CC206F">
      <w:pPr>
        <w:rPr>
          <w:sz w:val="18"/>
          <w:szCs w:val="18"/>
        </w:rPr>
      </w:pPr>
      <w:r>
        <w:rPr>
          <w:sz w:val="18"/>
          <w:szCs w:val="18"/>
        </w:rPr>
        <w:br w:type="page"/>
      </w:r>
    </w:p>
    <w:p w14:paraId="3B46C7CD" w14:textId="542DDC43" w:rsidR="008F709B" w:rsidRPr="00CC206F" w:rsidRDefault="008F709B" w:rsidP="00D56524">
      <w:pPr>
        <w:pStyle w:val="Caption"/>
        <w:sectPr w:rsidR="008F709B" w:rsidRPr="00CC206F" w:rsidSect="000D129C">
          <w:pgSz w:w="16838" w:h="11906" w:orient="landscape"/>
          <w:pgMar w:top="1440" w:right="1440" w:bottom="1440" w:left="1440" w:header="709" w:footer="709" w:gutter="0"/>
          <w:cols w:space="708"/>
          <w:docGrid w:linePitch="360"/>
        </w:sectPr>
      </w:pPr>
    </w:p>
    <w:p w14:paraId="56EDAE66" w14:textId="77777777" w:rsidR="00495DBA" w:rsidRPr="00495DBA" w:rsidRDefault="00495DBA" w:rsidP="00495DBA">
      <w:pPr>
        <w:keepNext/>
        <w:keepLines/>
        <w:spacing w:before="40" w:after="0"/>
        <w:outlineLvl w:val="2"/>
        <w:rPr>
          <w:rFonts w:asciiTheme="majorHAnsi" w:eastAsiaTheme="majorEastAsia" w:hAnsiTheme="majorHAnsi" w:cstheme="majorBidi"/>
          <w:color w:val="1F4D78" w:themeColor="accent1" w:themeShade="7F"/>
          <w:sz w:val="24"/>
          <w:szCs w:val="24"/>
        </w:rPr>
      </w:pPr>
      <w:r w:rsidRPr="00495DBA">
        <w:rPr>
          <w:rFonts w:asciiTheme="majorHAnsi" w:eastAsiaTheme="majorEastAsia" w:hAnsiTheme="majorHAnsi" w:cstheme="majorBidi"/>
          <w:color w:val="1F4D78" w:themeColor="accent1" w:themeShade="7F"/>
          <w:sz w:val="24"/>
          <w:szCs w:val="24"/>
        </w:rPr>
        <w:t>CT gas trapping markers</w:t>
      </w:r>
    </w:p>
    <w:p w14:paraId="774855E5" w14:textId="2E237D7E" w:rsidR="00495DBA" w:rsidRPr="00495DBA" w:rsidRDefault="00495DBA" w:rsidP="00495DBA">
      <w:r w:rsidRPr="00495DBA">
        <w:t>The relationship between physiological and CT small airw</w:t>
      </w:r>
      <w:r w:rsidR="00D86C8E">
        <w:t xml:space="preserve">ays measures was explored in </w:t>
      </w:r>
      <w:r w:rsidR="00D86C8E" w:rsidRPr="00D86C8E">
        <w:rPr>
          <w:highlight w:val="yellow"/>
        </w:rPr>
        <w:t>eight</w:t>
      </w:r>
      <w:r w:rsidRPr="00495DBA">
        <w:t xml:space="preserve"> studies included in this review. Matsuoka </w:t>
      </w:r>
      <w:r w:rsidRPr="00BC2586">
        <w:rPr>
          <w:i/>
        </w:rPr>
        <w:t>et al</w:t>
      </w:r>
      <w:r w:rsidRPr="00495DBA">
        <w:t xml:space="preserve"> published studies in 2007 </w:t>
      </w:r>
      <w:r w:rsidR="002554D9">
        <w:t>and 2008, both of which</w:t>
      </w:r>
      <w:r w:rsidR="006E7D21">
        <w:t xml:space="preserve"> considered</w:t>
      </w:r>
      <w:r w:rsidRPr="00495DBA">
        <w:t xml:space="preserve"> CT indices derived from paired inspiratory and expiratory scans</w:t>
      </w:r>
      <w:r w:rsidRPr="00495DBA">
        <w:fldChar w:fldCharType="begin">
          <w:fldData xml:space="preserve">PEVuZE5vdGU+PENpdGU+PEF1dGhvcj5NYXRzdW9rYTwvQXV0aG9yPjxZZWFyPjIwMDc8L1llYXI+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</w:fldData>
        </w:fldChar>
      </w:r>
      <w:r w:rsidR="000737AC">
        <w:instrText xml:space="preserve"> ADDIN EN.CITE </w:instrText>
      </w:r>
      <w:r w:rsidR="000737AC">
        <w:fldChar w:fldCharType="begin">
          <w:fldData xml:space="preserve">PEVuZE5vdGU+PENpdGU+PEF1dGhvcj5NYXRzdW9rYTwvQXV0aG9yPjxZZWFyPjIwMDc8L1llYXI+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</w:fldData>
        </w:fldChar>
      </w:r>
      <w:r w:rsidR="000737AC">
        <w:instrText xml:space="preserve"> ADDIN EN.CITE.DATA </w:instrText>
      </w:r>
      <w:r w:rsidR="000737AC">
        <w:fldChar w:fldCharType="end"/>
      </w:r>
      <w:r w:rsidRPr="00495DBA">
        <w:fldChar w:fldCharType="separate"/>
      </w:r>
      <w:r w:rsidR="000737AC" w:rsidRPr="000737AC">
        <w:rPr>
          <w:noProof/>
          <w:vertAlign w:val="superscript"/>
        </w:rPr>
        <w:t>16,40</w:t>
      </w:r>
      <w:r w:rsidRPr="00495DBA">
        <w:fldChar w:fldCharType="end"/>
      </w:r>
      <w:r w:rsidRPr="00495DBA">
        <w:t xml:space="preserve">. </w:t>
      </w:r>
      <w:r w:rsidRPr="003E0C69">
        <w:t xml:space="preserve">Their 2007 study </w:t>
      </w:r>
      <w:r w:rsidR="00005B3C" w:rsidRPr="003E0C69">
        <w:t>s</w:t>
      </w:r>
      <w:r w:rsidRPr="003E0C69">
        <w:t xml:space="preserve">howed strong correlations between </w:t>
      </w:r>
      <w:r w:rsidR="000C60CC" w:rsidRPr="003E0C69">
        <w:t>Relative lung A</w:t>
      </w:r>
      <w:r w:rsidR="009C060E" w:rsidRPr="003E0C69">
        <w:t>rea (</w:t>
      </w:r>
      <w:r w:rsidRPr="003E0C69">
        <w:t>RA</w:t>
      </w:r>
      <w:r w:rsidR="009C060E" w:rsidRPr="003E0C69">
        <w:t>)</w:t>
      </w:r>
      <w:r w:rsidRPr="003E0C69">
        <w:rPr>
          <w:vertAlign w:val="subscript"/>
        </w:rPr>
        <w:t>&lt;--900</w:t>
      </w:r>
      <w:r w:rsidRPr="003E0C69">
        <w:t>-change and RA&lt;</w:t>
      </w:r>
      <w:r w:rsidRPr="003E0C69">
        <w:rPr>
          <w:vertAlign w:val="subscript"/>
        </w:rPr>
        <w:t>900-950</w:t>
      </w:r>
      <w:r w:rsidRPr="003E0C69">
        <w:t>-change</w:t>
      </w:r>
      <w:r w:rsidR="009C060E" w:rsidRPr="003E0C69">
        <w:t>,</w:t>
      </w:r>
      <w:r w:rsidRPr="003E0C69">
        <w:t xml:space="preserve"> with FEF</w:t>
      </w:r>
      <w:r w:rsidRPr="003E0C69">
        <w:rPr>
          <w:vertAlign w:val="subscript"/>
        </w:rPr>
        <w:t xml:space="preserve">25-75% </w:t>
      </w:r>
      <w:r w:rsidRPr="003E0C69">
        <w:t xml:space="preserve">predicted (r= -0.610 and -0.898 respectively) </w:t>
      </w:r>
      <w:r w:rsidRPr="003E0C69">
        <w:fldChar w:fldCharType="begin">
          <w:fldData xml:space="preserve">PEVuZE5vdGU+PENpdGU+PEF1dGhvcj5NYXRzdW9rYTwvQXV0aG9yPjxZZWFyPjIwMDc8L1llYXI+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0737AC">
        <w:instrText xml:space="preserve"> ADDIN EN.CITE </w:instrText>
      </w:r>
      <w:r w:rsidR="000737AC">
        <w:fldChar w:fldCharType="begin">
          <w:fldData xml:space="preserve">PEVuZE5vdGU+PENpdGU+PEF1dGhvcj5NYXRzdW9rYTwvQXV0aG9yPjxZZWFyPjIwMDc8L1llYXI+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0737AC">
        <w:instrText xml:space="preserve"> ADDIN EN.CITE.DATA </w:instrText>
      </w:r>
      <w:r w:rsidR="000737AC">
        <w:fldChar w:fldCharType="end"/>
      </w:r>
      <w:r w:rsidRPr="003E0C69">
        <w:fldChar w:fldCharType="separate"/>
      </w:r>
      <w:r w:rsidR="000737AC" w:rsidRPr="000737AC">
        <w:rPr>
          <w:noProof/>
          <w:vertAlign w:val="superscript"/>
        </w:rPr>
        <w:t>40</w:t>
      </w:r>
      <w:r w:rsidRPr="003E0C69">
        <w:fldChar w:fldCharType="end"/>
      </w:r>
      <w:r w:rsidR="00BB621C" w:rsidRPr="003E0C69">
        <w:t>.</w:t>
      </w:r>
      <w:r w:rsidR="00FB26B5" w:rsidRPr="003E0C69">
        <w:t xml:space="preserve"> The</w:t>
      </w:r>
      <w:r w:rsidR="001727E6">
        <w:t>ir</w:t>
      </w:r>
      <w:r w:rsidR="00FB26B5" w:rsidRPr="003E0C69">
        <w:t xml:space="preserve"> </w:t>
      </w:r>
      <w:r w:rsidR="00E751E6" w:rsidRPr="003E0C69">
        <w:t xml:space="preserve">later </w:t>
      </w:r>
      <w:r w:rsidR="00D6240C">
        <w:t xml:space="preserve">2008 </w:t>
      </w:r>
      <w:r w:rsidR="00FB26B5" w:rsidRPr="003E0C69">
        <w:t xml:space="preserve">study </w:t>
      </w:r>
      <w:r w:rsidRPr="003E0C69">
        <w:t>showed RVC</w:t>
      </w:r>
      <w:r w:rsidRPr="003E0C69">
        <w:rPr>
          <w:vertAlign w:val="subscript"/>
        </w:rPr>
        <w:t xml:space="preserve">860–950 </w:t>
      </w:r>
      <w:r w:rsidRPr="003E0C69">
        <w:t xml:space="preserve">to have the strongest correlation </w:t>
      </w:r>
      <w:r w:rsidR="00DA16CC" w:rsidRPr="003E0C69">
        <w:t>with other me</w:t>
      </w:r>
      <w:r w:rsidR="00DA16CC">
        <w:t xml:space="preserve">asures; </w:t>
      </w:r>
      <w:r w:rsidRPr="00495DBA">
        <w:t>(FEF</w:t>
      </w:r>
      <w:r w:rsidRPr="00495DBA">
        <w:rPr>
          <w:vertAlign w:val="subscript"/>
        </w:rPr>
        <w:t xml:space="preserve">25-75% </w:t>
      </w:r>
      <w:r w:rsidRPr="00495DBA">
        <w:t>r = –0.75, p &lt; 0.001) and RV/TLC (r = 0.70, p &lt; 0.001), in groups with and without extensive</w:t>
      </w:r>
      <w:r w:rsidRPr="00495DBA">
        <w:rPr>
          <w:vertAlign w:val="subscript"/>
        </w:rPr>
        <w:t xml:space="preserve"> </w:t>
      </w:r>
      <w:r w:rsidRPr="00495DBA">
        <w:t>emphysema and therefore proposed it’s use as a marker of SAD in COPD</w:t>
      </w:r>
      <w:r w:rsidRPr="00495DBA">
        <w:fldChar w:fldCharType="begin"/>
      </w:r>
      <w:r w:rsidR="00D45765">
        <w:instrText xml:space="preserve"> ADDIN EN.CITE &lt;EndNote&gt;&lt;Cite&gt;&lt;Author&gt;Matsuoka&lt;/Author&gt;&lt;Year&gt;2008&lt;/Year&gt;&lt;RecNum&gt;1398&lt;/RecNum&gt;&lt;DisplayText&gt;&lt;style face="superscript"&gt;16&lt;/style&gt;&lt;/DisplayText&gt;&lt;record&gt;&lt;rec-number&gt;1398&lt;/rec-number&gt;&lt;foreign-keys&gt;&lt;key app="EN" db-id="pvtptv5w8sx9ase5rwxppetwta2ep9p9vept" timestamp="1484916010"&gt;1398&lt;/key&gt;&lt;/foreign-keys&gt;&lt;ref-type name="Journal Article"&gt;17&lt;/ref-type&gt;&lt;contributors&gt;&lt;authors&gt;&lt;author&gt;Matsuoka, Shin&lt;/author&gt;&lt;author&gt;Kurihara, Yasuyuki&lt;/author&gt;&lt;author&gt;Yagihashi, Kunihiro&lt;/author&gt;&lt;author&gt;Hoshino, Makoto&lt;/author&gt;&lt;author&gt;Watanabe, Naoto&lt;/author&gt;&lt;author&gt;Nakajima, Yasuo&lt;/author&gt;&lt;/authors&gt;&lt;/contributors&gt;&lt;titles&gt;&lt;title&gt;Quantitative Assessment of Air Trapping in Chronic Obstructive Pulmonary Disease Using Inspiratory and Expiratory Volumetric MDCT&lt;/title&gt;&lt;secondary-title&gt;American Journal of Roentgenology&lt;/secondary-title&gt;&lt;/titles&gt;&lt;periodical&gt;&lt;full-title&gt;American Journal of Roentgenology&lt;/full-title&gt;&lt;/periodical&gt;&lt;pages&gt;762-769&lt;/pages&gt;&lt;volume&gt;190&lt;/volume&gt;&lt;number&gt;3&lt;/number&gt;&lt;dates&gt;&lt;year&gt;2008&lt;/year&gt;&lt;pub-dates&gt;&lt;date&gt;2008/03/01&lt;/date&gt;&lt;/pub-dates&gt;&lt;/dates&gt;&lt;publisher&gt;American Roentgen Ray Society&lt;/publisher&gt;&lt;isbn&gt;0361-803X&lt;/isbn&gt;&lt;urls&gt;&lt;related-urls&gt;&lt;url&gt;http://dx.doi.org/10.2214/AJR.07.2820&lt;/url&gt;&lt;/related-urls&gt;&lt;/urls&gt;&lt;electronic-resource-num&gt;10.2214/AJR.07.2820&lt;/electronic-resource-num&gt;&lt;research-notes&gt;its a duplicated-included already&lt;/research-notes&gt;&lt;access-date&gt;2016/10/28&lt;/access-date&gt;&lt;/record&gt;&lt;/Cite&gt;&lt;/EndNote&gt;</w:instrText>
      </w:r>
      <w:r w:rsidRPr="00495DBA">
        <w:fldChar w:fldCharType="separate"/>
      </w:r>
      <w:r w:rsidR="00D45765" w:rsidRPr="00D45765">
        <w:rPr>
          <w:noProof/>
          <w:vertAlign w:val="superscript"/>
        </w:rPr>
        <w:t>16</w:t>
      </w:r>
      <w:r w:rsidRPr="00495DBA">
        <w:fldChar w:fldCharType="end"/>
      </w:r>
      <w:r w:rsidR="00115F9F">
        <w:t xml:space="preserve">. </w:t>
      </w:r>
      <w:r w:rsidR="00115F9F" w:rsidRPr="005C74C3">
        <w:rPr>
          <w:highlight w:val="yellow"/>
        </w:rPr>
        <w:t xml:space="preserve">Nagatani and colleagues noted </w:t>
      </w:r>
      <w:r w:rsidR="00121498" w:rsidRPr="00121498">
        <w:rPr>
          <w:highlight w:val="yellow"/>
        </w:rPr>
        <w:t>correlation</w:t>
      </w:r>
      <w:r w:rsidR="00115F9F">
        <w:rPr>
          <w:highlight w:val="yellow"/>
        </w:rPr>
        <w:t>s</w:t>
      </w:r>
      <w:r w:rsidR="00121498" w:rsidRPr="00121498">
        <w:rPr>
          <w:highlight w:val="yellow"/>
        </w:rPr>
        <w:t xml:space="preserve"> between </w:t>
      </w:r>
      <w:r w:rsidR="00115F9F">
        <w:rPr>
          <w:highlight w:val="yellow"/>
        </w:rPr>
        <w:t xml:space="preserve">air trapping indices, </w:t>
      </w:r>
      <w:r w:rsidR="00121498" w:rsidRPr="00121498">
        <w:rPr>
          <w:highlight w:val="yellow"/>
        </w:rPr>
        <w:t>RVC</w:t>
      </w:r>
      <w:r w:rsidR="00121498" w:rsidRPr="00121498">
        <w:rPr>
          <w:highlight w:val="yellow"/>
          <w:vertAlign w:val="subscript"/>
        </w:rPr>
        <w:t xml:space="preserve">860–950 </w:t>
      </w:r>
      <w:r w:rsidR="00121498" w:rsidRPr="00121498">
        <w:rPr>
          <w:highlight w:val="yellow"/>
        </w:rPr>
        <w:t>an</w:t>
      </w:r>
      <w:r w:rsidR="00115F9F">
        <w:rPr>
          <w:highlight w:val="yellow"/>
        </w:rPr>
        <w:t>d RV/</w:t>
      </w:r>
      <w:r w:rsidR="00115F9F" w:rsidRPr="008D6A23">
        <w:rPr>
          <w:highlight w:val="yellow"/>
        </w:rPr>
        <w:t>TLC (</w:t>
      </w:r>
      <w:r w:rsidR="00121498" w:rsidRPr="008D6A23">
        <w:rPr>
          <w:highlight w:val="yellow"/>
        </w:rPr>
        <w:t>r=-0.583</w:t>
      </w:r>
      <w:r w:rsidR="00115F9F" w:rsidRPr="008D6A23">
        <w:rPr>
          <w:highlight w:val="yellow"/>
        </w:rPr>
        <w:t xml:space="preserve">) </w:t>
      </w:r>
      <w:r w:rsidR="00115F9F" w:rsidRPr="00115F9F">
        <w:rPr>
          <w:highlight w:val="yellow"/>
        </w:rPr>
        <w:t>and</w:t>
      </w:r>
      <w:r w:rsidR="00115F9F">
        <w:rPr>
          <w:highlight w:val="yellow"/>
        </w:rPr>
        <w:t xml:space="preserve"> AVI and RV/TLC </w:t>
      </w:r>
      <w:r w:rsidR="00115F9F" w:rsidRPr="005C74C3">
        <w:rPr>
          <w:highlight w:val="yellow"/>
        </w:rPr>
        <w:t>(r=-0.726)</w:t>
      </w:r>
      <w:r w:rsidR="00121498" w:rsidRPr="005C74C3">
        <w:rPr>
          <w:highlight w:val="yellow"/>
        </w:rPr>
        <w:fldChar w:fldCharType="begin"/>
      </w:r>
      <w:r w:rsidR="000737AC" w:rsidRPr="005C74C3">
        <w:rPr>
          <w:highlight w:val="yellow"/>
        </w:rPr>
        <w:instrText xml:space="preserve"> ADDIN EN.CITE &lt;EndNote&gt;&lt;Cite&gt;&lt;Author&gt;Nagatani&lt;/Author&gt;&lt;Year&gt;2015&lt;/Year&gt;&lt;RecNum&gt;1557&lt;/RecNum&gt;&lt;DisplayText&gt;&lt;style face="superscript"&gt;17&lt;/style&gt;&lt;/DisplayText&gt;&lt;record&gt;&lt;rec-number&gt;1557&lt;/rec-number&gt;&lt;foreign-keys&gt;&lt;key app="EN" db-id="pvtptv5w8sx9ase5rwxppetwta2ep9p9vept" timestamp="1519659011"&gt;1557&lt;/key&gt;&lt;/foreign-keys&gt;&lt;ref-type name="Journal Article"&gt;17&lt;/ref-type&gt;&lt;contributors&gt;&lt;authors&gt;&lt;author&gt;Nagatani, Yukihiro&lt;/author&gt;&lt;author&gt;Murata, Kiyoshi&lt;/author&gt;&lt;author&gt;Takahashi, Masashi&lt;/author&gt;&lt;author&gt;Nitta, Norihisa&lt;/author&gt;&lt;author&gt;Nakano, Yasutaka&lt;/author&gt;&lt;author&gt;Sonoda, Akinaga&lt;/author&gt;&lt;author&gt;Otani, Hideji&lt;/author&gt;&lt;author&gt;Okabe, Hidetoshi&lt;/author&gt;&lt;author&gt;Ogawa, Emiko&lt;/author&gt;&lt;/authors&gt;&lt;/contributors&gt;&lt;titles&gt;&lt;title&gt;A new quantitative index of lobar air trapping in chronic obstructive pulmonary disease (COPD): Comparison with conventional methods&lt;/title&gt;&lt;secondary-title&gt;European Journal of Radiology&lt;/secondary-title&gt;&lt;/titles&gt;&lt;periodical&gt;&lt;full-title&gt;European Journal of Radiology&lt;/full-title&gt;&lt;abbr-1&gt;Eur J Radiol&lt;/abbr-1&gt;&lt;/periodical&gt;&lt;pages&gt;963-974&lt;/pages&gt;&lt;volume&gt;84&lt;/volume&gt;&lt;number&gt;5&lt;/number&gt;&lt;keywords&gt;&lt;keyword&gt;Chronic obstructive pulmonary disease&lt;/keyword&gt;&lt;keyword&gt;Expiratory/inspiratory scanning&lt;/keyword&gt;&lt;keyword&gt;Computed tomography&lt;/keyword&gt;&lt;keyword&gt;Lobar air trapping&lt;/keyword&gt;&lt;keyword&gt;Respiratory level&lt;/keyword&gt;&lt;/keywords&gt;&lt;dates&gt;&lt;year&gt;2015&lt;/year&gt;&lt;pub-dates&gt;&lt;date&gt;2015/05/01/&lt;/date&gt;&lt;/pub-dates&gt;&lt;/dates&gt;&lt;isbn&gt;0720-048X&lt;/isbn&gt;&lt;urls&gt;&lt;related-urls&gt;&lt;url&gt;http://www.sciencedirect.com/science/article/pii/S0720048X15000078&lt;/url&gt;&lt;url&gt;https://ac.els-cdn.com/S0720048X15000078/1-s2.0-S0720048X15000078-main.pdf?_tid=f7094312-1b09-11e8-8126-00000aab0f27&amp;amp;acdnat=1519659205_958e86baf2c83cece37fcb90433c4849&lt;/url&gt;&lt;/related-urls&gt;&lt;/urls&gt;&lt;electronic-resource-num&gt;https://doi.org/10.1016/j.ejrad.2014.12.018&lt;/electronic-resource-num&gt;&lt;/record&gt;&lt;/Cite&gt;&lt;/EndNote&gt;</w:instrText>
      </w:r>
      <w:r w:rsidR="00121498" w:rsidRPr="005C74C3">
        <w:rPr>
          <w:highlight w:val="yellow"/>
        </w:rPr>
        <w:fldChar w:fldCharType="separate"/>
      </w:r>
      <w:r w:rsidR="000737AC" w:rsidRPr="005C74C3">
        <w:rPr>
          <w:noProof/>
          <w:highlight w:val="yellow"/>
          <w:vertAlign w:val="superscript"/>
        </w:rPr>
        <w:t>17</w:t>
      </w:r>
      <w:r w:rsidR="00121498" w:rsidRPr="005C74C3">
        <w:rPr>
          <w:highlight w:val="yellow"/>
        </w:rPr>
        <w:fldChar w:fldCharType="end"/>
      </w:r>
      <w:r w:rsidR="00121498" w:rsidRPr="005C74C3">
        <w:rPr>
          <w:highlight w:val="yellow"/>
        </w:rPr>
        <w:t>.</w:t>
      </w:r>
      <w:r w:rsidR="00121498">
        <w:t xml:space="preserve"> </w:t>
      </w:r>
      <w:r w:rsidR="0044493B" w:rsidRPr="0044493B">
        <w:t xml:space="preserve">O'Donnell </w:t>
      </w:r>
      <w:r w:rsidR="0044493B" w:rsidRPr="004A17F9">
        <w:rPr>
          <w:i/>
        </w:rPr>
        <w:t>et al</w:t>
      </w:r>
      <w:r w:rsidR="0044493B">
        <w:t xml:space="preserve"> found s</w:t>
      </w:r>
      <w:r w:rsidRPr="00495DBA">
        <w:t>trong correlations between MLD E/I and MEF</w:t>
      </w:r>
      <w:r w:rsidRPr="00495DBA">
        <w:rPr>
          <w:vertAlign w:val="subscript"/>
        </w:rPr>
        <w:t xml:space="preserve">50% </w:t>
      </w:r>
      <w:r w:rsidRPr="00495DBA">
        <w:t>(r= -0.72) and RV/TLC (r=0.71)</w:t>
      </w:r>
      <w:r w:rsidRPr="00495DBA">
        <w:fldChar w:fldCharType="begin">
          <w:fldData xml:space="preserve">PEVuZE5vdGU+PENpdGU+PEF1dGhvcj5PJmFwb3M7RG9ubmVsbDwvQXV0aG9yPjxZZWFyPjIwMDQ8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gzNy00MjwvcGFnZXM+PHZvbHVt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</w:fldData>
        </w:fldChar>
      </w:r>
      <w:r w:rsidR="000737AC">
        <w:instrText xml:space="preserve"> ADDIN EN.CITE </w:instrText>
      </w:r>
      <w:r w:rsidR="000737AC">
        <w:fldChar w:fldCharType="begin">
          <w:fldData xml:space="preserve">PEVuZE5vdGU+PENpdGU+PEF1dGhvcj5PJmFwb3M7RG9ubmVsbDwvQXV0aG9yPjxZZWFyPjIwMDQ8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</w:fldData>
        </w:fldChar>
      </w:r>
      <w:r w:rsidR="000737AC">
        <w:instrText xml:space="preserve"> ADDIN EN.CITE.DATA </w:instrText>
      </w:r>
      <w:r w:rsidR="000737AC">
        <w:fldChar w:fldCharType="end"/>
      </w:r>
      <w:r w:rsidRPr="00495DBA">
        <w:fldChar w:fldCharType="separate"/>
      </w:r>
      <w:r w:rsidR="000737AC" w:rsidRPr="000737AC">
        <w:rPr>
          <w:noProof/>
          <w:vertAlign w:val="superscript"/>
        </w:rPr>
        <w:t>41</w:t>
      </w:r>
      <w:r w:rsidRPr="00495DBA">
        <w:fldChar w:fldCharType="end"/>
      </w:r>
      <w:r w:rsidR="00D86C8E">
        <w:t xml:space="preserve"> </w:t>
      </w:r>
      <w:r w:rsidR="00D86C8E" w:rsidRPr="00D86C8E">
        <w:rPr>
          <w:highlight w:val="yellow"/>
        </w:rPr>
        <w:t xml:space="preserve">while Hartley </w:t>
      </w:r>
      <w:r w:rsidR="00D86C8E" w:rsidRPr="00D86C8E">
        <w:rPr>
          <w:i/>
          <w:highlight w:val="yellow"/>
        </w:rPr>
        <w:t>et al</w:t>
      </w:r>
      <w:r w:rsidR="00D86C8E" w:rsidRPr="00D86C8E">
        <w:rPr>
          <w:highlight w:val="yellow"/>
        </w:rPr>
        <w:t xml:space="preserve"> noted a moderate correlation between MLD E/I and RV/TLC</w:t>
      </w:r>
      <w:r w:rsidR="00D86C8E">
        <w:rPr>
          <w:highlight w:val="yellow"/>
        </w:rPr>
        <w:t xml:space="preserve"> (r=0.510)</w:t>
      </w:r>
      <w:r w:rsidR="00D86C8E">
        <w:rPr>
          <w:highlight w:val="yellow"/>
        </w:rPr>
        <w:fldChar w:fldCharType="begin"/>
      </w:r>
      <w:r w:rsidR="000737AC">
        <w:rPr>
          <w:highlight w:val="yellow"/>
        </w:rPr>
        <w:instrText xml:space="preserve"> ADDIN EN.CITE &lt;EndNote&gt;&lt;Cite&gt;&lt;Author&gt;Hartley&lt;/Author&gt;&lt;Year&gt;2016&lt;/Year&gt;&lt;RecNum&gt;1556&lt;/RecNum&gt;&lt;DisplayText&gt;&lt;style face="superscript"&gt;44&lt;/style&gt;&lt;/DisplayText&gt;&lt;record&gt;&lt;rec-number&gt;1556&lt;/rec-number&gt;&lt;foreign-keys&gt;&lt;key app="EN" db-id="pvtptv5w8sx9ase5rwxppetwta2ep9p9vept" timestamp="1519658834"&gt;1556&lt;/key&gt;&lt;/foreign-keys&gt;&lt;ref-type name="Journal Article"&gt;17&lt;/ref-type&gt;&lt;contributors&gt;&lt;authors&gt;&lt;author&gt;Hartley, Ruth A.&lt;/author&gt;&lt;author&gt;Barker, Bethan L.&lt;/author&gt;&lt;author&gt;Newby, Chris&lt;/author&gt;&lt;author&gt;Pakkal, Mini&lt;/author&gt;&lt;author&gt;Baldi, Simonetta&lt;/author&gt;&lt;author&gt;Kajekar, Radhika&lt;/author&gt;&lt;author&gt;Kay, Richard&lt;/author&gt;&lt;author&gt;Laurencin, Marie&lt;/author&gt;&lt;author&gt;Marshall, Richard P.&lt;/author&gt;&lt;author&gt;Sousa, Ana R.&lt;/author&gt;&lt;author&gt;Parmar, Harsukh&lt;/author&gt;&lt;author&gt;Siddiqui, Salman&lt;/author&gt;&lt;author&gt;Gupta, Sumit&lt;/author&gt;&lt;author&gt;Brightling, Chris E.&lt;/author&gt;&lt;/authors&gt;&lt;/contributors&gt;&lt;titles&gt;&lt;title&gt;Relationship between lung function and quantitative computed tomographic parameters of airway remodeling, air trapping, and emphysema in patients with asthma and chronic obstructive pulmonary disease: A&amp;amp;#xa0;single-center study&lt;/title&gt;&lt;secondary-title&gt;Journal of Allergy and Clinical Immunology&lt;/secondary-title&gt;&lt;/titles&gt;&lt;periodical&gt;&lt;full-title&gt;Journal of Allergy and Clinical Immunology&lt;/full-title&gt;&lt;/periodical&gt;&lt;pages&gt;1413-1422.e12&lt;/pages&gt;&lt;volume&gt;137&lt;/volume&gt;&lt;number&gt;5&lt;/number&gt;&lt;dates&gt;&lt;year&gt;2016&lt;/year&gt;&lt;/dates&gt;&lt;publisher&gt;Elsevier&lt;/publisher&gt;&lt;isbn&gt;0091-6749&lt;/isbn&gt;&lt;urls&gt;&lt;related-urls&gt;&lt;url&gt;http://dx.doi.org/10.1016/j.jaci.2016.02.001&lt;/url&gt;&lt;url&gt;https://www.ncbi.nlm.nih.gov/pmc/articles/PMC4852952/pdf/main.pdf&lt;/url&gt;&lt;/related-urls&gt;&lt;/urls&gt;&lt;electronic-resource-num&gt;10.1016/j.jaci.2016.02.001&lt;/electronic-resource-num&gt;&lt;access-date&gt;2018/02/26&lt;/access-date&gt;&lt;/record&gt;&lt;/Cite&gt;&lt;/EndNote&gt;</w:instrText>
      </w:r>
      <w:r w:rsidR="00D86C8E">
        <w:rPr>
          <w:highlight w:val="yellow"/>
        </w:rPr>
        <w:fldChar w:fldCharType="separate"/>
      </w:r>
      <w:r w:rsidR="000737AC" w:rsidRPr="000737AC">
        <w:rPr>
          <w:noProof/>
          <w:highlight w:val="yellow"/>
          <w:vertAlign w:val="superscript"/>
        </w:rPr>
        <w:t>44</w:t>
      </w:r>
      <w:r w:rsidR="00D86C8E">
        <w:rPr>
          <w:highlight w:val="yellow"/>
        </w:rPr>
        <w:fldChar w:fldCharType="end"/>
      </w:r>
      <w:r w:rsidR="00D86C8E">
        <w:t>.</w:t>
      </w:r>
      <w:r w:rsidR="004E43E3">
        <w:t xml:space="preserve"> </w:t>
      </w:r>
      <w:r w:rsidR="0044493B">
        <w:t xml:space="preserve">Strong correlations between </w:t>
      </w:r>
      <w:r w:rsidR="0044493B" w:rsidRPr="00495DBA">
        <w:t>MLD E/I and FEF</w:t>
      </w:r>
      <w:r w:rsidR="0044493B" w:rsidRPr="00495DBA">
        <w:rPr>
          <w:vertAlign w:val="subscript"/>
        </w:rPr>
        <w:t>25-75%</w:t>
      </w:r>
      <w:r w:rsidR="0044493B">
        <w:t xml:space="preserve"> </w:t>
      </w:r>
      <w:r w:rsidR="0044493B" w:rsidRPr="00495DBA">
        <w:t>(r −0.54, p=0.03)</w:t>
      </w:r>
      <w:r w:rsidR="0044493B">
        <w:t xml:space="preserve"> were also noted by </w:t>
      </w:r>
      <w:r w:rsidR="0044493B" w:rsidRPr="00495DBA">
        <w:t xml:space="preserve">Ostridge </w:t>
      </w:r>
      <w:r w:rsidR="0044493B" w:rsidRPr="00BC2586">
        <w:rPr>
          <w:i/>
        </w:rPr>
        <w:t>et al</w:t>
      </w:r>
      <w:r w:rsidR="00391D87">
        <w:rPr>
          <w:i/>
        </w:rPr>
        <w:t xml:space="preserve"> </w:t>
      </w:r>
      <w:r w:rsidRPr="00495DBA">
        <w:fldChar w:fldCharType="begin">
          <w:fldData xml:space="preserve">PEVuZE5vdGU+PENpdGU+PEF1dGhvcj5Pc3RyaWRnZTwvQXV0aG9yPjxZZWFyPjIwMTY8L1llYXI+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TI2LTMyPC9wYWdlcz48dm9sdW1lPjcxPC92b2x1bWU+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737AC">
        <w:instrText xml:space="preserve"> ADDIN EN.CITE </w:instrText>
      </w:r>
      <w:r w:rsidR="000737AC">
        <w:fldChar w:fldCharType="begin">
          <w:fldData xml:space="preserve">PEVuZE5vdGU+PENpdGU+PEF1dGhvcj5Pc3RyaWRnZTwvQXV0aG9yPjxZZWFyPjIwMTY8L1llYXI+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MTI2LTMyPC9wYWdlcz48dm9sdW1lPjcxPC92b2x1bWU+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737AC">
        <w:instrText xml:space="preserve"> ADDIN EN.CITE.DATA </w:instrText>
      </w:r>
      <w:r w:rsidR="000737AC">
        <w:fldChar w:fldCharType="end"/>
      </w:r>
      <w:r w:rsidRPr="00495DBA">
        <w:fldChar w:fldCharType="separate"/>
      </w:r>
      <w:r w:rsidR="000737AC" w:rsidRPr="000737AC">
        <w:rPr>
          <w:noProof/>
          <w:vertAlign w:val="superscript"/>
        </w:rPr>
        <w:t>42</w:t>
      </w:r>
      <w:r w:rsidRPr="00495DBA">
        <w:fldChar w:fldCharType="end"/>
      </w:r>
      <w:r w:rsidRPr="00495DBA">
        <w:t xml:space="preserve">. </w:t>
      </w:r>
    </w:p>
    <w:p w14:paraId="47652749" w14:textId="1991B6C4" w:rsidR="00495DBA" w:rsidRDefault="00495DBA" w:rsidP="00495DBA">
      <w:r w:rsidRPr="00495DBA">
        <w:t>Two studies investigated CT markers of SAD derived from non-rigid registration techniques</w:t>
      </w:r>
      <w:r w:rsidRPr="00495DBA">
        <w:fldChar w:fldCharType="begin">
          <w:fldData xml:space="preserve">PEVuZE5vdGU+PENpdGU+PEF1dGhvcj5LaW08L0F1dGhvcj48WWVhcj4yMDE1PC9ZZWFyPjxSZWNO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</w:fldData>
        </w:fldChar>
      </w:r>
      <w:r w:rsidR="000737AC">
        <w:instrText xml:space="preserve"> ADDIN EN.CITE </w:instrText>
      </w:r>
      <w:r w:rsidR="000737AC">
        <w:fldChar w:fldCharType="begin">
          <w:fldData xml:space="preserve">PEVuZE5vdGU+PENpdGU+PEF1dGhvcj5LaW08L0F1dGhvcj48WWVhcj4yMDE1PC9ZZWFyPjxSZWNO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</w:fldData>
        </w:fldChar>
      </w:r>
      <w:r w:rsidR="000737AC">
        <w:instrText xml:space="preserve"> ADDIN EN.CITE.DATA </w:instrText>
      </w:r>
      <w:r w:rsidR="000737AC">
        <w:fldChar w:fldCharType="end"/>
      </w:r>
      <w:r w:rsidRPr="00495DBA">
        <w:fldChar w:fldCharType="separate"/>
      </w:r>
      <w:r w:rsidR="000737AC" w:rsidRPr="000737AC">
        <w:rPr>
          <w:noProof/>
          <w:vertAlign w:val="superscript"/>
        </w:rPr>
        <w:t>12,43</w:t>
      </w:r>
      <w:r w:rsidRPr="00495DBA">
        <w:fldChar w:fldCharType="end"/>
      </w:r>
      <w:r w:rsidRPr="00495DBA">
        <w:t xml:space="preserve">. Kim </w:t>
      </w:r>
      <w:r w:rsidRPr="00BC2586">
        <w:rPr>
          <w:i/>
        </w:rPr>
        <w:t>et al</w:t>
      </w:r>
      <w:r w:rsidR="00391D87">
        <w:t xml:space="preserve"> showed the </w:t>
      </w:r>
      <w:r w:rsidR="00E1275E">
        <w:t>Air trapping index</w:t>
      </w:r>
      <w:r w:rsidRPr="00495DBA">
        <w:t xml:space="preserve"> of whole lung to better correlate with FEF</w:t>
      </w:r>
      <w:r w:rsidRPr="00495DBA">
        <w:rPr>
          <w:vertAlign w:val="subscript"/>
        </w:rPr>
        <w:t xml:space="preserve">25-75% </w:t>
      </w:r>
      <w:r w:rsidRPr="00495DBA">
        <w:t xml:space="preserve">(r=-0.66 vs. -0.50), RV (r=0.62 vs. 0.50), and RV/TLC (r=0.68 vs. 0.43), than </w:t>
      </w:r>
      <w:r w:rsidR="00AF6864">
        <w:t>emphysema index (</w:t>
      </w:r>
      <w:r w:rsidRPr="00495DBA">
        <w:t>EI</w:t>
      </w:r>
      <w:r w:rsidR="00AF6864">
        <w:t>)</w:t>
      </w:r>
      <w:r w:rsidR="009C060E">
        <w:fldChar w:fldCharType="begin">
          <w:fldData xml:space="preserve">PEVuZE5vdGU+PENpdGU+PEF1dGhvcj5LaW08L0F1dGhvcj48WWVhcj4yMDE1PC9ZZWFyPjxSZWNO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</w:fldData>
        </w:fldChar>
      </w:r>
      <w:r w:rsidR="000737AC">
        <w:instrText xml:space="preserve"> ADDIN EN.CITE </w:instrText>
      </w:r>
      <w:r w:rsidR="000737AC">
        <w:fldChar w:fldCharType="begin">
          <w:fldData xml:space="preserve">PEVuZE5vdGU+PENpdGU+PEF1dGhvcj5LaW08L0F1dGhvcj48WWVhcj4yMDE1PC9ZZWFyPjxSZWNO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</w:fldData>
        </w:fldChar>
      </w:r>
      <w:r w:rsidR="000737AC">
        <w:instrText xml:space="preserve"> ADDIN EN.CITE.DATA </w:instrText>
      </w:r>
      <w:r w:rsidR="000737AC">
        <w:fldChar w:fldCharType="end"/>
      </w:r>
      <w:r w:rsidR="009C060E">
        <w:fldChar w:fldCharType="separate"/>
      </w:r>
      <w:r w:rsidR="000737AC" w:rsidRPr="000737AC">
        <w:rPr>
          <w:noProof/>
          <w:vertAlign w:val="superscript"/>
        </w:rPr>
        <w:t>43</w:t>
      </w:r>
      <w:r w:rsidR="009C060E">
        <w:fldChar w:fldCharType="end"/>
      </w:r>
      <w:r w:rsidR="009C060E">
        <w:t xml:space="preserve">. </w:t>
      </w:r>
      <w:r w:rsidR="00D10168">
        <w:t>U</w:t>
      </w:r>
      <w:r w:rsidR="00756BC3">
        <w:t>sing parametric response mapping</w:t>
      </w:r>
      <w:r w:rsidRPr="00495DBA">
        <w:t>,</w:t>
      </w:r>
      <w:r w:rsidR="00391D87">
        <w:t xml:space="preserve"> </w:t>
      </w:r>
      <w:r w:rsidR="00391D87" w:rsidRPr="00495DBA">
        <w:t xml:space="preserve">Pompe </w:t>
      </w:r>
      <w:r w:rsidR="00391D87" w:rsidRPr="00BC2586">
        <w:rPr>
          <w:i/>
        </w:rPr>
        <w:t>et al</w:t>
      </w:r>
      <w:r w:rsidR="00391D87">
        <w:t xml:space="preserve"> showed</w:t>
      </w:r>
      <w:r w:rsidRPr="00495DBA">
        <w:t xml:space="preserve"> a stronger correlation between gas trapping as defined by RV/TLC and PRM</w:t>
      </w:r>
      <w:r w:rsidRPr="00495DBA">
        <w:rPr>
          <w:vertAlign w:val="superscript"/>
        </w:rPr>
        <w:t xml:space="preserve">fSAD </w:t>
      </w:r>
      <w:r w:rsidRPr="00495DBA">
        <w:t>compared to that with MLD E/I (spearmans rho=0.779 and spearmans rho=0.736 respectively)</w:t>
      </w:r>
      <w:r w:rsidRPr="00495DBA">
        <w:fldChar w:fldCharType="begin"/>
      </w:r>
      <w:r w:rsidR="00D45765">
        <w:instrText xml:space="preserve"> ADDIN EN.CITE &lt;EndNote&gt;&lt;Cite&gt;&lt;Author&gt;Pompe&lt;/Author&gt;&lt;Year&gt;2017&lt;/Year&gt;&lt;RecNum&gt;1468&lt;/RecNum&gt;&lt;DisplayText&gt;&lt;style face="superscript"&gt;12&lt;/style&gt;&lt;/DisplayText&gt;&lt;record&gt;&lt;rec-number&gt;1468&lt;/rec-number&gt;&lt;foreign-keys&gt;&lt;key app="EN" db-id="pvtptv5w8sx9ase5rwxppetwta2ep9p9vept" timestamp="1493798412"&gt;1468&lt;/key&gt;&lt;/foreign-keys&gt;&lt;ref-type name="Journal Article"&gt;17&lt;/ref-type&gt;&lt;contributors&gt;&lt;authors&gt;&lt;author&gt;Pompe, Esther&lt;/author&gt;&lt;author&gt;Galbán, Craig J.&lt;/author&gt;&lt;author&gt;Ross, Brian D.&lt;/author&gt;&lt;author&gt;Koenderman, Leo&lt;/author&gt;&lt;author&gt;ten Hacken, Nick H. T.&lt;/author&gt;&lt;author&gt;Postma, Dirkje S.&lt;/author&gt;&lt;author&gt;van den Berge, Maarten&lt;/author&gt;&lt;author&gt;de Jong, Pim A.&lt;/author&gt;&lt;author&gt;Lammers, Jan-Willem J.&lt;/author&gt;&lt;author&gt;Mohamed Hoesein, Firdaus A. A.&lt;/author&gt;&lt;/authors&gt;&lt;/contributors&gt;&lt;titles&gt;&lt;title&gt;Parametric response mapping on chest computed tomography associates with clinical and functional parameters in chronic obstructive pulmonary disease&lt;/title&gt;&lt;secondary-title&gt;Respiratory Medicine&lt;/secondary-title&gt;&lt;/titles&gt;&lt;periodical&gt;&lt;full-title&gt;Respiratory Medicine&lt;/full-title&gt;&lt;abbr-1&gt;Respir Med&lt;/abbr-1&gt;&lt;/periodical&gt;&lt;pages&gt;48-55&lt;/pages&gt;&lt;volume&gt;123&lt;/volume&gt;&lt;keywords&gt;&lt;keyword&gt;Computed tomography&lt;/keyword&gt;&lt;keyword&gt;Parametric response mapping&lt;/keyword&gt;&lt;keyword&gt;Copd&lt;/keyword&gt;&lt;keyword&gt;Phenotypes&lt;/keyword&gt;&lt;keyword&gt;Emphysema&lt;/keyword&gt;&lt;keyword&gt;Small airway disease&lt;/keyword&gt;&lt;/keywords&gt;&lt;dates&gt;&lt;year&gt;2017&lt;/year&gt;&lt;pub-dates&gt;&lt;date&gt;2//&lt;/date&gt;&lt;/pub-dates&gt;&lt;/dates&gt;&lt;isbn&gt;0954-6111&lt;/isbn&gt;&lt;urls&gt;&lt;related-urls&gt;&lt;url&gt;http://www.sciencedirect.com/science/article/pii/S0954611116303183&lt;/url&gt;&lt;url&gt;http://ac.els-cdn.com/S0954611116303183/1-s2.0-S0954611116303183-main.pdf?_tid=906f5048-2fd6-11e7-875d-00000aab0f02&amp;amp;acdnat=1493798605_178fe0fe50b360c976581090787e00bf&lt;/url&gt;&lt;/related-urls&gt;&lt;/urls&gt;&lt;electronic-resource-num&gt;https://doi.org/10.1016/j.rmed.2016.11.021&lt;/electronic-resource-num&gt;&lt;/record&gt;&lt;/Cite&gt;&lt;/EndNote&gt;</w:instrText>
      </w:r>
      <w:r w:rsidRPr="00495DBA">
        <w:fldChar w:fldCharType="separate"/>
      </w:r>
      <w:r w:rsidR="00D45765" w:rsidRPr="00D45765">
        <w:rPr>
          <w:noProof/>
          <w:vertAlign w:val="superscript"/>
        </w:rPr>
        <w:t>12</w:t>
      </w:r>
      <w:r w:rsidRPr="00495DBA">
        <w:fldChar w:fldCharType="end"/>
      </w:r>
      <w:r w:rsidRPr="00495DBA">
        <w:t>. In addition, multivariate analysis showed PRM</w:t>
      </w:r>
      <w:r w:rsidRPr="00495DBA">
        <w:rPr>
          <w:vertAlign w:val="superscript"/>
        </w:rPr>
        <w:t xml:space="preserve">fSAD </w:t>
      </w:r>
      <w:r w:rsidRPr="00495DBA">
        <w:t>to be associated with RV (β= 6.78, p &lt; 0.001) as well as total lung capacity (TLC) (β=7.90, p &lt; 0.001) and alveolar volume (VA) (β=7.79, p &lt; 0.001)</w:t>
      </w:r>
      <w:r w:rsidRPr="00495DBA">
        <w:fldChar w:fldCharType="begin"/>
      </w:r>
      <w:r w:rsidR="00D45765">
        <w:instrText xml:space="preserve"> ADDIN EN.CITE &lt;EndNote&gt;&lt;Cite&gt;&lt;Author&gt;Pompe&lt;/Author&gt;&lt;Year&gt;2017&lt;/Year&gt;&lt;RecNum&gt;1468&lt;/RecNum&gt;&lt;DisplayText&gt;&lt;style face="superscript"&gt;12&lt;/style&gt;&lt;/DisplayText&gt;&lt;record&gt;&lt;rec-number&gt;1468&lt;/rec-number&gt;&lt;foreign-keys&gt;&lt;key app="EN" db-id="pvtptv5w8sx9ase5rwxppetwta2ep9p9vept" timestamp="1493798412"&gt;1468&lt;/key&gt;&lt;/foreign-keys&gt;&lt;ref-type name="Journal Article"&gt;17&lt;/ref-type&gt;&lt;contributors&gt;&lt;authors&gt;&lt;author&gt;Pompe, Esther&lt;/author&gt;&lt;author&gt;Galbán, Craig J.&lt;/author&gt;&lt;author&gt;Ross, Brian D.&lt;/author&gt;&lt;author&gt;Koenderman, Leo&lt;/author&gt;&lt;author&gt;ten Hacken, Nick H. T.&lt;/author&gt;&lt;author&gt;Postma, Dirkje S.&lt;/author&gt;&lt;author&gt;van den Berge, Maarten&lt;/author&gt;&lt;author&gt;de Jong, Pim A.&lt;/author&gt;&lt;author&gt;Lammers, Jan-Willem J.&lt;/author&gt;&lt;author&gt;Mohamed Hoesein, Firdaus A. A.&lt;/author&gt;&lt;/authors&gt;&lt;/contributors&gt;&lt;titles&gt;&lt;title&gt;Parametric response mapping on chest computed tomography associates with clinical and functional parameters in chronic obstructive pulmonary disease&lt;/title&gt;&lt;secondary-title&gt;Respiratory Medicine&lt;/secondary-title&gt;&lt;/titles&gt;&lt;periodical&gt;&lt;full-title&gt;Respiratory Medicine&lt;/full-title&gt;&lt;abbr-1&gt;Respir Med&lt;/abbr-1&gt;&lt;/periodical&gt;&lt;pages&gt;48-55&lt;/pages&gt;&lt;volume&gt;123&lt;/volume&gt;&lt;keywords&gt;&lt;keyword&gt;Computed tomography&lt;/keyword&gt;&lt;keyword&gt;Parametric response mapping&lt;/keyword&gt;&lt;keyword&gt;Copd&lt;/keyword&gt;&lt;keyword&gt;Phenotypes&lt;/keyword&gt;&lt;keyword&gt;Emphysema&lt;/keyword&gt;&lt;keyword&gt;Small airway disease&lt;/keyword&gt;&lt;/keywords&gt;&lt;dates&gt;&lt;year&gt;2017&lt;/year&gt;&lt;pub-dates&gt;&lt;date&gt;2//&lt;/date&gt;&lt;/pub-dates&gt;&lt;/dates&gt;&lt;isbn&gt;0954-6111&lt;/isbn&gt;&lt;urls&gt;&lt;related-urls&gt;&lt;url&gt;http://www.sciencedirect.com/science/article/pii/S0954611116303183&lt;/url&gt;&lt;url&gt;http://ac.els-cdn.com/S0954611116303183/1-s2.0-S0954611116303183-main.pdf?_tid=906f5048-2fd6-11e7-875d-00000aab0f02&amp;amp;acdnat=1493798605_178fe0fe50b360c976581090787e00bf&lt;/url&gt;&lt;/related-urls&gt;&lt;/urls&gt;&lt;electronic-resource-num&gt;https://doi.org/10.1016/j.rmed.2016.11.021&lt;/electronic-resource-num&gt;&lt;/record&gt;&lt;/Cite&gt;&lt;/EndNote&gt;</w:instrText>
      </w:r>
      <w:r w:rsidRPr="00495DBA">
        <w:fldChar w:fldCharType="separate"/>
      </w:r>
      <w:r w:rsidR="00D45765" w:rsidRPr="00D45765">
        <w:rPr>
          <w:noProof/>
          <w:vertAlign w:val="superscript"/>
        </w:rPr>
        <w:t>12</w:t>
      </w:r>
      <w:r w:rsidRPr="00495DBA">
        <w:fldChar w:fldCharType="end"/>
      </w:r>
      <w:r w:rsidRPr="00495DBA">
        <w:t xml:space="preserve">. </w:t>
      </w:r>
    </w:p>
    <w:p w14:paraId="38BB48FF" w14:textId="121B9664" w:rsidR="00593CF4" w:rsidRDefault="005567E6" w:rsidP="00593CF4">
      <w:pPr>
        <w:pStyle w:val="Heading3"/>
      </w:pPr>
      <w:r>
        <w:t xml:space="preserve">Symptoms and </w:t>
      </w:r>
      <w:r w:rsidR="006D2B8A">
        <w:t>Health status</w:t>
      </w:r>
    </w:p>
    <w:p w14:paraId="6A080360" w14:textId="27E902E2" w:rsidR="0062574F" w:rsidRDefault="005D668D" w:rsidP="003B3687">
      <w:r>
        <w:t>The association</w:t>
      </w:r>
      <w:r w:rsidR="00CB15A5">
        <w:t xml:space="preserve"> between physiological small airways measures and health status was </w:t>
      </w:r>
      <w:r w:rsidR="00CB15A5" w:rsidRPr="005D668D">
        <w:t>assessed</w:t>
      </w:r>
      <w:r w:rsidR="0030141E" w:rsidRPr="005D668D">
        <w:t xml:space="preserve"> in </w:t>
      </w:r>
      <w:r w:rsidR="00E12514" w:rsidRPr="005D668D">
        <w:t>10</w:t>
      </w:r>
      <w:r w:rsidR="0030141E" w:rsidRPr="005D668D">
        <w:t xml:space="preserve"> </w:t>
      </w:r>
      <w:r w:rsidRPr="005D668D">
        <w:t xml:space="preserve">of the 13 studies </w:t>
      </w:r>
      <w:r w:rsidR="0030141E" w:rsidRPr="005D668D">
        <w:t xml:space="preserve">which </w:t>
      </w:r>
      <w:r w:rsidR="00627EE0">
        <w:t>considered</w:t>
      </w:r>
      <w:r w:rsidRPr="005D668D">
        <w:t xml:space="preserve"> clinical </w:t>
      </w:r>
      <w:r w:rsidR="0030141E" w:rsidRPr="005D668D">
        <w:t>outcome</w:t>
      </w:r>
      <w:r w:rsidRPr="005D668D">
        <w:t>s</w:t>
      </w:r>
      <w:r w:rsidR="00CB15A5" w:rsidRPr="005D668D">
        <w:t>.</w:t>
      </w:r>
      <w:r w:rsidR="00F71A01">
        <w:t xml:space="preserve"> </w:t>
      </w:r>
      <w:r w:rsidR="00C24694" w:rsidRPr="00DE0C6F">
        <w:rPr>
          <w:highlight w:val="yellow"/>
        </w:rPr>
        <w:t xml:space="preserve">Santus </w:t>
      </w:r>
      <w:r w:rsidR="00C24694" w:rsidRPr="00DE0C6F">
        <w:rPr>
          <w:i/>
          <w:highlight w:val="yellow"/>
        </w:rPr>
        <w:t>et al</w:t>
      </w:r>
      <w:r w:rsidR="00C24694" w:rsidRPr="00DE0C6F">
        <w:rPr>
          <w:highlight w:val="yellow"/>
        </w:rPr>
        <w:t xml:space="preserve">; </w:t>
      </w:r>
      <w:r w:rsidR="00DE0C6F" w:rsidRPr="00DE0C6F">
        <w:rPr>
          <w:highlight w:val="yellow"/>
        </w:rPr>
        <w:t>found</w:t>
      </w:r>
      <w:r w:rsidR="00526C59" w:rsidRPr="00DE0C6F">
        <w:rPr>
          <w:highlight w:val="yellow"/>
        </w:rPr>
        <w:t xml:space="preserve"> sRAW </w:t>
      </w:r>
      <w:r w:rsidR="00DE0C6F" w:rsidRPr="00DE0C6F">
        <w:rPr>
          <w:highlight w:val="yellow"/>
        </w:rPr>
        <w:t>t</w:t>
      </w:r>
      <w:r w:rsidR="00B4595C" w:rsidRPr="00DE0C6F">
        <w:rPr>
          <w:highlight w:val="yellow"/>
        </w:rPr>
        <w:t>o be</w:t>
      </w:r>
      <w:r w:rsidR="00526C59" w:rsidRPr="00DE0C6F">
        <w:rPr>
          <w:highlight w:val="yellow"/>
        </w:rPr>
        <w:t xml:space="preserve"> the only predictor of </w:t>
      </w:r>
      <w:r w:rsidR="001E0E13" w:rsidRPr="00DE0C6F">
        <w:rPr>
          <w:highlight w:val="yellow"/>
        </w:rPr>
        <w:t>dyspnoea</w:t>
      </w:r>
      <w:r w:rsidR="00526C59" w:rsidRPr="00DE0C6F">
        <w:rPr>
          <w:highlight w:val="yellow"/>
        </w:rPr>
        <w:t xml:space="preserve"> at rest</w:t>
      </w:r>
      <w:r w:rsidR="00B4595C" w:rsidRPr="00DE0C6F">
        <w:rPr>
          <w:highlight w:val="yellow"/>
        </w:rPr>
        <w:fldChar w:fldCharType="begin">
          <w:fldData xml:space="preserve">PEVuZE5vdGU+PENpdGU+PEF1dGhvcj5TYW50dXM8L0F1dGhvcj48WWVhcj4yMDE0PC9ZZWFyPjxS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0737AC">
        <w:rPr>
          <w:highlight w:val="yellow"/>
        </w:rPr>
        <w:instrText xml:space="preserve"> ADDIN EN.CITE </w:instrText>
      </w:r>
      <w:r w:rsidR="000737AC">
        <w:rPr>
          <w:highlight w:val="yellow"/>
        </w:rPr>
        <w:fldChar w:fldCharType="begin">
          <w:fldData xml:space="preserve">PEVuZE5vdGU+PENpdGU+PEF1dGhvcj5TYW50dXM8L0F1dGhvcj48WWVhcj4yMDE0PC9ZZWFyPjxS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0737AC">
        <w:rPr>
          <w:highlight w:val="yellow"/>
        </w:rPr>
        <w:instrText xml:space="preserve"> ADDIN EN.CITE.DATA </w:instrText>
      </w:r>
      <w:r w:rsidR="000737AC">
        <w:rPr>
          <w:highlight w:val="yellow"/>
        </w:rPr>
      </w:r>
      <w:r w:rsidR="000737AC">
        <w:rPr>
          <w:highlight w:val="yellow"/>
        </w:rPr>
        <w:fldChar w:fldCharType="end"/>
      </w:r>
      <w:r w:rsidR="00B4595C" w:rsidRPr="00DE0C6F">
        <w:rPr>
          <w:highlight w:val="yellow"/>
        </w:rPr>
      </w:r>
      <w:r w:rsidR="00B4595C" w:rsidRPr="00DE0C6F">
        <w:rPr>
          <w:highlight w:val="yellow"/>
        </w:rPr>
        <w:fldChar w:fldCharType="separate"/>
      </w:r>
      <w:r w:rsidR="000737AC" w:rsidRPr="000737AC">
        <w:rPr>
          <w:noProof/>
          <w:highlight w:val="yellow"/>
          <w:vertAlign w:val="superscript"/>
        </w:rPr>
        <w:t>45</w:t>
      </w:r>
      <w:r w:rsidR="00B4595C" w:rsidRPr="00DE0C6F">
        <w:rPr>
          <w:highlight w:val="yellow"/>
        </w:rPr>
        <w:fldChar w:fldCharType="end"/>
      </w:r>
      <w:r w:rsidR="00526C59">
        <w:t>.</w:t>
      </w:r>
      <w:r w:rsidR="00E12514">
        <w:t xml:space="preserve"> </w:t>
      </w:r>
      <w:r w:rsidR="00005F00">
        <w:t xml:space="preserve">The study by Timmins </w:t>
      </w:r>
      <w:r w:rsidR="00005F00" w:rsidRPr="00BC2586">
        <w:rPr>
          <w:i/>
        </w:rPr>
        <w:t>et al</w:t>
      </w:r>
      <w:r w:rsidR="00005F00">
        <w:t xml:space="preserve">; </w:t>
      </w:r>
      <w:r w:rsidR="003B3687">
        <w:t xml:space="preserve">showed SGRQ total score correlated with </w:t>
      </w:r>
      <w:r w:rsidR="003B3687" w:rsidRPr="003B3687">
        <w:t>S</w:t>
      </w:r>
      <w:r w:rsidR="003B3687" w:rsidRPr="003B3687">
        <w:rPr>
          <w:vertAlign w:val="subscript"/>
        </w:rPr>
        <w:t>cond</w:t>
      </w:r>
      <w:r w:rsidR="003B3687" w:rsidRPr="003B3687">
        <w:t xml:space="preserve"> (r-0.62, p</w:t>
      </w:r>
      <w:r w:rsidR="003B3687">
        <w:t>=</w:t>
      </w:r>
      <w:r w:rsidR="003B3687" w:rsidRPr="003B3687">
        <w:t>0.02)</w:t>
      </w:r>
      <w:r w:rsidR="00005F00">
        <w:fldChar w:fldCharType="begin">
          <w:fldData xml:space="preserve">PEVuZE5vdGU+PENpdGU+PEF1dGhvcj5UaW1taW5zPC9BdXRob3I+PFllYXI+MjAxNDwvWWVhcj48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</w:fldData>
        </w:fldChar>
      </w:r>
      <w:r w:rsidR="000737AC">
        <w:instrText xml:space="preserve"> ADDIN EN.CITE </w:instrText>
      </w:r>
      <w:r w:rsidR="000737AC">
        <w:fldChar w:fldCharType="begin">
          <w:fldData xml:space="preserve">PEVuZE5vdGU+PENpdGU+PEF1dGhvcj5UaW1taW5zPC9BdXRob3I+PFllYXI+MjAxNDwvWWVhcj48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</w:fldData>
        </w:fldChar>
      </w:r>
      <w:r w:rsidR="000737AC">
        <w:instrText xml:space="preserve"> ADDIN EN.CITE.DATA </w:instrText>
      </w:r>
      <w:r w:rsidR="000737AC">
        <w:fldChar w:fldCharType="end"/>
      </w:r>
      <w:r w:rsidR="00005F00">
        <w:fldChar w:fldCharType="separate"/>
      </w:r>
      <w:r w:rsidR="000737AC" w:rsidRPr="000737AC">
        <w:rPr>
          <w:noProof/>
          <w:vertAlign w:val="superscript"/>
        </w:rPr>
        <w:t>46</w:t>
      </w:r>
      <w:r w:rsidR="00005F00">
        <w:fldChar w:fldCharType="end"/>
      </w:r>
      <w:r w:rsidR="0034761A">
        <w:t xml:space="preserve">, </w:t>
      </w:r>
      <w:r w:rsidR="0034761A" w:rsidRPr="003E0C69">
        <w:t>which is a marker of gas mixing in the small conducting airways</w:t>
      </w:r>
      <w:r w:rsidR="00D12C2D" w:rsidRPr="003E0C69">
        <w:fldChar w:fldCharType="begin">
          <w:fldData xml:space="preserve">PEVuZE5vdGU+PENpdGU+PEF1dGhvcj5WZXJiYW5jazwvQXV0aG9yPjxZZWFyPjIwMTI8L1llYXI+
PFJlY051bT4xNDE1PC9SZWNOdW0+PERpc3BsYXlUZXh0PjxzdHlsZSBmYWNlPSJzdXBlcnNjcmlw
dCI+MjM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0737AC">
        <w:instrText xml:space="preserve"> ADDIN EN.CITE </w:instrText>
      </w:r>
      <w:r w:rsidR="000737AC">
        <w:fldChar w:fldCharType="begin">
          <w:fldData xml:space="preserve">PEVuZE5vdGU+PENpdGU+PEF1dGhvcj5WZXJiYW5jazwvQXV0aG9yPjxZZWFyPjIwMTI8L1llYXI+
PFJlY051bT4xNDE1PC9SZWNOdW0+PERpc3BsYXlUZXh0PjxzdHlsZSBmYWNlPSJzdXBlcnNjcmlw
dCI+MjM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0737AC">
        <w:instrText xml:space="preserve"> ADDIN EN.CITE.DATA </w:instrText>
      </w:r>
      <w:r w:rsidR="000737AC">
        <w:fldChar w:fldCharType="end"/>
      </w:r>
      <w:r w:rsidR="00D12C2D" w:rsidRPr="003E0C69">
        <w:fldChar w:fldCharType="separate"/>
      </w:r>
      <w:r w:rsidR="000737AC" w:rsidRPr="000737AC">
        <w:rPr>
          <w:noProof/>
          <w:vertAlign w:val="superscript"/>
        </w:rPr>
        <w:t>23</w:t>
      </w:r>
      <w:r w:rsidR="00D12C2D" w:rsidRPr="003E0C69">
        <w:fldChar w:fldCharType="end"/>
      </w:r>
      <w:r w:rsidR="003B3687" w:rsidRPr="003E0C69">
        <w:t>. Furthermore, the SGRQ impact score showed strong relationships with S</w:t>
      </w:r>
      <w:r w:rsidR="003B3687" w:rsidRPr="003E0C69">
        <w:rPr>
          <w:vertAlign w:val="subscript"/>
        </w:rPr>
        <w:t xml:space="preserve">cond </w:t>
      </w:r>
      <w:r w:rsidR="003B3687" w:rsidRPr="003E0C69">
        <w:t>(r-0.61, p=0.02) and S</w:t>
      </w:r>
      <w:r w:rsidR="003B3687" w:rsidRPr="003E0C69">
        <w:rPr>
          <w:vertAlign w:val="subscript"/>
        </w:rPr>
        <w:t>acin</w:t>
      </w:r>
      <w:r w:rsidR="003B3687" w:rsidRPr="003E0C69">
        <w:t xml:space="preserve"> (r</w:t>
      </w:r>
      <w:r w:rsidR="003B3687" w:rsidRPr="003E0C69">
        <w:rPr>
          <w:vertAlign w:val="subscript"/>
        </w:rPr>
        <w:t>s</w:t>
      </w:r>
      <w:r w:rsidR="003B3687" w:rsidRPr="003E0C69">
        <w:t xml:space="preserve"> 0.53, p=0.05)</w:t>
      </w:r>
      <w:r w:rsidR="00CF7E43" w:rsidRPr="003E0C69">
        <w:t>, a marker of gas mixing in the acinus</w:t>
      </w:r>
      <w:r w:rsidR="00CF7E43" w:rsidRPr="003E0C69">
        <w:fldChar w:fldCharType="begin">
          <w:fldData xml:space="preserve">PEVuZE5vdGU+PENpdGU+PEF1dGhvcj5WZXJiYW5jazwvQXV0aG9yPjxZZWFyPjIwMTI8L1llYXI+
PFJlY051bT4xNDE1PC9SZWNOdW0+PERpc3BsYXlUZXh0PjxzdHlsZSBmYWNlPSJzdXBlcnNjcmlw
dCI+MjM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0737AC">
        <w:instrText xml:space="preserve"> ADDIN EN.CITE </w:instrText>
      </w:r>
      <w:r w:rsidR="000737AC">
        <w:fldChar w:fldCharType="begin">
          <w:fldData xml:space="preserve">PEVuZE5vdGU+PENpdGU+PEF1dGhvcj5WZXJiYW5jazwvQXV0aG9yPjxZZWFyPjIwMTI8L1llYXI+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=
</w:fldData>
        </w:fldChar>
      </w:r>
      <w:r w:rsidR="000737AC">
        <w:instrText xml:space="preserve"> ADDIN EN.CITE.DATA </w:instrText>
      </w:r>
      <w:r w:rsidR="000737AC">
        <w:fldChar w:fldCharType="end"/>
      </w:r>
      <w:r w:rsidR="00CF7E43" w:rsidRPr="003E0C69">
        <w:fldChar w:fldCharType="separate"/>
      </w:r>
      <w:r w:rsidR="000737AC" w:rsidRPr="000737AC">
        <w:rPr>
          <w:noProof/>
          <w:vertAlign w:val="superscript"/>
        </w:rPr>
        <w:t>23</w:t>
      </w:r>
      <w:r w:rsidR="00CF7E43" w:rsidRPr="003E0C69">
        <w:fldChar w:fldCharType="end"/>
      </w:r>
      <w:r w:rsidR="003B3687" w:rsidRPr="003E0C69">
        <w:t>.</w:t>
      </w:r>
      <w:r w:rsidR="00F63AC2" w:rsidRPr="003E0C69">
        <w:t xml:space="preserve"> </w:t>
      </w:r>
      <w:r w:rsidR="0062574F" w:rsidRPr="003E0C69">
        <w:t>Ma</w:t>
      </w:r>
      <w:r w:rsidR="0062574F">
        <w:t xml:space="preserve">hut </w:t>
      </w:r>
      <w:r w:rsidR="0062574F" w:rsidRPr="00BC2586">
        <w:rPr>
          <w:i/>
        </w:rPr>
        <w:t>et al</w:t>
      </w:r>
      <w:r w:rsidR="0062574F">
        <w:t xml:space="preserve"> </w:t>
      </w:r>
      <w:r w:rsidR="00B4595C">
        <w:t xml:space="preserve">found </w:t>
      </w:r>
      <w:r w:rsidR="0062574F" w:rsidRPr="0097041F">
        <w:t>sRaw</w:t>
      </w:r>
      <w:r w:rsidR="0062574F" w:rsidRPr="0097041F">
        <w:rPr>
          <w:vertAlign w:val="subscript"/>
        </w:rPr>
        <w:t>tot</w:t>
      </w:r>
      <w:r w:rsidR="00B4595C">
        <w:t xml:space="preserve">, </w:t>
      </w:r>
      <w:r w:rsidR="0062574F" w:rsidRPr="0097041F">
        <w:t>sRaw</w:t>
      </w:r>
      <w:r w:rsidR="0062574F" w:rsidRPr="0097041F">
        <w:rPr>
          <w:vertAlign w:val="subscript"/>
        </w:rPr>
        <w:t>eff</w:t>
      </w:r>
      <w:r w:rsidR="00B4595C">
        <w:rPr>
          <w:vertAlign w:val="subscript"/>
        </w:rPr>
        <w:t xml:space="preserve"> </w:t>
      </w:r>
      <w:r w:rsidR="00B4595C">
        <w:t xml:space="preserve">and </w:t>
      </w:r>
      <w:r w:rsidR="00B4595C" w:rsidRPr="0097041F">
        <w:t>Rrs</w:t>
      </w:r>
      <w:r w:rsidR="00B4595C" w:rsidRPr="0097041F">
        <w:rPr>
          <w:vertAlign w:val="subscript"/>
        </w:rPr>
        <w:t>slope</w:t>
      </w:r>
      <w:r w:rsidR="00B4595C">
        <w:rPr>
          <w:vertAlign w:val="subscript"/>
        </w:rPr>
        <w:t xml:space="preserve"> </w:t>
      </w:r>
      <w:r w:rsidR="00B4595C">
        <w:t>(FOT)</w:t>
      </w:r>
      <w:r w:rsidR="0062574F">
        <w:t xml:space="preserve"> correlated with MRC </w:t>
      </w:r>
      <w:r w:rsidR="001E0E13">
        <w:t>dyspnoea</w:t>
      </w:r>
      <w:r w:rsidR="0062574F">
        <w:t xml:space="preserve"> (r = 0.24, P = 0.012; r = 0.23, P = 0.017 and r= - 0.25, p=0.01 respectively). </w:t>
      </w:r>
    </w:p>
    <w:p w14:paraId="013941B5" w14:textId="5A069274" w:rsidR="001B1C68" w:rsidRDefault="00E61B14" w:rsidP="004A48C1">
      <w:r>
        <w:t>Both studies</w:t>
      </w:r>
      <w:r w:rsidR="00C324AD">
        <w:t xml:space="preserve"> by Mikamo </w:t>
      </w:r>
      <w:r w:rsidR="00C324AD" w:rsidRPr="004A17F9">
        <w:rPr>
          <w:i/>
        </w:rPr>
        <w:t>et al</w:t>
      </w:r>
      <w:r>
        <w:t xml:space="preserve"> examined the relationship between small airways physiological markers and</w:t>
      </w:r>
      <w:r w:rsidR="00D347B8">
        <w:t xml:space="preserve"> the </w:t>
      </w:r>
      <w:r>
        <w:t>mMRC</w:t>
      </w:r>
      <w:r w:rsidR="00D347B8">
        <w:t xml:space="preserve"> </w:t>
      </w:r>
      <w:r w:rsidR="001E0E13">
        <w:t>dyspnoea</w:t>
      </w:r>
      <w:r w:rsidR="00D347B8">
        <w:t xml:space="preserve"> scale</w:t>
      </w:r>
      <w:r w:rsidR="00C324AD">
        <w:fldChar w:fldCharType="begin">
          <w:fldData xml:space="preserve">PEVuZE5vdGU+PENpdGU+PEF1dGhvcj5NaWthbW88L0F1dGhvcj48WWVhcj4yMDEzPC9ZZWFyPjxS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737AC">
        <w:instrText xml:space="preserve"> ADDIN EN.CITE </w:instrText>
      </w:r>
      <w:r w:rsidR="000737AC">
        <w:fldChar w:fldCharType="begin">
          <w:fldData xml:space="preserve">PEVuZE5vdGU+PENpdGU+PEF1dGhvcj5NaWthbW88L0F1dGhvcj48WWVhcj4yMDEzPC9ZZWFyPjxS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737AC">
        <w:instrText xml:space="preserve"> ADDIN EN.CITE.DATA </w:instrText>
      </w:r>
      <w:r w:rsidR="000737AC">
        <w:fldChar w:fldCharType="end"/>
      </w:r>
      <w:r w:rsidR="00C324AD">
        <w:fldChar w:fldCharType="separate"/>
      </w:r>
      <w:r w:rsidR="000737AC" w:rsidRPr="000737AC">
        <w:rPr>
          <w:noProof/>
          <w:vertAlign w:val="superscript"/>
        </w:rPr>
        <w:t>47,48</w:t>
      </w:r>
      <w:r w:rsidR="00C324AD">
        <w:fldChar w:fldCharType="end"/>
      </w:r>
      <w:r w:rsidR="00D347B8">
        <w:t xml:space="preserve">. </w:t>
      </w:r>
      <w:r w:rsidR="004A48C1">
        <w:t>Delta N</w:t>
      </w:r>
      <w:r w:rsidR="004A48C1" w:rsidRPr="004A48C1">
        <w:rPr>
          <w:vertAlign w:val="subscript"/>
        </w:rPr>
        <w:t>2</w:t>
      </w:r>
      <w:r w:rsidR="004A48C1">
        <w:t xml:space="preserve"> correlated positively with the mMRC scale (P&lt;0.001, Rho=0.490) but did not correlate with CAT score.</w:t>
      </w:r>
      <w:r w:rsidR="000060BC">
        <w:t xml:space="preserve"> In the 2014 </w:t>
      </w:r>
      <w:r w:rsidR="00BF0625">
        <w:t>study</w:t>
      </w:r>
      <w:r w:rsidR="000060BC">
        <w:t>,</w:t>
      </w:r>
      <w:r w:rsidR="004A48C1">
        <w:t xml:space="preserve"> </w:t>
      </w:r>
      <w:r w:rsidR="004A48C1" w:rsidRPr="004A48C1">
        <w:t>EFL</w:t>
      </w:r>
      <w:r w:rsidR="000060BC">
        <w:t xml:space="preserve"> </w:t>
      </w:r>
      <w:r w:rsidR="004A48C1" w:rsidRPr="004A48C1">
        <w:t>correlated with mMRC</w:t>
      </w:r>
      <w:r w:rsidR="000060BC">
        <w:t xml:space="preserve"> (p=0.016</w:t>
      </w:r>
      <w:r w:rsidR="004A48C1" w:rsidRPr="004A48C1">
        <w:t xml:space="preserve"> and rho=0.282)</w:t>
      </w:r>
      <w:r w:rsidR="000060BC">
        <w:t xml:space="preserve"> </w:t>
      </w:r>
      <w:r w:rsidR="00E135DB">
        <w:t>but</w:t>
      </w:r>
      <w:r w:rsidR="000060BC">
        <w:t xml:space="preserve"> showed no relationship with CAT.</w:t>
      </w:r>
      <w:r w:rsidR="00434EF2">
        <w:t xml:space="preserve"> </w:t>
      </w:r>
      <w:r w:rsidR="0062574F">
        <w:t xml:space="preserve">Pisi </w:t>
      </w:r>
      <w:r w:rsidR="0062574F" w:rsidRPr="00BC2586">
        <w:rPr>
          <w:i/>
        </w:rPr>
        <w:t xml:space="preserve">et </w:t>
      </w:r>
      <w:r w:rsidR="0062574F" w:rsidRPr="00D10168">
        <w:rPr>
          <w:i/>
        </w:rPr>
        <w:t>a</w:t>
      </w:r>
      <w:r w:rsidR="00D10168" w:rsidRPr="004A17F9">
        <w:rPr>
          <w:i/>
        </w:rPr>
        <w:t>l</w:t>
      </w:r>
      <w:r w:rsidR="0062574F">
        <w:t xml:space="preserve"> </w:t>
      </w:r>
      <w:r w:rsidR="00D10168">
        <w:t xml:space="preserve"> </w:t>
      </w:r>
      <w:r w:rsidR="0062574F">
        <w:t xml:space="preserve">found </w:t>
      </w:r>
      <w:r w:rsidR="0062574F" w:rsidRPr="000736E7">
        <w:t>subjects with</w:t>
      </w:r>
      <w:r w:rsidR="0062574F">
        <w:t xml:space="preserve"> abnormal R5-R20&gt;0.03kPa.s/L had</w:t>
      </w:r>
      <w:r w:rsidR="0062574F" w:rsidRPr="000736E7">
        <w:t xml:space="preserve"> significantly l</w:t>
      </w:r>
      <w:r w:rsidR="0062574F">
        <w:t>ower CAT&lt;10/CAT≥</w:t>
      </w:r>
      <w:r w:rsidR="0062574F" w:rsidRPr="000736E7">
        <w:t>10 and therefore poorer health status</w:t>
      </w:r>
      <w:r w:rsidR="0062574F">
        <w:fldChar w:fldCharType="begin">
          <w:fldData xml:space="preserve">PEVuZE5vdGU+PENpdGU+PEF1dGhvcj5QaXNpPC9BdXRob3I+PFllYXI+MjAxNTwvWWVhcj48UmVj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0737AC">
        <w:instrText xml:space="preserve"> ADDIN EN.CITE </w:instrText>
      </w:r>
      <w:r w:rsidR="000737AC">
        <w:fldChar w:fldCharType="begin">
          <w:fldData xml:space="preserve">PEVuZE5vdGU+PENpdGU+PEF1dGhvcj5QaXNpPC9BdXRob3I+PFllYXI+MjAxNTwvWWVhcj48UmVj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0737AC">
        <w:instrText xml:space="preserve"> ADDIN EN.CITE.DATA </w:instrText>
      </w:r>
      <w:r w:rsidR="000737AC">
        <w:fldChar w:fldCharType="end"/>
      </w:r>
      <w:r w:rsidR="0062574F">
        <w:fldChar w:fldCharType="separate"/>
      </w:r>
      <w:r w:rsidR="000737AC" w:rsidRPr="000737AC">
        <w:rPr>
          <w:noProof/>
          <w:vertAlign w:val="superscript"/>
        </w:rPr>
        <w:t>52</w:t>
      </w:r>
      <w:r w:rsidR="0062574F">
        <w:fldChar w:fldCharType="end"/>
      </w:r>
      <w:r w:rsidR="00055134">
        <w:t xml:space="preserve">. </w:t>
      </w:r>
      <w:r w:rsidR="00197397">
        <w:t xml:space="preserve">Haruna and colleagues showed significant correlations of oscillometric measures of </w:t>
      </w:r>
      <w:r w:rsidR="009252DF">
        <w:t>SAD</w:t>
      </w:r>
      <w:r w:rsidR="00197397">
        <w:t xml:space="preserve"> and health status</w:t>
      </w:r>
      <w:r w:rsidR="00197397">
        <w:fldChar w:fldCharType="begin">
          <w:fldData xml:space="preserve">PEVuZE5vdGU+PENpdGU+PEF1dGhvcj5IYXJ1bmE8L0F1dGhvcj48WWVhcj4yMDEwPC9ZZWFyPjxS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0737AC">
        <w:instrText xml:space="preserve"> ADDIN EN.CITE </w:instrText>
      </w:r>
      <w:r w:rsidR="000737AC">
        <w:fldChar w:fldCharType="begin">
          <w:fldData xml:space="preserve">PEVuZE5vdGU+PENpdGU+PEF1dGhvcj5IYXJ1bmE8L0F1dGhvcj48WWVhcj4yMDEwPC9ZZWFyPjxS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0737AC">
        <w:instrText xml:space="preserve"> ADDIN EN.CITE.DATA </w:instrText>
      </w:r>
      <w:r w:rsidR="000737AC">
        <w:fldChar w:fldCharType="end"/>
      </w:r>
      <w:r w:rsidR="00197397">
        <w:fldChar w:fldCharType="separate"/>
      </w:r>
      <w:r w:rsidR="000737AC" w:rsidRPr="000737AC">
        <w:rPr>
          <w:noProof/>
          <w:vertAlign w:val="superscript"/>
        </w:rPr>
        <w:t>49</w:t>
      </w:r>
      <w:r w:rsidR="00197397">
        <w:fldChar w:fldCharType="end"/>
      </w:r>
      <w:r w:rsidR="00197397">
        <w:t xml:space="preserve">. Parameters </w:t>
      </w:r>
      <w:r w:rsidR="00197397" w:rsidRPr="00197397">
        <w:t xml:space="preserve">R5-R20 and X5 were significantly correlated with </w:t>
      </w:r>
      <w:r w:rsidR="00883CEE">
        <w:t xml:space="preserve">the three components of the SGRQ and </w:t>
      </w:r>
      <w:r w:rsidR="00197397" w:rsidRPr="00197397">
        <w:t>total SGRQ score (r = 0.31-0.51, p &lt;0.01) and the MRC (r = 0.27-0.51, p &lt;0.01)</w:t>
      </w:r>
      <w:r w:rsidR="00197397">
        <w:t xml:space="preserve">. </w:t>
      </w:r>
      <w:r w:rsidR="00883CEE">
        <w:t>The most significant contributing factor in predicting MRC was R5-R20 (R</w:t>
      </w:r>
      <w:r w:rsidR="00883CEE" w:rsidRPr="00883CEE">
        <w:rPr>
          <w:vertAlign w:val="superscript"/>
        </w:rPr>
        <w:t>2</w:t>
      </w:r>
      <w:r w:rsidR="00883CEE" w:rsidRPr="00883CEE">
        <w:t xml:space="preserve"> = 0.27)</w:t>
      </w:r>
      <w:r w:rsidR="00883CEE">
        <w:t xml:space="preserve"> while X5 was the most significant contributor to SGRQ activity domain (R</w:t>
      </w:r>
      <w:r w:rsidR="00883CEE" w:rsidRPr="00883CEE">
        <w:rPr>
          <w:vertAlign w:val="superscript"/>
        </w:rPr>
        <w:t>2</w:t>
      </w:r>
      <w:r w:rsidR="00883CEE" w:rsidRPr="00883CEE">
        <w:t xml:space="preserve"> =0.26)</w:t>
      </w:r>
      <w:r w:rsidR="00883CEE">
        <w:t>.</w:t>
      </w:r>
      <w:r w:rsidR="00F63AC2">
        <w:t xml:space="preserve"> </w:t>
      </w:r>
      <w:r w:rsidR="00BB2A89">
        <w:t>Conversely, a</w:t>
      </w:r>
      <w:r w:rsidR="001B1C68">
        <w:t xml:space="preserve"> primar</w:t>
      </w:r>
      <w:r w:rsidR="00BB2A89">
        <w:t xml:space="preserve">y care study by Anderson </w:t>
      </w:r>
      <w:r w:rsidR="00BB2A89" w:rsidRPr="00BC2586">
        <w:rPr>
          <w:i/>
        </w:rPr>
        <w:t>et al</w:t>
      </w:r>
      <w:r w:rsidR="00BB2A89">
        <w:t xml:space="preserve"> found </w:t>
      </w:r>
      <w:r w:rsidR="00C324AD">
        <w:t xml:space="preserve">dyspnoea </w:t>
      </w:r>
      <w:r w:rsidR="00BB2A89">
        <w:t xml:space="preserve">was not predicted by oscillometric parameters </w:t>
      </w:r>
      <w:r w:rsidR="00BB2A89" w:rsidRPr="00BB2A89">
        <w:t>R5-R20 (p=0.448), X5(p=0.427) or spirometric indices (FEF</w:t>
      </w:r>
      <w:r w:rsidR="00BB2A89" w:rsidRPr="00C607FC">
        <w:rPr>
          <w:vertAlign w:val="subscript"/>
        </w:rPr>
        <w:t xml:space="preserve">25-75 </w:t>
      </w:r>
      <w:r w:rsidR="00BB2A89" w:rsidRPr="00BB2A89">
        <w:t xml:space="preserve">p=0.977) </w:t>
      </w:r>
      <w:r w:rsidR="00BB2A89">
        <w:t xml:space="preserve">of </w:t>
      </w:r>
      <w:r w:rsidR="009252DF">
        <w:t>SAD</w:t>
      </w:r>
      <w:r w:rsidR="00BB2A89">
        <w:fldChar w:fldCharType="begin">
          <w:fldData xml:space="preserve">PEVuZE5vdGU+PENpdGU+PEF1dGhvcj5BbmRlcnNvbjwvQXV0aG9yPjxZZWFyPjIwMTI8L1llYXI+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0737AC">
        <w:instrText xml:space="preserve"> ADDIN EN.CITE </w:instrText>
      </w:r>
      <w:r w:rsidR="000737AC">
        <w:fldChar w:fldCharType="begin">
          <w:fldData xml:space="preserve">PEVuZE5vdGU+PENpdGU+PEF1dGhvcj5BbmRlcnNvbjwvQXV0aG9yPjxZZWFyPjIwMTI8L1llYXI+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0737AC">
        <w:instrText xml:space="preserve"> ADDIN EN.CITE.DATA </w:instrText>
      </w:r>
      <w:r w:rsidR="000737AC">
        <w:fldChar w:fldCharType="end"/>
      </w:r>
      <w:r w:rsidR="00BB2A89">
        <w:fldChar w:fldCharType="separate"/>
      </w:r>
      <w:r w:rsidR="000737AC" w:rsidRPr="000737AC">
        <w:rPr>
          <w:noProof/>
          <w:vertAlign w:val="superscript"/>
        </w:rPr>
        <w:t>50</w:t>
      </w:r>
      <w:r w:rsidR="00BB2A89">
        <w:fldChar w:fldCharType="end"/>
      </w:r>
      <w:r w:rsidR="00BB2A89">
        <w:t xml:space="preserve">.  </w:t>
      </w:r>
    </w:p>
    <w:p w14:paraId="6E1C3904" w14:textId="2FB6DCAC" w:rsidR="00593CF4" w:rsidRDefault="00544744" w:rsidP="00B20B28">
      <w:r>
        <w:t xml:space="preserve">Boeck </w:t>
      </w:r>
      <w:r w:rsidRPr="00BC2586">
        <w:rPr>
          <w:i/>
        </w:rPr>
        <w:t>et al</w:t>
      </w:r>
      <w:r w:rsidR="00AD610C" w:rsidRPr="00B1289A">
        <w:t xml:space="preserve"> looked at small airways tests in relation to</w:t>
      </w:r>
      <w:r w:rsidR="00602F4A">
        <w:t xml:space="preserve"> both</w:t>
      </w:r>
      <w:r w:rsidR="00AD610C" w:rsidRPr="00B1289A">
        <w:t xml:space="preserve"> functional assessment and health status</w:t>
      </w:r>
      <w:r w:rsidR="00AD610C" w:rsidRPr="00B1289A">
        <w:fldChar w:fldCharType="begin">
          <w:fldData xml:space="preserve">PEVuZE5vdGU+PENpdGU+PEF1dGhvcj5Cb2VjazwvQXV0aG9yPjxZZWFyPjIwMTY8L1llYXI+PFJl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</w:fldData>
        </w:fldChar>
      </w:r>
      <w:r w:rsidR="000737AC">
        <w:instrText xml:space="preserve"> ADDIN EN.CITE </w:instrText>
      </w:r>
      <w:r w:rsidR="000737AC">
        <w:fldChar w:fldCharType="begin">
          <w:fldData xml:space="preserve">PEVuZE5vdGU+PENpdGU+PEF1dGhvcj5Cb2VjazwvQXV0aG9yPjxZZWFyPjIwMTY8L1llYXI+PFJl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</w:fldData>
        </w:fldChar>
      </w:r>
      <w:r w:rsidR="000737AC">
        <w:instrText xml:space="preserve"> ADDIN EN.CITE.DATA </w:instrText>
      </w:r>
      <w:r w:rsidR="000737AC">
        <w:fldChar w:fldCharType="end"/>
      </w:r>
      <w:r w:rsidR="00AD610C" w:rsidRPr="00B1289A">
        <w:fldChar w:fldCharType="separate"/>
      </w:r>
      <w:r w:rsidR="000737AC" w:rsidRPr="000737AC">
        <w:rPr>
          <w:noProof/>
          <w:vertAlign w:val="superscript"/>
        </w:rPr>
        <w:t>22</w:t>
      </w:r>
      <w:r w:rsidR="00AD610C" w:rsidRPr="00B1289A">
        <w:fldChar w:fldCharType="end"/>
      </w:r>
      <w:r w:rsidR="00AD610C" w:rsidRPr="00B1289A">
        <w:t>. Results showed SIIIN</w:t>
      </w:r>
      <w:r w:rsidR="00AD610C" w:rsidRPr="00055134">
        <w:rPr>
          <w:vertAlign w:val="subscript"/>
        </w:rPr>
        <w:t>2</w:t>
      </w:r>
      <w:r w:rsidR="00AD610C" w:rsidRPr="00B1289A">
        <w:t xml:space="preserve"> was associated with patient reported </w:t>
      </w:r>
      <w:r w:rsidR="00E135DB">
        <w:t>dyspnoea</w:t>
      </w:r>
      <w:r w:rsidR="00AD610C" w:rsidRPr="00B1289A">
        <w:t>, (p=0.001). Elevated</w:t>
      </w:r>
      <w:r w:rsidR="00AD610C">
        <w:t xml:space="preserve"> SIIIN2 was also a</w:t>
      </w:r>
      <w:r w:rsidR="00AD610C" w:rsidRPr="00B1289A">
        <w:t xml:space="preserve">ssociated with mMRC </w:t>
      </w:r>
      <w:r w:rsidR="00E135DB">
        <w:t>dyspnoea</w:t>
      </w:r>
      <w:r w:rsidR="00AD610C" w:rsidRPr="00B1289A">
        <w:t xml:space="preserve"> score (p=0.004) and these associations were independent of FEV</w:t>
      </w:r>
      <w:r w:rsidR="00AD610C" w:rsidRPr="00B1289A">
        <w:rPr>
          <w:vertAlign w:val="subscript"/>
        </w:rPr>
        <w:t>1</w:t>
      </w:r>
      <w:r w:rsidR="00AD610C" w:rsidRPr="00B1289A">
        <w:t>.</w:t>
      </w:r>
      <w:r w:rsidR="00F63AC2">
        <w:t xml:space="preserve"> </w:t>
      </w:r>
      <w:r w:rsidR="00602F4A" w:rsidRPr="00602F4A">
        <w:t xml:space="preserve">Lopes </w:t>
      </w:r>
      <w:r w:rsidR="00602F4A" w:rsidRPr="004A17F9">
        <w:rPr>
          <w:i/>
        </w:rPr>
        <w:t>et al</w:t>
      </w:r>
      <w:r w:rsidR="00602F4A" w:rsidRPr="00602F4A">
        <w:t xml:space="preserve"> </w:t>
      </w:r>
      <w:r w:rsidR="00700774">
        <w:t xml:space="preserve">noted </w:t>
      </w:r>
      <w:r w:rsidR="004D5410">
        <w:t xml:space="preserve">moderate correlations between </w:t>
      </w:r>
      <w:r w:rsidR="004D5410" w:rsidRPr="004D5410">
        <w:t>SIII</w:t>
      </w:r>
      <w:r w:rsidR="004D5410" w:rsidRPr="00B46E8F">
        <w:rPr>
          <w:vertAlign w:val="subscript"/>
        </w:rPr>
        <w:t>N2</w:t>
      </w:r>
      <w:r w:rsidR="00B46E8F" w:rsidRPr="00B46E8F">
        <w:rPr>
          <w:vertAlign w:val="subscript"/>
        </w:rPr>
        <w:t>SBW</w:t>
      </w:r>
      <w:r w:rsidR="004D5410">
        <w:t xml:space="preserve"> and CAT (</w:t>
      </w:r>
      <w:r w:rsidR="00B46E8F">
        <w:t>r = 0.728; p = 0.0001).</w:t>
      </w:r>
      <w:r w:rsidR="004D5410">
        <w:t xml:space="preserve"> Furthermore, </w:t>
      </w:r>
      <w:r w:rsidR="004D2D0A">
        <w:t xml:space="preserve">multivariate analyses showed </w:t>
      </w:r>
      <w:r w:rsidR="004D5410" w:rsidRPr="004D5410">
        <w:t>SIII</w:t>
      </w:r>
      <w:r w:rsidR="004D5410" w:rsidRPr="004D2D0A">
        <w:rPr>
          <w:vertAlign w:val="subscript"/>
        </w:rPr>
        <w:t>N2</w:t>
      </w:r>
      <w:r w:rsidR="004D2D0A" w:rsidRPr="004D2D0A">
        <w:rPr>
          <w:vertAlign w:val="subscript"/>
        </w:rPr>
        <w:t>SBW</w:t>
      </w:r>
      <w:r w:rsidR="004D5410">
        <w:t xml:space="preserve"> was the only independent predictor of CAT score (R</w:t>
      </w:r>
      <w:r w:rsidR="004D5410" w:rsidRPr="004D2D0A">
        <w:rPr>
          <w:vertAlign w:val="superscript"/>
        </w:rPr>
        <w:t>2</w:t>
      </w:r>
      <w:r w:rsidR="004D5410">
        <w:t xml:space="preserve"> = 0.586; p = 0.0001), and mMRC scale (relative risk = 1.14; p = 0.0001)</w:t>
      </w:r>
      <w:r w:rsidR="004D2D0A">
        <w:t>.</w:t>
      </w:r>
      <w:r w:rsidR="00E71906" w:rsidRPr="00F63AC2">
        <w:t xml:space="preserve"> </w:t>
      </w:r>
    </w:p>
    <w:p w14:paraId="0721052D" w14:textId="5049F860" w:rsidR="00593CF4" w:rsidRDefault="00593CF4" w:rsidP="00593CF4">
      <w:pPr>
        <w:pStyle w:val="Heading3"/>
      </w:pPr>
      <w:r>
        <w:t>Exercise tolerance/Functiona</w:t>
      </w:r>
      <w:r w:rsidR="006D2B8A">
        <w:t xml:space="preserve">l assessment </w:t>
      </w:r>
    </w:p>
    <w:p w14:paraId="16FAFCD7" w14:textId="750153EA" w:rsidR="004D4DAD" w:rsidRDefault="00114A84" w:rsidP="00325132">
      <w:r>
        <w:t>Four</w:t>
      </w:r>
      <w:r w:rsidR="008D7CA5" w:rsidRPr="00D12973">
        <w:t xml:space="preserve"> studies</w:t>
      </w:r>
      <w:r w:rsidR="00CB15A5">
        <w:t xml:space="preserve"> </w:t>
      </w:r>
      <w:r w:rsidR="00D20BD0">
        <w:t xml:space="preserve">included </w:t>
      </w:r>
      <w:r w:rsidR="00850FFC">
        <w:t xml:space="preserve">in this review </w:t>
      </w:r>
      <w:r w:rsidR="00D20BD0">
        <w:t xml:space="preserve">assessed the relationship between </w:t>
      </w:r>
      <w:r w:rsidR="009252DF">
        <w:t>SAD</w:t>
      </w:r>
      <w:r w:rsidR="00D20BD0">
        <w:t xml:space="preserve"> and exercise tolerance in COPD</w:t>
      </w:r>
      <w:r w:rsidR="00D20BD0">
        <w:fldChar w:fldCharType="begin">
          <w:fldData xml:space="preserve">PEVuZE5vdGU+PENpdGU+PEF1dGhvcj5PZmlyPC9BdXRob3I+PFllYXI+MjAwODwvWWVhcj48UmVj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737AC">
        <w:instrText xml:space="preserve"> ADDIN EN.CITE </w:instrText>
      </w:r>
      <w:r w:rsidR="000737AC">
        <w:fldChar w:fldCharType="begin">
          <w:fldData xml:space="preserve">PEVuZE5vdGU+PENpdGU+PEF1dGhvcj5PZmlyPC9BdXRob3I+PFllYXI+MjAwODwvWWVhcj48UmVj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0737AC">
        <w:instrText xml:space="preserve"> ADDIN EN.CITE.DATA </w:instrText>
      </w:r>
      <w:r w:rsidR="000737AC">
        <w:fldChar w:fldCharType="end"/>
      </w:r>
      <w:r w:rsidR="00D20BD0">
        <w:fldChar w:fldCharType="separate"/>
      </w:r>
      <w:r w:rsidR="000737AC" w:rsidRPr="000737AC">
        <w:rPr>
          <w:noProof/>
          <w:vertAlign w:val="superscript"/>
        </w:rPr>
        <w:t>22,53,55,56</w:t>
      </w:r>
      <w:r w:rsidR="00D20BD0">
        <w:fldChar w:fldCharType="end"/>
      </w:r>
      <w:r w:rsidR="00F71A01">
        <w:t>.</w:t>
      </w:r>
      <w:r w:rsidR="00D6240C">
        <w:t xml:space="preserve"> </w:t>
      </w:r>
      <w:r w:rsidR="00D62F66">
        <w:t>In a m</w:t>
      </w:r>
      <w:r w:rsidR="00836D5D">
        <w:t>ultivariate analysis</w:t>
      </w:r>
      <w:r w:rsidR="00D62F66">
        <w:t xml:space="preserve">, Chen </w:t>
      </w:r>
      <w:r w:rsidR="00D62F66" w:rsidRPr="00BC2586">
        <w:rPr>
          <w:i/>
        </w:rPr>
        <w:t>et al</w:t>
      </w:r>
      <w:r w:rsidR="00D62F66">
        <w:rPr>
          <w:i/>
        </w:rPr>
        <w:t xml:space="preserve"> </w:t>
      </w:r>
      <w:r w:rsidR="00981193">
        <w:t>showed</w:t>
      </w:r>
      <w:r w:rsidR="00836D5D">
        <w:t xml:space="preserve"> only F</w:t>
      </w:r>
      <w:r w:rsidR="00836D5D" w:rsidRPr="00836D5D">
        <w:t>EF</w:t>
      </w:r>
      <w:r w:rsidR="00836D5D" w:rsidRPr="00836D5D">
        <w:rPr>
          <w:vertAlign w:val="subscript"/>
        </w:rPr>
        <w:t>50</w:t>
      </w:r>
      <w:r w:rsidR="00836D5D">
        <w:rPr>
          <w:vertAlign w:val="subscript"/>
        </w:rPr>
        <w:t xml:space="preserve">% </w:t>
      </w:r>
      <w:r w:rsidR="00836D5D">
        <w:t>to be a predictor of hyperinflation during exercise</w:t>
      </w:r>
      <w:r w:rsidR="00D62F66">
        <w:fldChar w:fldCharType="begin">
          <w:fldData xml:space="preserve">PEVuZE5vdGU+PENpdGU+PEF1dGhvcj5DaGVuPC9BdXRob3I+PFllYXI+MjAxNTwvWWVhcj48UmVj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0737AC">
        <w:instrText xml:space="preserve"> ADDIN EN.CITE </w:instrText>
      </w:r>
      <w:r w:rsidR="000737AC">
        <w:fldChar w:fldCharType="begin">
          <w:fldData xml:space="preserve">PEVuZE5vdGU+PENpdGU+PEF1dGhvcj5DaGVuPC9BdXRob3I+PFllYXI+MjAxNTwvWWVhcj48UmVj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0737AC">
        <w:instrText xml:space="preserve"> ADDIN EN.CITE.DATA </w:instrText>
      </w:r>
      <w:r w:rsidR="000737AC">
        <w:fldChar w:fldCharType="end"/>
      </w:r>
      <w:r w:rsidR="00D62F66">
        <w:fldChar w:fldCharType="separate"/>
      </w:r>
      <w:r w:rsidR="000737AC" w:rsidRPr="000737AC">
        <w:rPr>
          <w:noProof/>
          <w:vertAlign w:val="superscript"/>
        </w:rPr>
        <w:t>56</w:t>
      </w:r>
      <w:r w:rsidR="00D62F66">
        <w:fldChar w:fldCharType="end"/>
      </w:r>
      <w:r w:rsidR="00836D5D">
        <w:t xml:space="preserve">. </w:t>
      </w:r>
      <w:r w:rsidR="00BD26E1">
        <w:t xml:space="preserve">Boeck </w:t>
      </w:r>
      <w:r w:rsidR="00BD26E1" w:rsidRPr="00BC2586">
        <w:rPr>
          <w:i/>
        </w:rPr>
        <w:t>et al</w:t>
      </w:r>
      <w:r w:rsidR="00053A39">
        <w:t xml:space="preserve"> </w:t>
      </w:r>
      <w:r w:rsidR="00981193">
        <w:t>found</w:t>
      </w:r>
      <w:r w:rsidR="00553C0C">
        <w:t xml:space="preserve"> </w:t>
      </w:r>
      <w:r w:rsidR="00553C0C" w:rsidRPr="00553C0C">
        <w:t>SIII</w:t>
      </w:r>
      <w:r w:rsidR="00553C0C" w:rsidRPr="004D2D0A">
        <w:rPr>
          <w:vertAlign w:val="subscript"/>
        </w:rPr>
        <w:t>N2</w:t>
      </w:r>
      <w:r w:rsidR="004D2D0A" w:rsidRPr="004D2D0A">
        <w:rPr>
          <w:vertAlign w:val="subscript"/>
        </w:rPr>
        <w:t>SBW</w:t>
      </w:r>
      <w:r w:rsidR="00553C0C" w:rsidRPr="00553C0C">
        <w:t xml:space="preserve"> was associated </w:t>
      </w:r>
      <w:r w:rsidR="00553C0C" w:rsidRPr="000D3D21">
        <w:t xml:space="preserve">with </w:t>
      </w:r>
      <w:r w:rsidR="00553C0C" w:rsidRPr="00553C0C">
        <w:t>exercise induced desaturation and e</w:t>
      </w:r>
      <w:r w:rsidR="000D3D21">
        <w:t>xercise capacity (6MWD) (</w:t>
      </w:r>
      <w:r w:rsidR="00553C0C" w:rsidRPr="00553C0C">
        <w:t>p&lt;0.001 and p=0.047</w:t>
      </w:r>
      <w:r w:rsidR="00553C0C">
        <w:t xml:space="preserve"> respectively</w:t>
      </w:r>
      <w:r w:rsidR="000D3D21">
        <w:t xml:space="preserve">) </w:t>
      </w:r>
      <w:r w:rsidR="00B1289A">
        <w:t>and</w:t>
      </w:r>
      <w:r w:rsidR="000D3D21">
        <w:t xml:space="preserve"> </w:t>
      </w:r>
      <w:r w:rsidR="00553C0C" w:rsidRPr="00553C0C">
        <w:t>these associati</w:t>
      </w:r>
      <w:r w:rsidR="00553C0C">
        <w:t xml:space="preserve">ons </w:t>
      </w:r>
      <w:r w:rsidR="00B1289A">
        <w:t xml:space="preserve">were </w:t>
      </w:r>
      <w:r w:rsidR="00553C0C" w:rsidRPr="00553C0C">
        <w:t>independent of FEV</w:t>
      </w:r>
      <w:r w:rsidR="00553C0C" w:rsidRPr="00553C0C">
        <w:rPr>
          <w:vertAlign w:val="subscript"/>
        </w:rPr>
        <w:t>1</w:t>
      </w:r>
      <w:r w:rsidR="00D6718E">
        <w:rPr>
          <w:vertAlign w:val="subscript"/>
        </w:rPr>
        <w:fldChar w:fldCharType="begin">
          <w:fldData xml:space="preserve">PEVuZE5vdGU+PENpdGU+PEF1dGhvcj5Cb2VjazwvQXV0aG9yPjxZZWFyPjIwMTY8L1llYXI+PFJl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Ew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</w:fldData>
        </w:fldChar>
      </w:r>
      <w:r w:rsidR="000737AC">
        <w:rPr>
          <w:vertAlign w:val="subscript"/>
        </w:rPr>
        <w:instrText xml:space="preserve"> ADDIN EN.CITE </w:instrText>
      </w:r>
      <w:r w:rsidR="000737AC">
        <w:rPr>
          <w:vertAlign w:val="subscript"/>
        </w:rPr>
        <w:fldChar w:fldCharType="begin">
          <w:fldData xml:space="preserve">PEVuZE5vdGU+PENpdGU+PEF1dGhvcj5Cb2VjazwvQXV0aG9yPjxZZWFyPjIwMTY8L1llYXI+PFJl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Ew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</w:fldData>
        </w:fldChar>
      </w:r>
      <w:r w:rsidR="000737AC">
        <w:rPr>
          <w:vertAlign w:val="subscript"/>
        </w:rPr>
        <w:instrText xml:space="preserve"> ADDIN EN.CITE.DATA </w:instrText>
      </w:r>
      <w:r w:rsidR="000737AC">
        <w:rPr>
          <w:vertAlign w:val="subscript"/>
        </w:rPr>
      </w:r>
      <w:r w:rsidR="000737AC">
        <w:rPr>
          <w:vertAlign w:val="subscript"/>
        </w:rPr>
        <w:fldChar w:fldCharType="end"/>
      </w:r>
      <w:r w:rsidR="00D6718E">
        <w:rPr>
          <w:vertAlign w:val="subscript"/>
        </w:rPr>
      </w:r>
      <w:r w:rsidR="00D6718E">
        <w:rPr>
          <w:vertAlign w:val="subscript"/>
        </w:rPr>
        <w:fldChar w:fldCharType="separate"/>
      </w:r>
      <w:r w:rsidR="000737AC" w:rsidRPr="000737AC">
        <w:rPr>
          <w:noProof/>
          <w:vertAlign w:val="superscript"/>
        </w:rPr>
        <w:t>54</w:t>
      </w:r>
      <w:r w:rsidR="00D6718E">
        <w:rPr>
          <w:vertAlign w:val="subscript"/>
        </w:rPr>
        <w:fldChar w:fldCharType="end"/>
      </w:r>
      <w:r w:rsidR="00553C0C" w:rsidRPr="00553C0C">
        <w:t>.</w:t>
      </w:r>
      <w:r w:rsidR="00526C59">
        <w:t xml:space="preserve"> </w:t>
      </w:r>
      <w:r w:rsidR="003F4FE1">
        <w:t xml:space="preserve">Lopes </w:t>
      </w:r>
      <w:r w:rsidR="003F4FE1" w:rsidRPr="00BC2586">
        <w:rPr>
          <w:i/>
        </w:rPr>
        <w:t>et al</w:t>
      </w:r>
      <w:r w:rsidR="003F4FE1">
        <w:t xml:space="preserve"> </w:t>
      </w:r>
      <w:r w:rsidR="00D6240C">
        <w:t xml:space="preserve">noted </w:t>
      </w:r>
      <w:r w:rsidR="00D6718E">
        <w:t>a</w:t>
      </w:r>
      <w:r w:rsidR="00101AAF">
        <w:t xml:space="preserve"> strong negative correlation between </w:t>
      </w:r>
      <w:r w:rsidR="006D493F" w:rsidRPr="004D5410">
        <w:t>SIII</w:t>
      </w:r>
      <w:r w:rsidR="006D493F" w:rsidRPr="004D2D0A">
        <w:rPr>
          <w:vertAlign w:val="subscript"/>
        </w:rPr>
        <w:t>N2SBW</w:t>
      </w:r>
      <w:r w:rsidR="006D493F">
        <w:rPr>
          <w:vertAlign w:val="subscript"/>
        </w:rPr>
        <w:t xml:space="preserve"> </w:t>
      </w:r>
      <w:r w:rsidR="006D493F">
        <w:t xml:space="preserve">and 6MWD </w:t>
      </w:r>
      <w:r w:rsidR="006D493F" w:rsidRPr="006D493F">
        <w:t>(r =-0.796; p = 0.0001)</w:t>
      </w:r>
      <w:r w:rsidR="006D493F">
        <w:t xml:space="preserve"> </w:t>
      </w:r>
      <w:r w:rsidR="00D6240C">
        <w:t>and</w:t>
      </w:r>
      <w:r w:rsidR="006D493F">
        <w:t xml:space="preserve"> moderate correlations between 6MWD and RV (r =-0.651; p = 0.0001) and </w:t>
      </w:r>
      <w:r w:rsidR="006D493F" w:rsidRPr="006D493F">
        <w:t>(RV/TLC) (r =-0.600; p = 0.0004)</w:t>
      </w:r>
      <w:r w:rsidR="0061321E">
        <w:fldChar w:fldCharType="begin">
          <w:fldData xml:space="preserve">PEVuZE5vdGU+PENpdGU+PEF1dGhvcj5Mb3BlczwvQXV0aG9yPjxZZWFyPjIwMTQ8L1llYXI+PFJl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0737AC">
        <w:instrText xml:space="preserve"> ADDIN EN.CITE </w:instrText>
      </w:r>
      <w:r w:rsidR="000737AC">
        <w:fldChar w:fldCharType="begin">
          <w:fldData xml:space="preserve">PEVuZE5vdGU+PENpdGU+PEF1dGhvcj5Mb3BlczwvQXV0aG9yPjxZZWFyPjIwMTQ8L1llYXI+PFJl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0737AC">
        <w:instrText xml:space="preserve"> ADDIN EN.CITE.DATA </w:instrText>
      </w:r>
      <w:r w:rsidR="000737AC">
        <w:fldChar w:fldCharType="end"/>
      </w:r>
      <w:r w:rsidR="0061321E">
        <w:fldChar w:fldCharType="separate"/>
      </w:r>
      <w:r w:rsidR="000737AC" w:rsidRPr="000737AC">
        <w:rPr>
          <w:noProof/>
          <w:vertAlign w:val="superscript"/>
        </w:rPr>
        <w:t>53</w:t>
      </w:r>
      <w:r w:rsidR="0061321E">
        <w:fldChar w:fldCharType="end"/>
      </w:r>
      <w:r w:rsidR="006D493F">
        <w:t xml:space="preserve">. </w:t>
      </w:r>
      <w:r w:rsidR="00D82FC8">
        <w:t xml:space="preserve">A multiple regression analysis </w:t>
      </w:r>
      <w:r w:rsidR="00D6718E">
        <w:t xml:space="preserve">by Ofir </w:t>
      </w:r>
      <w:r w:rsidR="00D6718E" w:rsidRPr="00BC2586">
        <w:rPr>
          <w:i/>
        </w:rPr>
        <w:t>et al</w:t>
      </w:r>
      <w:r w:rsidR="00D6718E">
        <w:t xml:space="preserve">; </w:t>
      </w:r>
      <w:r w:rsidR="00D82FC8">
        <w:t xml:space="preserve">did not implicate small airways tests </w:t>
      </w:r>
      <w:r w:rsidR="00D82FC8" w:rsidRPr="00D12973">
        <w:t>(spirometry, body plethysmography, single breath washout indices)</w:t>
      </w:r>
      <w:r w:rsidR="00D82FC8">
        <w:t xml:space="preserve"> as contributors to exertional </w:t>
      </w:r>
      <w:r w:rsidR="00E135DB">
        <w:t>dyspnoea</w:t>
      </w:r>
      <w:r w:rsidR="00A94079">
        <w:fldChar w:fldCharType="begin">
          <w:fldData xml:space="preserve">PEVuZE5vdGU+PENpdGU+PEF1dGhvcj5PZmlyPC9BdXRob3I+PFllYXI+MjAwODwvWWVhcj48UmVj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0737AC">
        <w:instrText xml:space="preserve"> ADDIN EN.CITE </w:instrText>
      </w:r>
      <w:r w:rsidR="000737AC">
        <w:fldChar w:fldCharType="begin">
          <w:fldData xml:space="preserve">PEVuZE5vdGU+PENpdGU+PEF1dGhvcj5PZmlyPC9BdXRob3I+PFllYXI+MjAwODwvWWVhcj48UmVj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0737AC">
        <w:instrText xml:space="preserve"> ADDIN EN.CITE.DATA </w:instrText>
      </w:r>
      <w:r w:rsidR="000737AC">
        <w:fldChar w:fldCharType="end"/>
      </w:r>
      <w:r w:rsidR="00A94079">
        <w:fldChar w:fldCharType="separate"/>
      </w:r>
      <w:r w:rsidR="000737AC" w:rsidRPr="000737AC">
        <w:rPr>
          <w:noProof/>
          <w:vertAlign w:val="superscript"/>
        </w:rPr>
        <w:t>55</w:t>
      </w:r>
      <w:r w:rsidR="00A94079">
        <w:fldChar w:fldCharType="end"/>
      </w:r>
      <w:r w:rsidR="00D82FC8">
        <w:t xml:space="preserve">. </w:t>
      </w:r>
    </w:p>
    <w:p w14:paraId="45E4E2DF" w14:textId="76164141" w:rsidR="00593CF4" w:rsidRDefault="0062574F" w:rsidP="00593CF4">
      <w:pPr>
        <w:pStyle w:val="Heading3"/>
      </w:pPr>
      <w:r>
        <w:t xml:space="preserve">Exacerbation frequency and severity </w:t>
      </w:r>
    </w:p>
    <w:p w14:paraId="46D23551" w14:textId="7CD1D0C5" w:rsidR="00593CF4" w:rsidRDefault="00CF6DB7" w:rsidP="00325132">
      <w:r w:rsidRPr="00CF6DB7">
        <w:t xml:space="preserve">Incorvaia </w:t>
      </w:r>
      <w:r w:rsidRPr="00CF6DB7">
        <w:rPr>
          <w:i/>
        </w:rPr>
        <w:t>et al</w:t>
      </w:r>
      <w:r w:rsidR="005177DB" w:rsidRPr="00CF6DB7">
        <w:t xml:space="preserve"> </w:t>
      </w:r>
      <w:r w:rsidR="005177DB">
        <w:t>found that frequent exacerbators had significantly lower FEF</w:t>
      </w:r>
      <w:r w:rsidR="005177DB" w:rsidRPr="005177DB">
        <w:rPr>
          <w:vertAlign w:val="subscript"/>
        </w:rPr>
        <w:t xml:space="preserve">25-75 </w:t>
      </w:r>
      <w:r w:rsidR="005177DB" w:rsidRPr="005177DB">
        <w:t>compared to infrequent exacerbators</w:t>
      </w:r>
      <w:r w:rsidR="005177DB">
        <w:rPr>
          <w:vertAlign w:val="subscript"/>
        </w:rPr>
        <w:t xml:space="preserve"> </w:t>
      </w:r>
      <w:r w:rsidR="005177DB" w:rsidRPr="005177DB">
        <w:t>(</w:t>
      </w:r>
      <w:r w:rsidR="005177DB">
        <w:t>624 ± 418 mL v</w:t>
      </w:r>
      <w:r w:rsidR="00136B73">
        <w:t xml:space="preserve">ersus 865 ± 372 mL (p = 0.002). </w:t>
      </w:r>
    </w:p>
    <w:p w14:paraId="087D278B" w14:textId="3863342A" w:rsidR="00FE02F4" w:rsidRDefault="002714AC" w:rsidP="00045042">
      <w:pPr>
        <w:pStyle w:val="Heading2"/>
      </w:pPr>
      <w:r>
        <w:t>Discussion</w:t>
      </w:r>
    </w:p>
    <w:p w14:paraId="73972AC2" w14:textId="79B56280" w:rsidR="009E4CEB" w:rsidRDefault="005878D2" w:rsidP="00230DC9">
      <w:r>
        <w:t>S</w:t>
      </w:r>
      <w:r w:rsidR="001B63D5">
        <w:t>mall airways disease</w:t>
      </w:r>
      <w:r w:rsidR="00552E57">
        <w:t xml:space="preserve"> (SAD)</w:t>
      </w:r>
      <w:r w:rsidR="001B63D5">
        <w:t xml:space="preserve"> </w:t>
      </w:r>
      <w:r w:rsidR="00C97DB8">
        <w:t>is</w:t>
      </w:r>
      <w:r w:rsidR="00715EC4">
        <w:t xml:space="preserve"> </w:t>
      </w:r>
      <w:r w:rsidR="00765DEA">
        <w:t xml:space="preserve">considered </w:t>
      </w:r>
      <w:r w:rsidR="00715EC4">
        <w:t xml:space="preserve">a central pathological process in COPD and with evidence that it may precede the onset of emphysema it is </w:t>
      </w:r>
      <w:r w:rsidR="00765DEA">
        <w:t xml:space="preserve">potentially </w:t>
      </w:r>
      <w:r w:rsidR="00715EC4">
        <w:t>of great importance</w:t>
      </w:r>
      <w:r w:rsidR="005732ED">
        <w:t xml:space="preserve"> in understanding early disease</w:t>
      </w:r>
      <w:r w:rsidR="00213722">
        <w:fldChar w:fldCharType="begin">
          <w:fldData xml:space="preserve">PEVuZE5vdGU+PENpdGU+PEF1dGhvcj5Ib2dnPC9BdXRob3I+PFllYXI+MjAxMzwvWWVhcj48UmVj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TQzNi00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21498">
        <w:instrText xml:space="preserve"> ADDIN EN.CITE </w:instrText>
      </w:r>
      <w:r w:rsidR="00121498">
        <w:fldChar w:fldCharType="begin">
          <w:fldData xml:space="preserve">PEVuZE5vdGU+PENpdGU+PEF1dGhvcj5Ib2dnPC9BdXRob3I+PFllYXI+MjAxMzwvWWVhcj48UmVj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TQzNi00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121498">
        <w:instrText xml:space="preserve"> ADDIN EN.CITE.DATA </w:instrText>
      </w:r>
      <w:r w:rsidR="00121498">
        <w:fldChar w:fldCharType="end"/>
      </w:r>
      <w:r w:rsidR="00213722">
        <w:fldChar w:fldCharType="separate"/>
      </w:r>
      <w:r w:rsidR="00121498" w:rsidRPr="00121498">
        <w:rPr>
          <w:noProof/>
          <w:vertAlign w:val="superscript"/>
        </w:rPr>
        <w:t>58</w:t>
      </w:r>
      <w:r w:rsidR="00213722">
        <w:fldChar w:fldCharType="end"/>
      </w:r>
      <w:r w:rsidR="00715EC4">
        <w:t xml:space="preserve">. </w:t>
      </w:r>
      <w:r w:rsidR="0064003B" w:rsidRPr="0064003B">
        <w:t xml:space="preserve">Due to the difficulty of obtaining </w:t>
      </w:r>
      <w:r w:rsidR="0064003B" w:rsidRPr="0064003B">
        <w:rPr>
          <w:i/>
        </w:rPr>
        <w:t>in vivo</w:t>
      </w:r>
      <w:r w:rsidR="0064003B" w:rsidRPr="0064003B">
        <w:t xml:space="preserve"> biological samples, there is limited understanding of pathological developments</w:t>
      </w:r>
      <w:r w:rsidR="00E135DB">
        <w:t xml:space="preserve"> in</w:t>
      </w:r>
      <w:r w:rsidR="0064003B" w:rsidRPr="0064003B">
        <w:t xml:space="preserve"> real time within the small airways.</w:t>
      </w:r>
      <w:r w:rsidR="0064003B">
        <w:t xml:space="preserve"> Hence, other non-invasive markers of SAD such as CT and physiological indices have been developed. </w:t>
      </w:r>
      <w:r w:rsidR="00F040A7" w:rsidRPr="00905F00">
        <w:t xml:space="preserve">A comprehensive understanding of both physiological and </w:t>
      </w:r>
      <w:r w:rsidR="00890E84" w:rsidRPr="00905F00">
        <w:t xml:space="preserve">CT </w:t>
      </w:r>
      <w:r w:rsidR="00291DC9" w:rsidRPr="00905F00">
        <w:t xml:space="preserve">markers of SAD </w:t>
      </w:r>
      <w:r w:rsidR="00066833" w:rsidRPr="00905F00">
        <w:t>may</w:t>
      </w:r>
      <w:r w:rsidR="00291DC9" w:rsidRPr="00905F00">
        <w:t xml:space="preserve"> enable better phenotyping of COPD, mapping of severity and progression</w:t>
      </w:r>
      <w:r w:rsidR="00066833" w:rsidRPr="00905F00">
        <w:t>,</w:t>
      </w:r>
      <w:r w:rsidR="00D32FA1">
        <w:t xml:space="preserve"> and assessment of</w:t>
      </w:r>
      <w:r w:rsidR="00291DC9" w:rsidRPr="00905F00">
        <w:t xml:space="preserve"> therapeutic intervention</w:t>
      </w:r>
      <w:r w:rsidR="00E135DB">
        <w:t>s</w:t>
      </w:r>
      <w:r w:rsidR="00291DC9" w:rsidRPr="00905F00">
        <w:t>.</w:t>
      </w:r>
      <w:r w:rsidR="00291DC9">
        <w:t xml:space="preserve"> </w:t>
      </w:r>
      <w:r w:rsidR="00715EC4">
        <w:t xml:space="preserve">With improvement in physiological and </w:t>
      </w:r>
      <w:r w:rsidR="001F1916">
        <w:t xml:space="preserve">CT </w:t>
      </w:r>
      <w:r w:rsidR="00715EC4">
        <w:t xml:space="preserve">imaging techniques, there is significant interest in </w:t>
      </w:r>
      <w:r w:rsidR="00512205">
        <w:t xml:space="preserve">the </w:t>
      </w:r>
      <w:r w:rsidR="00715EC4">
        <w:t>non-invasive measuremen</w:t>
      </w:r>
      <w:r w:rsidR="004C037A">
        <w:t xml:space="preserve">t of </w:t>
      </w:r>
      <w:r w:rsidR="009252DF">
        <w:t>SAD</w:t>
      </w:r>
      <w:r w:rsidR="004C037A">
        <w:t xml:space="preserve">. </w:t>
      </w:r>
      <w:r w:rsidR="00334A55">
        <w:t xml:space="preserve">This systematic review is, to our knowledge, the first to summarize the evidence relating physiological measures of </w:t>
      </w:r>
      <w:r w:rsidR="009252DF">
        <w:t>SAD</w:t>
      </w:r>
      <w:r w:rsidR="00334A55">
        <w:t xml:space="preserve"> to clinically important outcomes</w:t>
      </w:r>
      <w:r w:rsidR="000F6605">
        <w:t>, in COPD</w:t>
      </w:r>
      <w:r w:rsidR="00334A55">
        <w:t>. Furthermore, it is the first to collate data which explores the relationsh</w:t>
      </w:r>
      <w:r w:rsidR="00512205">
        <w:t xml:space="preserve">ip between physiological and </w:t>
      </w:r>
      <w:r w:rsidR="00334A55">
        <w:t xml:space="preserve">CT markers of </w:t>
      </w:r>
      <w:r>
        <w:t>SAD</w:t>
      </w:r>
      <w:r w:rsidR="002473C4">
        <w:t>.</w:t>
      </w:r>
      <w:r w:rsidR="00230DC9">
        <w:t xml:space="preserve"> </w:t>
      </w:r>
    </w:p>
    <w:p w14:paraId="2398929A" w14:textId="5E5F6761" w:rsidR="009E4CEB" w:rsidRDefault="009E4CEB" w:rsidP="009E4CEB">
      <w:pPr>
        <w:pStyle w:val="Heading3"/>
      </w:pPr>
      <w:r w:rsidRPr="00AD1F10">
        <w:rPr>
          <w:highlight w:val="yellow"/>
        </w:rPr>
        <w:t>CT gas trapping markers</w:t>
      </w:r>
    </w:p>
    <w:p w14:paraId="296D3760" w14:textId="5D844CEA" w:rsidR="00230DC9" w:rsidRDefault="00230DC9" w:rsidP="00230DC9">
      <w:r>
        <w:t xml:space="preserve">The lack of standardisation of CT defined SAD is highlighted in this review with </w:t>
      </w:r>
      <w:r w:rsidRPr="00B01B99">
        <w:t>RA&lt;</w:t>
      </w:r>
      <w:r w:rsidRPr="00B01B99">
        <w:rPr>
          <w:vertAlign w:val="subscript"/>
        </w:rPr>
        <w:t>900-950</w:t>
      </w:r>
      <w:r w:rsidRPr="00B01B99">
        <w:t>-change</w:t>
      </w:r>
      <w:r>
        <w:t xml:space="preserve">, </w:t>
      </w:r>
      <w:r w:rsidRPr="00B01B99">
        <w:t>RVC</w:t>
      </w:r>
      <w:r w:rsidRPr="00B01B99">
        <w:rPr>
          <w:vertAlign w:val="subscript"/>
        </w:rPr>
        <w:t>860–950</w:t>
      </w:r>
      <w:r>
        <w:rPr>
          <w:vertAlign w:val="subscript"/>
        </w:rPr>
        <w:t xml:space="preserve"> </w:t>
      </w:r>
      <w:r>
        <w:t>and MLD E/I all bein</w:t>
      </w:r>
      <w:r w:rsidR="00BB621C">
        <w:t>g reported</w:t>
      </w:r>
      <w:r w:rsidR="00BB621C" w:rsidRPr="004415D4">
        <w:rPr>
          <w:highlight w:val="yellow"/>
        </w:rPr>
        <w:t>.</w:t>
      </w:r>
      <w:r w:rsidR="00EC0655" w:rsidRPr="004415D4">
        <w:rPr>
          <w:highlight w:val="yellow"/>
        </w:rPr>
        <w:t xml:space="preserve"> </w:t>
      </w:r>
      <w:r w:rsidR="00B34596">
        <w:rPr>
          <w:highlight w:val="yellow"/>
        </w:rPr>
        <w:t>Five</w:t>
      </w:r>
      <w:r w:rsidR="004E14AA" w:rsidRPr="004415D4">
        <w:rPr>
          <w:highlight w:val="yellow"/>
        </w:rPr>
        <w:t xml:space="preserve"> of the </w:t>
      </w:r>
      <w:r w:rsidR="004E14AA" w:rsidRPr="004E14AA">
        <w:rPr>
          <w:highlight w:val="yellow"/>
        </w:rPr>
        <w:t xml:space="preserve">studies in this review showed </w:t>
      </w:r>
      <w:r w:rsidR="00B34596">
        <w:rPr>
          <w:highlight w:val="yellow"/>
        </w:rPr>
        <w:t xml:space="preserve">moderate to </w:t>
      </w:r>
      <w:r w:rsidR="004E14AA" w:rsidRPr="004E14AA">
        <w:rPr>
          <w:highlight w:val="yellow"/>
        </w:rPr>
        <w:t xml:space="preserve">strong correlations between MLD E/I and physiological indices of </w:t>
      </w:r>
      <w:r w:rsidR="00792A38">
        <w:rPr>
          <w:highlight w:val="yellow"/>
        </w:rPr>
        <w:t>small airways disease</w:t>
      </w:r>
      <w:r w:rsidR="004E14AA" w:rsidRPr="004E14AA">
        <w:rPr>
          <w:highlight w:val="yellow"/>
        </w:rPr>
        <w:t xml:space="preserve">. </w:t>
      </w:r>
      <w:r w:rsidR="00BD11CF">
        <w:rPr>
          <w:highlight w:val="yellow"/>
        </w:rPr>
        <w:t>Strong</w:t>
      </w:r>
      <w:r w:rsidR="004E14AA">
        <w:rPr>
          <w:highlight w:val="yellow"/>
        </w:rPr>
        <w:t xml:space="preserve"> correlations have also been documented between indices of SAD derived from non-rigid techniques and physiological indices, although only two studies have explored this so far.</w:t>
      </w:r>
      <w:r w:rsidR="006354DA">
        <w:t xml:space="preserve"> </w:t>
      </w:r>
      <w:r w:rsidR="00472F4A">
        <w:t>Whether these markers</w:t>
      </w:r>
      <w:r>
        <w:t xml:space="preserve"> provide additional value beyond MLD E/I is unclear with Kim </w:t>
      </w:r>
      <w:r w:rsidRPr="004A17F9">
        <w:rPr>
          <w:i/>
        </w:rPr>
        <w:t>et al</w:t>
      </w:r>
      <w:r>
        <w:t xml:space="preserve"> finding the association to be similar to that noted with MLD E/I</w:t>
      </w:r>
      <w:r>
        <w:fldChar w:fldCharType="begin">
          <w:fldData xml:space="preserve">PEVuZE5vdGU+PENpdGU+PEF1dGhvcj5LaW08L0F1dGhvcj48WWVhcj4yMDE1PC9ZZWFyPjxSZWNO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</w:fldData>
        </w:fldChar>
      </w:r>
      <w:r w:rsidR="000737AC">
        <w:instrText xml:space="preserve"> ADDIN EN.CITE </w:instrText>
      </w:r>
      <w:r w:rsidR="000737AC">
        <w:fldChar w:fldCharType="begin">
          <w:fldData xml:space="preserve">PEVuZE5vdGU+PENpdGU+PEF1dGhvcj5LaW08L0F1dGhvcj48WWVhcj4yMDE1PC9ZZWFyPjxSZWNO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</w:fldData>
        </w:fldChar>
      </w:r>
      <w:r w:rsidR="000737AC">
        <w:instrText xml:space="preserve"> ADDIN EN.CITE.DATA </w:instrText>
      </w:r>
      <w:r w:rsidR="000737AC">
        <w:fldChar w:fldCharType="end"/>
      </w:r>
      <w:r>
        <w:fldChar w:fldCharType="separate"/>
      </w:r>
      <w:r w:rsidR="000737AC" w:rsidRPr="000737AC">
        <w:rPr>
          <w:noProof/>
          <w:vertAlign w:val="superscript"/>
        </w:rPr>
        <w:t>43</w:t>
      </w:r>
      <w:r>
        <w:fldChar w:fldCharType="end"/>
      </w:r>
      <w:r>
        <w:t xml:space="preserve"> </w:t>
      </w:r>
      <w:r w:rsidR="000F6605">
        <w:t>,</w:t>
      </w:r>
      <w:r>
        <w:t xml:space="preserve">whereas </w:t>
      </w:r>
      <w:r w:rsidRPr="00B34596">
        <w:t xml:space="preserve">Pompe </w:t>
      </w:r>
      <w:r w:rsidRPr="00770CA8">
        <w:rPr>
          <w:i/>
        </w:rPr>
        <w:t>et al</w:t>
      </w:r>
      <w:r>
        <w:t xml:space="preserve"> showed </w:t>
      </w:r>
      <w:r w:rsidRPr="00142968">
        <w:t>PRM</w:t>
      </w:r>
      <w:r w:rsidRPr="00142968">
        <w:rPr>
          <w:vertAlign w:val="superscript"/>
        </w:rPr>
        <w:t>fSAD</w:t>
      </w:r>
      <w:r>
        <w:t xml:space="preserve"> to correlate better with RV/TLC than MLD E/I. </w:t>
      </w:r>
      <w:r w:rsidR="004E14AA">
        <w:rPr>
          <w:highlight w:val="yellow"/>
        </w:rPr>
        <w:t xml:space="preserve">For the calculation </w:t>
      </w:r>
      <w:r w:rsidR="004E14AA" w:rsidRPr="004E14AA">
        <w:rPr>
          <w:highlight w:val="yellow"/>
        </w:rPr>
        <w:t xml:space="preserve">of MLD E/I, processing requirements are less demanding and </w:t>
      </w:r>
      <w:r w:rsidR="004E14AA">
        <w:rPr>
          <w:highlight w:val="yellow"/>
        </w:rPr>
        <w:t xml:space="preserve">analysis </w:t>
      </w:r>
      <w:r w:rsidR="004E14AA" w:rsidRPr="004E14AA">
        <w:rPr>
          <w:highlight w:val="yellow"/>
        </w:rPr>
        <w:t>software more readily available compared to non-rigid registration analyses.</w:t>
      </w:r>
      <w:r w:rsidR="004E14AA">
        <w:t xml:space="preserve"> </w:t>
      </w:r>
      <w:r w:rsidR="004E14AA" w:rsidRPr="004E14AA">
        <w:rPr>
          <w:highlight w:val="yellow"/>
        </w:rPr>
        <w:t>However, the</w:t>
      </w:r>
      <w:r w:rsidR="00062F95">
        <w:rPr>
          <w:highlight w:val="yellow"/>
        </w:rPr>
        <w:t xml:space="preserve"> advantage</w:t>
      </w:r>
      <w:r w:rsidR="004E14AA" w:rsidRPr="004E14AA">
        <w:rPr>
          <w:highlight w:val="yellow"/>
        </w:rPr>
        <w:t xml:space="preserve"> of non-rigid registration techniques to differenti</w:t>
      </w:r>
      <w:r w:rsidR="00062F95">
        <w:rPr>
          <w:highlight w:val="yellow"/>
        </w:rPr>
        <w:t xml:space="preserve">ate between emphysema and SAD may provide clinicians with </w:t>
      </w:r>
      <w:r w:rsidR="005F6963">
        <w:rPr>
          <w:highlight w:val="yellow"/>
        </w:rPr>
        <w:t>important</w:t>
      </w:r>
      <w:r w:rsidR="00062F95">
        <w:rPr>
          <w:highlight w:val="yellow"/>
        </w:rPr>
        <w:t xml:space="preserve"> information</w:t>
      </w:r>
      <w:r w:rsidR="00062F95">
        <w:t>.</w:t>
      </w:r>
      <w:r w:rsidR="004E14AA">
        <w:t xml:space="preserve"> </w:t>
      </w:r>
      <w:r w:rsidR="00DD4303" w:rsidRPr="00DD4303">
        <w:rPr>
          <w:highlight w:val="yellow"/>
        </w:rPr>
        <w:t>Although, s</w:t>
      </w:r>
      <w:r w:rsidR="00513ECA" w:rsidRPr="00DD4303">
        <w:rPr>
          <w:highlight w:val="yellow"/>
        </w:rPr>
        <w:t xml:space="preserve">trong associations between </w:t>
      </w:r>
      <w:r w:rsidR="00F234A0" w:rsidRPr="00DD4303">
        <w:rPr>
          <w:highlight w:val="yellow"/>
        </w:rPr>
        <w:t xml:space="preserve">various </w:t>
      </w:r>
      <w:r w:rsidR="00513ECA" w:rsidRPr="00DD4303">
        <w:rPr>
          <w:highlight w:val="yellow"/>
        </w:rPr>
        <w:t>CT markers of SAD and either spirometric or</w:t>
      </w:r>
      <w:r w:rsidR="00F234A0" w:rsidRPr="00DD4303">
        <w:rPr>
          <w:highlight w:val="yellow"/>
        </w:rPr>
        <w:t xml:space="preserve"> lung volume measures </w:t>
      </w:r>
      <w:r w:rsidR="00DC35E7" w:rsidRPr="00DD4303">
        <w:rPr>
          <w:highlight w:val="yellow"/>
        </w:rPr>
        <w:t>have been documented</w:t>
      </w:r>
      <w:r w:rsidR="00DD4303" w:rsidRPr="00DD4303">
        <w:rPr>
          <w:highlight w:val="yellow"/>
        </w:rPr>
        <w:t xml:space="preserve">, </w:t>
      </w:r>
      <w:r w:rsidR="00472F4A" w:rsidRPr="00DD4303">
        <w:rPr>
          <w:highlight w:val="yellow"/>
        </w:rPr>
        <w:t>t</w:t>
      </w:r>
      <w:r w:rsidR="00DC35E7" w:rsidRPr="00DD4303">
        <w:rPr>
          <w:highlight w:val="yellow"/>
        </w:rPr>
        <w:t>he appropriateness of</w:t>
      </w:r>
      <w:r w:rsidR="000F0610" w:rsidRPr="00DD4303">
        <w:rPr>
          <w:highlight w:val="yellow"/>
        </w:rPr>
        <w:t xml:space="preserve"> </w:t>
      </w:r>
      <w:r w:rsidR="001E1DAF" w:rsidRPr="00DD4303">
        <w:rPr>
          <w:highlight w:val="yellow"/>
        </w:rPr>
        <w:t xml:space="preserve">spirometric </w:t>
      </w:r>
      <w:r w:rsidR="000F0610" w:rsidRPr="00DD4303">
        <w:rPr>
          <w:highlight w:val="yellow"/>
        </w:rPr>
        <w:t>measures</w:t>
      </w:r>
      <w:r w:rsidR="00770CA8" w:rsidRPr="00DD4303">
        <w:rPr>
          <w:highlight w:val="yellow"/>
        </w:rPr>
        <w:t xml:space="preserve"> of SAD</w:t>
      </w:r>
      <w:r w:rsidR="000F0610" w:rsidRPr="00DD4303">
        <w:rPr>
          <w:highlight w:val="yellow"/>
        </w:rPr>
        <w:t xml:space="preserve"> is</w:t>
      </w:r>
      <w:r w:rsidR="00DC35E7" w:rsidRPr="00DD4303">
        <w:rPr>
          <w:highlight w:val="yellow"/>
        </w:rPr>
        <w:t xml:space="preserve"> </w:t>
      </w:r>
      <w:r w:rsidR="00F234A0" w:rsidRPr="00DD4303">
        <w:rPr>
          <w:highlight w:val="yellow"/>
        </w:rPr>
        <w:t>debatable</w:t>
      </w:r>
      <w:r w:rsidR="000F6605" w:rsidRPr="00DD4303">
        <w:rPr>
          <w:highlight w:val="yellow"/>
        </w:rPr>
        <w:fldChar w:fldCharType="begin"/>
      </w:r>
      <w:r w:rsidR="00121498">
        <w:rPr>
          <w:highlight w:val="yellow"/>
        </w:rPr>
        <w:instrText xml:space="preserve"> ADDIN EN.CITE &lt;EndNote&gt;&lt;Cite&gt;&lt;Author&gt;Miller&lt;/Author&gt;&lt;Year&gt;1991&lt;/Year&gt;&lt;RecNum&gt;1504&lt;/RecNum&gt;&lt;DisplayText&gt;&lt;style face="superscript"&gt;59&lt;/style&gt;&lt;/DisplayText&gt;&lt;record&gt;&lt;rec-number&gt;1504&lt;/rec-number&gt;&lt;foreign-keys&gt;&lt;key app="EN" db-id="pvtptv5w8sx9ase5rwxppetwta2ep9p9vept" timestamp="1502713259"&gt;1504&lt;/key&gt;&lt;/foreign-keys&gt;&lt;ref-type name="Journal Article"&gt;17&lt;/ref-type&gt;&lt;contributors&gt;&lt;authors&gt;&lt;author&gt;Miller, A.&lt;/author&gt;&lt;/authors&gt;&lt;/contributors&gt;&lt;titles&gt;&lt;title&gt;Lung function testing: selection of reference values and interpretative strategies. American Thoracic Society&lt;/title&gt;&lt;secondary-title&gt;Am Rev Respir Dis&lt;/secondary-title&gt;&lt;alt-title&gt;The American review of respiratory disease&lt;/alt-title&gt;&lt;/titles&gt;&lt;periodical&gt;&lt;full-title&gt;American Review of Respiratory Disease&lt;/full-title&gt;&lt;abbr-1&gt;Am Rev Respir Dis&lt;/abbr-1&gt;&lt;/periodical&gt;&lt;pages&gt;1202-18&lt;/pages&gt;&lt;volume&gt;144&lt;/volume&gt;&lt;number&gt;5&lt;/number&gt;&lt;edition&gt;1991/11/01&lt;/edition&gt;&lt;keywords&gt;&lt;keyword&gt;Humans&lt;/keyword&gt;&lt;keyword&gt;Pulmonary Medicine&lt;/keyword&gt;&lt;keyword&gt;Reference Values&lt;/keyword&gt;&lt;keyword&gt;Respiratory Function Tests/methods/*standards/statistics &amp;amp; numerical data&lt;/keyword&gt;&lt;keyword&gt;Societies, Medical&lt;/keyword&gt;&lt;keyword&gt;United States&lt;/keyword&gt;&lt;/keywords&gt;&lt;dates&gt;&lt;year&gt;1991&lt;/year&gt;&lt;pub-dates&gt;&lt;date&gt;Nov&lt;/date&gt;&lt;/pub-dates&gt;&lt;/dates&gt;&lt;isbn&gt;0003-0805 (Print)&amp;#xD;0003-0805&lt;/isbn&gt;&lt;accession-num&gt;1952453&lt;/accession-num&gt;&lt;urls&gt;&lt;/urls&gt;&lt;electronic-resource-num&gt;10.1164/ajrccm/144.5.1202&lt;/electronic-resource-num&gt;&lt;remote-database-provider&gt;NLM&lt;/remote-database-provider&gt;&lt;language&gt;eng&lt;/language&gt;&lt;/record&gt;&lt;/Cite&gt;&lt;/EndNote&gt;</w:instrText>
      </w:r>
      <w:r w:rsidR="000F6605" w:rsidRPr="00DD4303">
        <w:rPr>
          <w:highlight w:val="yellow"/>
        </w:rPr>
        <w:fldChar w:fldCharType="separate"/>
      </w:r>
      <w:r w:rsidR="00121498" w:rsidRPr="00121498">
        <w:rPr>
          <w:noProof/>
          <w:highlight w:val="yellow"/>
          <w:vertAlign w:val="superscript"/>
        </w:rPr>
        <w:t>59</w:t>
      </w:r>
      <w:r w:rsidR="000F6605" w:rsidRPr="00DD4303">
        <w:rPr>
          <w:highlight w:val="yellow"/>
        </w:rPr>
        <w:fldChar w:fldCharType="end"/>
      </w:r>
      <w:r w:rsidR="00F234A0" w:rsidRPr="00434EF2">
        <w:t>.</w:t>
      </w:r>
      <w:r w:rsidR="00F234A0">
        <w:t xml:space="preserve"> </w:t>
      </w:r>
      <w:r w:rsidR="009A4EB9" w:rsidRPr="009A4EB9">
        <w:t xml:space="preserve">As technology improves, it is hoped that </w:t>
      </w:r>
      <w:r w:rsidR="001E1DAF">
        <w:t xml:space="preserve">both CT and physiological </w:t>
      </w:r>
      <w:r w:rsidR="009A4EB9" w:rsidRPr="009A4EB9">
        <w:t xml:space="preserve">techniques will be refined, enabling more specific SAD measures and standardisation. </w:t>
      </w:r>
      <w:r w:rsidR="001D4F20" w:rsidRPr="007F7C12">
        <w:t>There is mounting evidence that FOT and inert washout techniques may be more specific in the measurement of SAD</w:t>
      </w:r>
      <w:r w:rsidR="00F94380" w:rsidRPr="007F7C12">
        <w:t xml:space="preserve"> than spirometry,</w:t>
      </w:r>
      <w:r w:rsidR="001D4F20" w:rsidRPr="007F7C12">
        <w:t xml:space="preserve"> and </w:t>
      </w:r>
      <w:r w:rsidR="00F94380" w:rsidRPr="007F7C12">
        <w:t>associate with</w:t>
      </w:r>
      <w:r w:rsidR="001D4F20" w:rsidRPr="007F7C12">
        <w:t xml:space="preserve"> clinical outcomes</w:t>
      </w:r>
      <w:r w:rsidR="00A80C10" w:rsidRPr="007F7C12">
        <w:fldChar w:fldCharType="begin">
          <w:fldData xml:space="preserve">PEVuZE5vdGU+PENpdGU+PEF1dGhvcj5NaWthbW88L0F1dGhvcj48WWVhcj4yMDEzPC9ZZWFyPjxS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737AC">
        <w:instrText xml:space="preserve"> ADDIN EN.CITE </w:instrText>
      </w:r>
      <w:r w:rsidR="000737AC">
        <w:fldChar w:fldCharType="begin">
          <w:fldData xml:space="preserve">PEVuZE5vdGU+PENpdGU+PEF1dGhvcj5NaWthbW88L0F1dGhvcj48WWVhcj4yMDEzPC9ZZWFyPjxS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</w:fldData>
        </w:fldChar>
      </w:r>
      <w:r w:rsidR="000737AC">
        <w:instrText xml:space="preserve"> ADDIN EN.CITE.DATA </w:instrText>
      </w:r>
      <w:r w:rsidR="000737AC">
        <w:fldChar w:fldCharType="end"/>
      </w:r>
      <w:r w:rsidR="00A80C10" w:rsidRPr="007F7C12">
        <w:fldChar w:fldCharType="separate"/>
      </w:r>
      <w:r w:rsidR="000737AC" w:rsidRPr="000737AC">
        <w:rPr>
          <w:noProof/>
          <w:vertAlign w:val="superscript"/>
        </w:rPr>
        <w:t>47-49,51,60,61</w:t>
      </w:r>
      <w:r w:rsidR="00A80C10" w:rsidRPr="007F7C12">
        <w:fldChar w:fldCharType="end"/>
      </w:r>
      <w:r w:rsidR="00A80C10" w:rsidRPr="007F7C12">
        <w:t xml:space="preserve">. </w:t>
      </w:r>
      <w:r w:rsidR="007D7BB1" w:rsidRPr="007F7C12">
        <w:t>Studies comparing</w:t>
      </w:r>
      <w:r w:rsidR="001E1DAF" w:rsidRPr="007F7C12">
        <w:t xml:space="preserve"> </w:t>
      </w:r>
      <w:r w:rsidR="004912AC" w:rsidRPr="007F7C12">
        <w:t>CT measures</w:t>
      </w:r>
      <w:r w:rsidR="00552E57">
        <w:t>,</w:t>
      </w:r>
      <w:r w:rsidR="004912AC">
        <w:t xml:space="preserve"> </w:t>
      </w:r>
      <w:r w:rsidR="00462A7A">
        <w:t>(</w:t>
      </w:r>
      <w:r w:rsidR="008967EC">
        <w:t>MLD E/I and</w:t>
      </w:r>
      <w:r w:rsidR="004912AC">
        <w:t xml:space="preserve"> indices derived from</w:t>
      </w:r>
      <w:r w:rsidR="008967EC">
        <w:t xml:space="preserve"> non-</w:t>
      </w:r>
      <w:r w:rsidR="001E1DAF">
        <w:t>rigid techniques such as PRM</w:t>
      </w:r>
      <w:r w:rsidR="00462A7A">
        <w:t>)</w:t>
      </w:r>
      <w:r w:rsidR="00552E57">
        <w:t xml:space="preserve"> </w:t>
      </w:r>
      <w:r w:rsidR="007D7BB1">
        <w:t xml:space="preserve">with </w:t>
      </w:r>
      <w:r w:rsidR="001E1DAF" w:rsidRPr="009A4EB9">
        <w:t>inert gas washout and oscillometric parameters</w:t>
      </w:r>
      <w:r w:rsidR="007D7BB1">
        <w:t xml:space="preserve"> are needed</w:t>
      </w:r>
      <w:r w:rsidR="001E1DAF">
        <w:t>.</w:t>
      </w:r>
      <w:r w:rsidR="007F7C12">
        <w:t xml:space="preserve"> </w:t>
      </w:r>
      <w:r w:rsidR="007F7C12" w:rsidRPr="00D17AB5">
        <w:t xml:space="preserve">This would </w:t>
      </w:r>
      <w:r w:rsidR="00D17AB5" w:rsidRPr="00D17AB5">
        <w:t xml:space="preserve">aid in the validation of such techniques </w:t>
      </w:r>
      <w:r w:rsidR="00612D1F">
        <w:t>for the measurement of SAD</w:t>
      </w:r>
      <w:r w:rsidR="0045679E" w:rsidRPr="00D17AB5">
        <w:t>.</w:t>
      </w:r>
    </w:p>
    <w:p w14:paraId="6D8A2CB0" w14:textId="5EED0892" w:rsidR="009E4CEB" w:rsidRPr="00AD1F10" w:rsidRDefault="009E4CEB" w:rsidP="009E4CEB">
      <w:pPr>
        <w:pStyle w:val="Heading3"/>
        <w:rPr>
          <w:highlight w:val="yellow"/>
        </w:rPr>
      </w:pPr>
      <w:r w:rsidRPr="00AD1F10">
        <w:rPr>
          <w:highlight w:val="yellow"/>
        </w:rPr>
        <w:t>Symptoms and Health status</w:t>
      </w:r>
    </w:p>
    <w:p w14:paraId="21670058" w14:textId="0598CE2A" w:rsidR="00934BA8" w:rsidRDefault="00CD5A8F" w:rsidP="002714AC">
      <w:r w:rsidRPr="00343810">
        <w:rPr>
          <w:highlight w:val="yellow"/>
        </w:rPr>
        <w:t xml:space="preserve">This review shows correlations between physiological indices of SAD and </w:t>
      </w:r>
      <w:r w:rsidR="00343810">
        <w:rPr>
          <w:highlight w:val="yellow"/>
        </w:rPr>
        <w:t xml:space="preserve">dyspnoea, </w:t>
      </w:r>
      <w:r w:rsidRPr="00343810">
        <w:rPr>
          <w:highlight w:val="yellow"/>
        </w:rPr>
        <w:t>health status and exercise tolerance, range from weak to strong</w:t>
      </w:r>
      <w:r w:rsidRPr="00CD5A8F">
        <w:t xml:space="preserve">. </w:t>
      </w:r>
      <w:r w:rsidR="00BB2421">
        <w:t>However, t</w:t>
      </w:r>
      <w:r w:rsidR="00DD6BFC" w:rsidRPr="00571AE7">
        <w:t>he studies link</w:t>
      </w:r>
      <w:r w:rsidR="0019270A" w:rsidRPr="00571AE7">
        <w:t>ing</w:t>
      </w:r>
      <w:r w:rsidR="00DD6BFC" w:rsidRPr="00571AE7">
        <w:t xml:space="preserve"> SAD</w:t>
      </w:r>
      <w:r w:rsidR="00DD6BFC" w:rsidRPr="00426D38">
        <w:t xml:space="preserve"> and </w:t>
      </w:r>
      <w:r w:rsidR="00CB4714">
        <w:t>dyspnoea</w:t>
      </w:r>
      <w:r w:rsidR="0019270A">
        <w:t xml:space="preserve"> are of </w:t>
      </w:r>
      <w:r w:rsidR="00A109E6">
        <w:t xml:space="preserve">clinical </w:t>
      </w:r>
      <w:r w:rsidR="0019270A">
        <w:t>interest and</w:t>
      </w:r>
      <w:r w:rsidR="00DD6BFC" w:rsidRPr="00426D38">
        <w:t xml:space="preserve"> unlikely to be purely circumstantial</w:t>
      </w:r>
      <w:r w:rsidR="0019270A">
        <w:fldChar w:fldCharType="begin">
          <w:fldData xml:space="preserve">PEVuZE5vdGU+PENpdGU+PEF1dGhvcj5TYW50dXM8L0F1dGhvcj48WWVhcj4yMDE0PC9ZZWFyPjxS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bCZhbXA7QU49MjI1MDAxMTg8L3VybD48dXJsPmh0dHA6Ly9yZXNvbHZlci5lYnNj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TA5MS0x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</w:fldData>
        </w:fldChar>
      </w:r>
      <w:r w:rsidR="000737AC">
        <w:instrText xml:space="preserve"> ADDIN EN.CITE </w:instrText>
      </w:r>
      <w:r w:rsidR="000737AC">
        <w:fldChar w:fldCharType="begin">
          <w:fldData xml:space="preserve">PEVuZE5vdGU+PENpdGU+PEF1dGhvcj5TYW50dXM8L0F1dGhvcj48WWVhcj4yMDE0PC9ZZWFyPjxS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bCZhbXA7QU49MjI1MDAxMTg8L3VybD48dXJsPmh0dHA6Ly9yZXNvbHZlci5lYnNj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TA5MS0x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</w:fldData>
        </w:fldChar>
      </w:r>
      <w:r w:rsidR="000737AC">
        <w:instrText xml:space="preserve"> ADDIN EN.CITE.DATA </w:instrText>
      </w:r>
      <w:r w:rsidR="000737AC">
        <w:fldChar w:fldCharType="end"/>
      </w:r>
      <w:r w:rsidR="0019270A">
        <w:fldChar w:fldCharType="separate"/>
      </w:r>
      <w:r w:rsidR="000737AC" w:rsidRPr="000737AC">
        <w:rPr>
          <w:noProof/>
          <w:vertAlign w:val="superscript"/>
        </w:rPr>
        <w:t>45,47-49,51,53,54</w:t>
      </w:r>
      <w:r w:rsidR="0019270A">
        <w:fldChar w:fldCharType="end"/>
      </w:r>
      <w:r w:rsidR="00DD6BFC" w:rsidRPr="00426D38">
        <w:t xml:space="preserve">. </w:t>
      </w:r>
      <w:r w:rsidR="007048A2">
        <w:rPr>
          <w:highlight w:val="yellow"/>
        </w:rPr>
        <w:t>T</w:t>
      </w:r>
      <w:r w:rsidR="00282A38" w:rsidRPr="003F0945">
        <w:rPr>
          <w:highlight w:val="yellow"/>
        </w:rPr>
        <w:t>he significant associations documented between</w:t>
      </w:r>
      <w:r w:rsidR="00A3278F" w:rsidRPr="003F0945">
        <w:rPr>
          <w:highlight w:val="yellow"/>
        </w:rPr>
        <w:t xml:space="preserve"> SAD and health status</w:t>
      </w:r>
      <w:r w:rsidR="004B036E" w:rsidRPr="003F0945">
        <w:rPr>
          <w:highlight w:val="yellow"/>
        </w:rPr>
        <w:t xml:space="preserve"> </w:t>
      </w:r>
      <w:r w:rsidR="00ED3113">
        <w:rPr>
          <w:highlight w:val="yellow"/>
        </w:rPr>
        <w:t xml:space="preserve">in particular those noted by Lopes </w:t>
      </w:r>
      <w:r w:rsidR="00ED3113" w:rsidRPr="00ED3113">
        <w:rPr>
          <w:i/>
          <w:highlight w:val="yellow"/>
        </w:rPr>
        <w:t>et al</w:t>
      </w:r>
      <w:r w:rsidR="00ED3113">
        <w:rPr>
          <w:highlight w:val="yellow"/>
        </w:rPr>
        <w:t xml:space="preserve"> </w:t>
      </w:r>
      <w:r w:rsidR="004B036E" w:rsidRPr="003F0945">
        <w:rPr>
          <w:highlight w:val="yellow"/>
        </w:rPr>
        <w:t>imply</w:t>
      </w:r>
      <w:r w:rsidR="00282A38" w:rsidRPr="003F0945">
        <w:rPr>
          <w:highlight w:val="yellow"/>
        </w:rPr>
        <w:t xml:space="preserve"> </w:t>
      </w:r>
      <w:r>
        <w:rPr>
          <w:highlight w:val="yellow"/>
        </w:rPr>
        <w:t xml:space="preserve">but cannot conclude that </w:t>
      </w:r>
      <w:r w:rsidR="00282A38" w:rsidRPr="003F0945">
        <w:rPr>
          <w:highlight w:val="yellow"/>
        </w:rPr>
        <w:t xml:space="preserve">subjects with worse SAD have worse </w:t>
      </w:r>
      <w:r w:rsidR="00282A38" w:rsidRPr="00343810">
        <w:rPr>
          <w:highlight w:val="yellow"/>
        </w:rPr>
        <w:t>hea</w:t>
      </w:r>
      <w:r w:rsidR="00BF47D2" w:rsidRPr="00343810">
        <w:rPr>
          <w:highlight w:val="yellow"/>
        </w:rPr>
        <w:t>l</w:t>
      </w:r>
      <w:r w:rsidR="00282A38" w:rsidRPr="00343810">
        <w:rPr>
          <w:highlight w:val="yellow"/>
        </w:rPr>
        <w:t>th status</w:t>
      </w:r>
      <w:r w:rsidR="004B036E" w:rsidRPr="00343810">
        <w:rPr>
          <w:highlight w:val="yellow"/>
        </w:rPr>
        <w:fldChar w:fldCharType="begin">
          <w:fldData xml:space="preserve">PEVuZE5vdGU+PENpdGU+PEF1dGhvcj5QaXNpPC9BdXRob3I+PFllYXI+MjAxNTwvWWVhcj48UmVj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0737AC">
        <w:rPr>
          <w:highlight w:val="yellow"/>
        </w:rPr>
        <w:instrText xml:space="preserve"> ADDIN EN.CITE </w:instrText>
      </w:r>
      <w:r w:rsidR="000737AC">
        <w:rPr>
          <w:highlight w:val="yellow"/>
        </w:rPr>
        <w:fldChar w:fldCharType="begin">
          <w:fldData xml:space="preserve">PEVuZE5vdGU+PENpdGU+PEF1dGhvcj5QaXNpPC9BdXRob3I+PFllYXI+MjAxNTwvWWVhcj48UmVj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0737AC">
        <w:rPr>
          <w:highlight w:val="yellow"/>
        </w:rPr>
        <w:instrText xml:space="preserve"> ADDIN EN.CITE.DATA </w:instrText>
      </w:r>
      <w:r w:rsidR="000737AC">
        <w:rPr>
          <w:highlight w:val="yellow"/>
        </w:rPr>
      </w:r>
      <w:r w:rsidR="000737AC">
        <w:rPr>
          <w:highlight w:val="yellow"/>
        </w:rPr>
        <w:fldChar w:fldCharType="end"/>
      </w:r>
      <w:r w:rsidR="004B036E" w:rsidRPr="00343810">
        <w:rPr>
          <w:highlight w:val="yellow"/>
        </w:rPr>
      </w:r>
      <w:r w:rsidR="004B036E" w:rsidRPr="00343810">
        <w:rPr>
          <w:highlight w:val="yellow"/>
        </w:rPr>
        <w:fldChar w:fldCharType="separate"/>
      </w:r>
      <w:r w:rsidR="000737AC" w:rsidRPr="000737AC">
        <w:rPr>
          <w:noProof/>
          <w:highlight w:val="yellow"/>
          <w:vertAlign w:val="superscript"/>
        </w:rPr>
        <w:t>46-49,52,53</w:t>
      </w:r>
      <w:r w:rsidR="004B036E" w:rsidRPr="00343810">
        <w:rPr>
          <w:highlight w:val="yellow"/>
        </w:rPr>
        <w:fldChar w:fldCharType="end"/>
      </w:r>
      <w:r w:rsidR="00A3278F" w:rsidRPr="00343810">
        <w:rPr>
          <w:highlight w:val="yellow"/>
        </w:rPr>
        <w:t xml:space="preserve">. </w:t>
      </w:r>
      <w:r w:rsidR="00EB7480">
        <w:rPr>
          <w:highlight w:val="yellow"/>
        </w:rPr>
        <w:t>The strongest evidence for this association stems from studies usin</w:t>
      </w:r>
      <w:r w:rsidR="00EB7480" w:rsidRPr="00EB7480">
        <w:rPr>
          <w:highlight w:val="yellow"/>
        </w:rPr>
        <w:t xml:space="preserve">g indices of SAD derived from </w:t>
      </w:r>
      <w:r w:rsidR="00EB7480">
        <w:rPr>
          <w:highlight w:val="yellow"/>
        </w:rPr>
        <w:t>b</w:t>
      </w:r>
      <w:r w:rsidR="00A25E06">
        <w:rPr>
          <w:highlight w:val="yellow"/>
        </w:rPr>
        <w:t>oth single and multiple breath i</w:t>
      </w:r>
      <w:r w:rsidR="00A25E06" w:rsidRPr="00A25E06">
        <w:rPr>
          <w:highlight w:val="yellow"/>
        </w:rPr>
        <w:t>nert gas washout techniques</w:t>
      </w:r>
      <w:r w:rsidR="00EB7480">
        <w:rPr>
          <w:highlight w:val="yellow"/>
        </w:rPr>
        <w:fldChar w:fldCharType="begin">
          <w:fldData xml:space="preserve">PEVuZE5vdGU+PENpdGU+PEF1dGhvcj5Mb3BlczwvQXV0aG9yPjxZZWFyPjIwMTQ8L1llYXI+PFJl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0737AC">
        <w:rPr>
          <w:highlight w:val="yellow"/>
        </w:rPr>
        <w:instrText xml:space="preserve"> ADDIN EN.CITE </w:instrText>
      </w:r>
      <w:r w:rsidR="000737AC">
        <w:rPr>
          <w:highlight w:val="yellow"/>
        </w:rPr>
        <w:fldChar w:fldCharType="begin">
          <w:fldData xml:space="preserve">PEVuZE5vdGU+PENpdGU+PEF1dGhvcj5Mb3BlczwvQXV0aG9yPjxZZWFyPjIwMTQ8L1llYXI+PFJl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0737AC">
        <w:rPr>
          <w:highlight w:val="yellow"/>
        </w:rPr>
        <w:instrText xml:space="preserve"> ADDIN EN.CITE.DATA </w:instrText>
      </w:r>
      <w:r w:rsidR="000737AC">
        <w:rPr>
          <w:highlight w:val="yellow"/>
        </w:rPr>
      </w:r>
      <w:r w:rsidR="000737AC">
        <w:rPr>
          <w:highlight w:val="yellow"/>
        </w:rPr>
        <w:fldChar w:fldCharType="end"/>
      </w:r>
      <w:r w:rsidR="00EB7480">
        <w:rPr>
          <w:highlight w:val="yellow"/>
        </w:rPr>
      </w:r>
      <w:r w:rsidR="00EB7480">
        <w:rPr>
          <w:highlight w:val="yellow"/>
        </w:rPr>
        <w:fldChar w:fldCharType="separate"/>
      </w:r>
      <w:r w:rsidR="000737AC" w:rsidRPr="000737AC">
        <w:rPr>
          <w:noProof/>
          <w:highlight w:val="yellow"/>
          <w:vertAlign w:val="superscript"/>
        </w:rPr>
        <w:t>46,47,53</w:t>
      </w:r>
      <w:r w:rsidR="00EB7480">
        <w:rPr>
          <w:highlight w:val="yellow"/>
        </w:rPr>
        <w:fldChar w:fldCharType="end"/>
      </w:r>
      <w:r w:rsidR="00EB7480">
        <w:rPr>
          <w:highlight w:val="yellow"/>
        </w:rPr>
        <w:t>.</w:t>
      </w:r>
      <w:r w:rsidR="00EB7480">
        <w:t xml:space="preserve"> </w:t>
      </w:r>
      <w:r w:rsidR="007B3DC5" w:rsidRPr="007B3DC5">
        <w:rPr>
          <w:highlight w:val="yellow"/>
        </w:rPr>
        <w:t>These techniques are therefore promising tools which require further investigation</w:t>
      </w:r>
      <w:r w:rsidR="007B3DC5">
        <w:rPr>
          <w:highlight w:val="yellow"/>
        </w:rPr>
        <w:t xml:space="preserve">, albeit they are not used routinely in clinical practice. </w:t>
      </w:r>
      <w:r w:rsidR="004B036E">
        <w:t>Collectively, the studies in this review</w:t>
      </w:r>
      <w:r w:rsidR="00A3278F" w:rsidRPr="00A3278F">
        <w:t xml:space="preserve"> suggest SAD impacts the lives of COPD subjects, including the symptoms experienced and activity levels reached. </w:t>
      </w:r>
      <w:r w:rsidR="00747A8B">
        <w:t xml:space="preserve">The opposing study by Anderson </w:t>
      </w:r>
      <w:r w:rsidR="00747A8B" w:rsidRPr="004A17F9">
        <w:rPr>
          <w:i/>
        </w:rPr>
        <w:t>et al</w:t>
      </w:r>
      <w:r w:rsidR="00747A8B">
        <w:t>, which did not find an association between SAD and dys</w:t>
      </w:r>
      <w:r w:rsidR="00AC4C03">
        <w:t>p</w:t>
      </w:r>
      <w:r w:rsidR="00747A8B">
        <w:t>n</w:t>
      </w:r>
      <w:r w:rsidR="00AC4C03">
        <w:t>o</w:t>
      </w:r>
      <w:r w:rsidR="00747A8B">
        <w:t>ea may highlight the heterogeneous nature of COPD and COPD populations</w:t>
      </w:r>
      <w:r w:rsidR="00657D67">
        <w:t>. These populations</w:t>
      </w:r>
      <w:r w:rsidR="00747A8B">
        <w:t xml:space="preserve"> </w:t>
      </w:r>
      <w:r w:rsidR="00657D67">
        <w:t>m</w:t>
      </w:r>
      <w:r w:rsidR="00747A8B">
        <w:t>ay differ by smoking</w:t>
      </w:r>
      <w:r w:rsidR="00AE5F0B">
        <w:t xml:space="preserve">, </w:t>
      </w:r>
      <w:r w:rsidR="009F26CE">
        <w:t>health status</w:t>
      </w:r>
      <w:r w:rsidR="007A50B7">
        <w:t xml:space="preserve">, </w:t>
      </w:r>
      <w:r w:rsidR="00EB23E3">
        <w:t xml:space="preserve">emphysema extent and </w:t>
      </w:r>
      <w:r w:rsidR="00B26A19">
        <w:t>treatment</w:t>
      </w:r>
      <w:r w:rsidR="00B26A19" w:rsidRPr="00397DFF">
        <w:t>.</w:t>
      </w:r>
      <w:r w:rsidR="00397DFF" w:rsidRPr="004A17F9">
        <w:t xml:space="preserve"> The causes of decline in </w:t>
      </w:r>
      <w:r w:rsidR="00B931A7" w:rsidRPr="00397DFF">
        <w:t>health status</w:t>
      </w:r>
      <w:r w:rsidR="00AC7841" w:rsidRPr="004A17F9">
        <w:t xml:space="preserve"> </w:t>
      </w:r>
      <w:r w:rsidR="00B519A5" w:rsidRPr="004A17F9">
        <w:t xml:space="preserve"> are often</w:t>
      </w:r>
      <w:r w:rsidR="00AC7841" w:rsidRPr="004A17F9">
        <w:t xml:space="preserve"> multifactorial and influenced b</w:t>
      </w:r>
      <w:r w:rsidR="00B931A7" w:rsidRPr="00397DFF">
        <w:t xml:space="preserve">y </w:t>
      </w:r>
      <w:r w:rsidR="00AC7841" w:rsidRPr="004A17F9">
        <w:t>many</w:t>
      </w:r>
      <w:r w:rsidR="00B931A7" w:rsidRPr="00397DFF">
        <w:t xml:space="preserve"> aspects</w:t>
      </w:r>
      <w:r w:rsidR="00397DFF" w:rsidRPr="00397DFF">
        <w:t xml:space="preserve"> w</w:t>
      </w:r>
      <w:r w:rsidR="00397DFF">
        <w:t>hich may explain</w:t>
      </w:r>
      <w:r w:rsidR="00397DFF" w:rsidRPr="00397DFF">
        <w:t xml:space="preserve"> </w:t>
      </w:r>
      <w:r w:rsidR="00397DFF">
        <w:t>t</w:t>
      </w:r>
      <w:r w:rsidR="00397DFF" w:rsidRPr="00397DFF">
        <w:t xml:space="preserve">he lack of correlation between SAD and indicators of health status in both Mikamo </w:t>
      </w:r>
      <w:r w:rsidR="00397DFF" w:rsidRPr="004A17F9">
        <w:rPr>
          <w:i/>
        </w:rPr>
        <w:t>et al</w:t>
      </w:r>
      <w:r w:rsidR="00397DFF" w:rsidRPr="00397DFF">
        <w:t xml:space="preserve"> studies</w:t>
      </w:r>
      <w:r w:rsidR="00397DFF">
        <w:fldChar w:fldCharType="begin">
          <w:fldData xml:space="preserve">PEVuZE5vdGU+PENpdGU+PEF1dGhvcj5NaWthbW88L0F1dGhvcj48WWVhcj4yMDEzPC9ZZWFyPjxS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737AC">
        <w:instrText xml:space="preserve"> ADDIN EN.CITE </w:instrText>
      </w:r>
      <w:r w:rsidR="000737AC">
        <w:fldChar w:fldCharType="begin">
          <w:fldData xml:space="preserve">PEVuZE5vdGU+PENpdGU+PEF1dGhvcj5NaWthbW88L0F1dGhvcj48WWVhcj4yMDEzPC9ZZWFyPjxS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0737AC">
        <w:instrText xml:space="preserve"> ADDIN EN.CITE.DATA </w:instrText>
      </w:r>
      <w:r w:rsidR="000737AC">
        <w:fldChar w:fldCharType="end"/>
      </w:r>
      <w:r w:rsidR="00397DFF">
        <w:fldChar w:fldCharType="separate"/>
      </w:r>
      <w:r w:rsidR="000737AC" w:rsidRPr="000737AC">
        <w:rPr>
          <w:noProof/>
          <w:vertAlign w:val="superscript"/>
        </w:rPr>
        <w:t>47,48</w:t>
      </w:r>
      <w:r w:rsidR="00397DFF">
        <w:fldChar w:fldCharType="end"/>
      </w:r>
      <w:r w:rsidR="00B931A7">
        <w:t xml:space="preserve">. </w:t>
      </w:r>
      <w:r w:rsidR="00126802" w:rsidRPr="00126802">
        <w:t xml:space="preserve">Furthermore, discrepancies may arise because of the variation in tests used to measure SAD. Different tests are used which in turn vary in measurement technique and analysis, making comparison between measures and studies challenging. </w:t>
      </w:r>
    </w:p>
    <w:p w14:paraId="0AD01CC0" w14:textId="0CA18EA4" w:rsidR="009E4CEB" w:rsidRPr="009E4CEB" w:rsidRDefault="009E4CEB" w:rsidP="009E4CEB">
      <w:pPr>
        <w:pStyle w:val="Heading3"/>
      </w:pPr>
      <w:r w:rsidRPr="00AD1F10">
        <w:rPr>
          <w:highlight w:val="yellow"/>
        </w:rPr>
        <w:t xml:space="preserve">Exercise tolerance/Functional </w:t>
      </w:r>
      <w:r w:rsidRPr="00082BAB">
        <w:rPr>
          <w:highlight w:val="yellow"/>
        </w:rPr>
        <w:t>assessment</w:t>
      </w:r>
      <w:r w:rsidR="00082BAB" w:rsidRPr="00082BAB">
        <w:rPr>
          <w:highlight w:val="yellow"/>
        </w:rPr>
        <w:t xml:space="preserve"> and exacerbation frequency </w:t>
      </w:r>
    </w:p>
    <w:p w14:paraId="7A07FCA6" w14:textId="14D7160C" w:rsidR="0064003B" w:rsidRDefault="00171794" w:rsidP="0018701B">
      <w:r>
        <w:t>A</w:t>
      </w:r>
      <w:r w:rsidR="00D62385">
        <w:t>nother</w:t>
      </w:r>
      <w:r w:rsidR="00763C3D">
        <w:t xml:space="preserve"> important</w:t>
      </w:r>
      <w:r w:rsidR="00D62385">
        <w:t xml:space="preserve"> </w:t>
      </w:r>
      <w:r>
        <w:t>clinical question</w:t>
      </w:r>
      <w:r w:rsidR="004D4DAD">
        <w:t>,</w:t>
      </w:r>
      <w:r>
        <w:t xml:space="preserve"> is whether subjects with worse </w:t>
      </w:r>
      <w:r w:rsidR="005878D2">
        <w:t>SAD</w:t>
      </w:r>
      <w:r>
        <w:t xml:space="preserve"> have reduced </w:t>
      </w:r>
      <w:r w:rsidR="00AE5F0B">
        <w:t>functional ability and exercise tolerance</w:t>
      </w:r>
      <w:r w:rsidR="009C6198">
        <w:t xml:space="preserve">. </w:t>
      </w:r>
      <w:r w:rsidR="007514DF">
        <w:t>T</w:t>
      </w:r>
      <w:r w:rsidR="00C55BA3">
        <w:t>he studies</w:t>
      </w:r>
      <w:r w:rsidR="00C6612D">
        <w:t xml:space="preserve"> of Boeck </w:t>
      </w:r>
      <w:r w:rsidR="00C6612D" w:rsidRPr="00F5362D">
        <w:rPr>
          <w:i/>
        </w:rPr>
        <w:t>et al</w:t>
      </w:r>
      <w:r w:rsidR="00C6612D">
        <w:t xml:space="preserve"> and Lopes linking the phase III slope of SBNW, independent of FEV</w:t>
      </w:r>
      <w:r w:rsidR="00C6612D" w:rsidRPr="00757618">
        <w:rPr>
          <w:vertAlign w:val="subscript"/>
        </w:rPr>
        <w:t>1</w:t>
      </w:r>
      <w:r w:rsidR="00C6612D">
        <w:t xml:space="preserve"> to exercise tolerance, is of interest</w:t>
      </w:r>
      <w:r w:rsidR="007514DF">
        <w:t xml:space="preserve"> </w:t>
      </w:r>
      <w:r w:rsidR="00FE3993">
        <w:t xml:space="preserve">and </w:t>
      </w:r>
      <w:r w:rsidR="007514DF">
        <w:t>warrant</w:t>
      </w:r>
      <w:r w:rsidR="00FE3993">
        <w:t>s</w:t>
      </w:r>
      <w:r w:rsidR="007514DF">
        <w:t xml:space="preserve"> further research</w:t>
      </w:r>
      <w:r w:rsidR="00C6612D">
        <w:t xml:space="preserve"> </w:t>
      </w:r>
      <w:r>
        <w:fldChar w:fldCharType="begin">
          <w:fldData xml:space="preserve">PEVuZE5vdGU+PENpdGU+PEF1dGhvcj5DaGVuPC9BdXRob3I+PFllYXI+MjAxNTwvWWVhcj48UmVj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DkxLTExMDA8L3BhZ2VzPjx2b2x1bWU+MTUwPC92b2x1bWU+PG51bWJlcj41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0737AC">
        <w:instrText xml:space="preserve"> ADDIN EN.CITE </w:instrText>
      </w:r>
      <w:r w:rsidR="000737AC">
        <w:fldChar w:fldCharType="begin">
          <w:fldData xml:space="preserve">PEVuZE5vdGU+PENpdGU+PEF1dGhvcj5DaGVuPC9BdXRob3I+PFllYXI+MjAxNTwvWWVhcj48UmVj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DkxLTExMDA8L3BhZ2VzPjx2b2x1bWU+MTUwPC92b2x1bWU+PG51bWJlcj41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0737AC">
        <w:instrText xml:space="preserve"> ADDIN EN.CITE.DATA </w:instrText>
      </w:r>
      <w:r w:rsidR="000737AC">
        <w:fldChar w:fldCharType="end"/>
      </w:r>
      <w:r>
        <w:fldChar w:fldCharType="separate"/>
      </w:r>
      <w:r w:rsidR="000737AC" w:rsidRPr="000737AC">
        <w:rPr>
          <w:noProof/>
          <w:vertAlign w:val="superscript"/>
        </w:rPr>
        <w:t>53-56</w:t>
      </w:r>
      <w:r>
        <w:fldChar w:fldCharType="end"/>
      </w:r>
      <w:r w:rsidR="005B7DF7">
        <w:t>.</w:t>
      </w:r>
      <w:r w:rsidR="00C55BA3">
        <w:t xml:space="preserve"> Converse</w:t>
      </w:r>
      <w:r w:rsidR="00911B98">
        <w:t>ly,</w:t>
      </w:r>
      <w:r w:rsidR="00EE70ED">
        <w:t xml:space="preserve"> O</w:t>
      </w:r>
      <w:r w:rsidR="00990A75">
        <w:t xml:space="preserve">fir </w:t>
      </w:r>
      <w:r w:rsidR="00990A75" w:rsidRPr="00F5362D">
        <w:rPr>
          <w:i/>
        </w:rPr>
        <w:t>et al</w:t>
      </w:r>
      <w:r w:rsidR="00990A75">
        <w:t xml:space="preserve"> found physiological </w:t>
      </w:r>
      <w:r w:rsidR="00AE5F0B">
        <w:t>evidence</w:t>
      </w:r>
      <w:r w:rsidR="00990A75">
        <w:t xml:space="preserve"> of </w:t>
      </w:r>
      <w:r w:rsidR="005878D2">
        <w:t>SAD</w:t>
      </w:r>
      <w:r w:rsidR="00990A75">
        <w:t xml:space="preserve"> in COPD, but these measures were not </w:t>
      </w:r>
      <w:r w:rsidR="00FE3993">
        <w:t>c</w:t>
      </w:r>
      <w:r w:rsidR="00990A75">
        <w:t>ontributing factor</w:t>
      </w:r>
      <w:r w:rsidR="00FE3993">
        <w:t>s</w:t>
      </w:r>
      <w:r w:rsidR="009C060E">
        <w:t xml:space="preserve"> to exertional dyspnoea</w:t>
      </w:r>
      <w:r w:rsidR="00E375AD">
        <w:t xml:space="preserve"> </w:t>
      </w:r>
      <w:r w:rsidR="00990A75">
        <w:t>in multivariate analysis</w:t>
      </w:r>
      <w:r w:rsidR="00990A75">
        <w:fldChar w:fldCharType="begin">
          <w:fldData xml:space="preserve">PEVuZE5vdGU+PENpdGU+PEF1dGhvcj5PZmlyPC9BdXRob3I+PFllYXI+MjAwODwvWWVhcj48UmVj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0737AC">
        <w:instrText xml:space="preserve"> ADDIN EN.CITE </w:instrText>
      </w:r>
      <w:r w:rsidR="000737AC">
        <w:fldChar w:fldCharType="begin">
          <w:fldData xml:space="preserve">PEVuZE5vdGU+PENpdGU+PEF1dGhvcj5PZmlyPC9BdXRob3I+PFllYXI+MjAwODwvWWVhcj48UmVj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0737AC">
        <w:instrText xml:space="preserve"> ADDIN EN.CITE.DATA </w:instrText>
      </w:r>
      <w:r w:rsidR="000737AC">
        <w:fldChar w:fldCharType="end"/>
      </w:r>
      <w:r w:rsidR="00990A75">
        <w:fldChar w:fldCharType="separate"/>
      </w:r>
      <w:r w:rsidR="000737AC" w:rsidRPr="000737AC">
        <w:rPr>
          <w:noProof/>
          <w:vertAlign w:val="superscript"/>
        </w:rPr>
        <w:t>55</w:t>
      </w:r>
      <w:r w:rsidR="00990A75">
        <w:fldChar w:fldCharType="end"/>
      </w:r>
      <w:r w:rsidR="00911B98">
        <w:t>. This</w:t>
      </w:r>
      <w:r w:rsidR="00990A75">
        <w:t xml:space="preserve"> may be explained by the relatively small s</w:t>
      </w:r>
      <w:r w:rsidR="00A25FBD">
        <w:t>ample size</w:t>
      </w:r>
      <w:r w:rsidR="00114A84">
        <w:fldChar w:fldCharType="begin">
          <w:fldData xml:space="preserve">PEVuZE5vdGU+PENpdGU+PEF1dGhvcj5PZmlyPC9BdXRob3I+PFllYXI+MjAwODwvWWVhcj48UmVj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0737AC">
        <w:instrText xml:space="preserve"> ADDIN EN.CITE </w:instrText>
      </w:r>
      <w:r w:rsidR="000737AC">
        <w:fldChar w:fldCharType="begin">
          <w:fldData xml:space="preserve">PEVuZE5vdGU+PENpdGU+PEF1dGhvcj5PZmlyPC9BdXRob3I+PFllYXI+MjAwODwvWWVhcj48UmVj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</w:fldData>
        </w:fldChar>
      </w:r>
      <w:r w:rsidR="000737AC">
        <w:instrText xml:space="preserve"> ADDIN EN.CITE.DATA </w:instrText>
      </w:r>
      <w:r w:rsidR="000737AC">
        <w:fldChar w:fldCharType="end"/>
      </w:r>
      <w:r w:rsidR="00114A84">
        <w:fldChar w:fldCharType="separate"/>
      </w:r>
      <w:r w:rsidR="000737AC" w:rsidRPr="000737AC">
        <w:rPr>
          <w:noProof/>
          <w:vertAlign w:val="superscript"/>
        </w:rPr>
        <w:t>55</w:t>
      </w:r>
      <w:r w:rsidR="00114A84">
        <w:fldChar w:fldCharType="end"/>
      </w:r>
      <w:r w:rsidR="00990A75">
        <w:t xml:space="preserve"> (n=21) and highlights the need for larger cohorts to be examined</w:t>
      </w:r>
      <w:r w:rsidR="00F952E8">
        <w:t xml:space="preserve"> to see if this finding is confirmed</w:t>
      </w:r>
      <w:r w:rsidR="00055134">
        <w:t xml:space="preserve">. </w:t>
      </w:r>
      <w:r w:rsidR="00F039AF" w:rsidRPr="00D20BD0">
        <w:t>Only one study</w:t>
      </w:r>
      <w:r w:rsidR="00F039AF">
        <w:t xml:space="preserve"> by</w:t>
      </w:r>
      <w:r w:rsidR="00F039AF" w:rsidRPr="005177DB">
        <w:t xml:space="preserve"> Incorvaia</w:t>
      </w:r>
      <w:r w:rsidR="00F039AF">
        <w:t xml:space="preserve"> </w:t>
      </w:r>
      <w:r w:rsidR="00F039AF" w:rsidRPr="00BC2586">
        <w:rPr>
          <w:i/>
        </w:rPr>
        <w:t>et al</w:t>
      </w:r>
      <w:r w:rsidR="00F039AF">
        <w:t xml:space="preserve"> addressed the important question of whether COPD subjects with worse SAD experienced more exacerbations than those without</w:t>
      </w:r>
      <w:r w:rsidR="00F039AF">
        <w:fldChar w:fldCharType="begin">
          <w:fldData xml:space="preserve">PEVuZE5vdGU+PENpdGU+PEF1dGhvcj5JbmNvcnZhaWE8L0F1dGhvcj48WWVhcj4yMDA4PC9ZZWFy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</w:fldData>
        </w:fldChar>
      </w:r>
      <w:r w:rsidR="000737AC">
        <w:instrText xml:space="preserve"> ADDIN EN.CITE </w:instrText>
      </w:r>
      <w:r w:rsidR="000737AC">
        <w:fldChar w:fldCharType="begin">
          <w:fldData xml:space="preserve">PEVuZE5vdGU+PENpdGU+PEF1dGhvcj5JbmNvcnZhaWE8L0F1dGhvcj48WWVhcj4yMDA4PC9ZZWFy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</w:fldData>
        </w:fldChar>
      </w:r>
      <w:r w:rsidR="000737AC">
        <w:instrText xml:space="preserve"> ADDIN EN.CITE.DATA </w:instrText>
      </w:r>
      <w:r w:rsidR="000737AC">
        <w:fldChar w:fldCharType="end"/>
      </w:r>
      <w:r w:rsidR="00F039AF">
        <w:fldChar w:fldCharType="separate"/>
      </w:r>
      <w:r w:rsidR="000737AC" w:rsidRPr="000737AC">
        <w:rPr>
          <w:noProof/>
          <w:vertAlign w:val="superscript"/>
        </w:rPr>
        <w:t>57</w:t>
      </w:r>
      <w:r w:rsidR="00F039AF">
        <w:fldChar w:fldCharType="end"/>
      </w:r>
      <w:r w:rsidR="00F039AF">
        <w:t>. F</w:t>
      </w:r>
      <w:r w:rsidR="00911B98">
        <w:t>requent exacerbators</w:t>
      </w:r>
      <w:r w:rsidR="00136B73">
        <w:t xml:space="preserve"> ha</w:t>
      </w:r>
      <w:r w:rsidR="00911B98">
        <w:t>d</w:t>
      </w:r>
      <w:r w:rsidR="00136B73">
        <w:t xml:space="preserve"> significantly lower FEF</w:t>
      </w:r>
      <w:r w:rsidR="00136B73" w:rsidRPr="005177DB">
        <w:rPr>
          <w:vertAlign w:val="subscript"/>
        </w:rPr>
        <w:t>25-75</w:t>
      </w:r>
      <w:r w:rsidR="00F039AF">
        <w:t>, a finding</w:t>
      </w:r>
      <w:r w:rsidR="00136B73">
        <w:t xml:space="preserve"> of clinical </w:t>
      </w:r>
      <w:r w:rsidR="00E12696">
        <w:t>relevance</w:t>
      </w:r>
      <w:r w:rsidR="00911B98">
        <w:fldChar w:fldCharType="begin">
          <w:fldData xml:space="preserve">PEVuZE5vdGU+PENpdGU+PEF1dGhvcj5JbmNvcnZhaWE8L0F1dGhvcj48WWVhcj4yMDA4PC9ZZWFy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</w:fldData>
        </w:fldChar>
      </w:r>
      <w:r w:rsidR="000737AC">
        <w:instrText xml:space="preserve"> ADDIN EN.CITE </w:instrText>
      </w:r>
      <w:r w:rsidR="000737AC">
        <w:fldChar w:fldCharType="begin">
          <w:fldData xml:space="preserve">PEVuZE5vdGU+PENpdGU+PEF1dGhvcj5JbmNvcnZhaWE8L0F1dGhvcj48WWVhcj4yMDA4PC9ZZWFy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</w:fldData>
        </w:fldChar>
      </w:r>
      <w:r w:rsidR="000737AC">
        <w:instrText xml:space="preserve"> ADDIN EN.CITE.DATA </w:instrText>
      </w:r>
      <w:r w:rsidR="000737AC">
        <w:fldChar w:fldCharType="end"/>
      </w:r>
      <w:r w:rsidR="00911B98">
        <w:fldChar w:fldCharType="separate"/>
      </w:r>
      <w:r w:rsidR="000737AC" w:rsidRPr="000737AC">
        <w:rPr>
          <w:noProof/>
          <w:vertAlign w:val="superscript"/>
        </w:rPr>
        <w:t>57</w:t>
      </w:r>
      <w:r w:rsidR="00911B98">
        <w:fldChar w:fldCharType="end"/>
      </w:r>
      <w:r w:rsidR="00136B73">
        <w:t>.</w:t>
      </w:r>
      <w:r w:rsidR="00B9648E">
        <w:t xml:space="preserve"> </w:t>
      </w:r>
      <w:r w:rsidR="00B9648E" w:rsidRPr="00B9648E">
        <w:rPr>
          <w:highlight w:val="yellow"/>
        </w:rPr>
        <w:t>However, this st</w:t>
      </w:r>
      <w:r w:rsidR="00FB11C4">
        <w:rPr>
          <w:highlight w:val="yellow"/>
        </w:rPr>
        <w:t>udy</w:t>
      </w:r>
      <w:r w:rsidR="00B9648E" w:rsidRPr="00B9648E">
        <w:rPr>
          <w:highlight w:val="yellow"/>
        </w:rPr>
        <w:t xml:space="preserve"> reported absolute values for FEF</w:t>
      </w:r>
      <w:r w:rsidR="00B9648E" w:rsidRPr="00B9648E">
        <w:rPr>
          <w:highlight w:val="yellow"/>
          <w:vertAlign w:val="subscript"/>
        </w:rPr>
        <w:t>25-75</w:t>
      </w:r>
      <w:r w:rsidR="00B9648E" w:rsidRPr="00B9648E">
        <w:rPr>
          <w:highlight w:val="yellow"/>
        </w:rPr>
        <w:t xml:space="preserve"> and </w:t>
      </w:r>
      <w:r w:rsidR="009F7050">
        <w:rPr>
          <w:highlight w:val="yellow"/>
        </w:rPr>
        <w:t xml:space="preserve">therefore </w:t>
      </w:r>
      <w:r w:rsidR="00B9648E" w:rsidRPr="00B9648E">
        <w:rPr>
          <w:highlight w:val="yellow"/>
        </w:rPr>
        <w:t xml:space="preserve">age and gender influences </w:t>
      </w:r>
      <w:r w:rsidR="009F7050">
        <w:rPr>
          <w:highlight w:val="yellow"/>
        </w:rPr>
        <w:t>have not been</w:t>
      </w:r>
      <w:r w:rsidR="00B9648E" w:rsidRPr="00B9648E">
        <w:rPr>
          <w:highlight w:val="yellow"/>
        </w:rPr>
        <w:t xml:space="preserve"> </w:t>
      </w:r>
      <w:r w:rsidR="00FB11C4">
        <w:rPr>
          <w:highlight w:val="yellow"/>
        </w:rPr>
        <w:t>adjusted for</w:t>
      </w:r>
      <w:r w:rsidR="009F7050">
        <w:rPr>
          <w:highlight w:val="yellow"/>
        </w:rPr>
        <w:t>.</w:t>
      </w:r>
      <w:r w:rsidR="00FB11C4">
        <w:rPr>
          <w:highlight w:val="yellow"/>
        </w:rPr>
        <w:t xml:space="preserve"> This should be considered</w:t>
      </w:r>
      <w:r w:rsidR="004A422B" w:rsidRPr="004A422B">
        <w:rPr>
          <w:highlight w:val="yellow"/>
        </w:rPr>
        <w:t xml:space="preserve"> when interpreting the results.</w:t>
      </w:r>
      <w:r w:rsidR="004A422B">
        <w:t xml:space="preserve"> </w:t>
      </w:r>
      <w:r w:rsidR="00ED1C30">
        <w:t>L</w:t>
      </w:r>
      <w:r w:rsidR="00F71A01" w:rsidRPr="00F71A01">
        <w:t xml:space="preserve">ongitudinal studies capturing exacerbation frequency are needed to understand the relevance of the </w:t>
      </w:r>
      <w:r w:rsidR="0066172A">
        <w:t xml:space="preserve">small airways tests </w:t>
      </w:r>
      <w:r w:rsidR="00F71A01" w:rsidRPr="00F71A01">
        <w:t xml:space="preserve">in phenotyping COPD. </w:t>
      </w:r>
      <w:r w:rsidR="00136B73">
        <w:t>Determining if subjects with an exacerbation phenotype have worse SAD may provide insight into disease mechanisms and</w:t>
      </w:r>
      <w:r w:rsidR="00013D32">
        <w:t xml:space="preserve"> therapeutic targets. </w:t>
      </w:r>
    </w:p>
    <w:p w14:paraId="71B3A942" w14:textId="346F9333" w:rsidR="009E7F12" w:rsidRPr="00AD1F10" w:rsidRDefault="009E7F12" w:rsidP="009E7F12">
      <w:pPr>
        <w:pStyle w:val="Heading3"/>
      </w:pPr>
      <w:r w:rsidRPr="00AD1F10">
        <w:rPr>
          <w:highlight w:val="yellow"/>
        </w:rPr>
        <w:t>Limitations</w:t>
      </w:r>
    </w:p>
    <w:p w14:paraId="72938920" w14:textId="737C7A34" w:rsidR="00A56F2C" w:rsidRDefault="009814FC" w:rsidP="00A56F2C">
      <w:r>
        <w:t xml:space="preserve">There are limitations for each of the outcome measures discussed within this systematic review. </w:t>
      </w:r>
      <w:r w:rsidRPr="00F807EC">
        <w:t xml:space="preserve">The lack of </w:t>
      </w:r>
      <w:r>
        <w:t>optimal methods for the assessment of SAD is a</w:t>
      </w:r>
      <w:r w:rsidRPr="00F807EC">
        <w:t xml:space="preserve"> limitation when trying to understand </w:t>
      </w:r>
      <w:r>
        <w:t>associated</w:t>
      </w:r>
      <w:r w:rsidRPr="00F807EC">
        <w:t xml:space="preserve"> </w:t>
      </w:r>
      <w:r w:rsidRPr="00F2428E">
        <w:t>relationships</w:t>
      </w:r>
      <w:r w:rsidRPr="00EC61BE">
        <w:t xml:space="preserve">. </w:t>
      </w:r>
      <w:r w:rsidR="008967EC" w:rsidRPr="00EC61BE">
        <w:t>All the included CT studies examined the relationship between CT and spirometry or plethysmography SAD indices</w:t>
      </w:r>
      <w:r w:rsidR="008967EC" w:rsidRPr="00EC61BE">
        <w:fldChar w:fldCharType="begin">
          <w:fldData xml:space="preserve">PEVuZE5vdGU+PENpdGU+PEF1dGhvcj5NYXRzdW9rYTwvQXV0aG9yPjxZZWFyPjIwMDc8L1llYXI+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jY0NTQxNDwvdXJsPjx1cmw+aHR0cDovL3Jlc29sdmVy
LmVic2NvaG9zdC5jb20vb3BlbnVybD9pc3NuPTAwNDA2Mzc2JmFtcDtWb2x1bWU9NzEmYW1wO2lz
c3VlPTImYW1wO3NwYWdlPTEyNiZhbXA7dGl0bGU9UmVsYXRpb25zaGlwK2JldHdlZW4rcHVsbW9u
YXJ5K21hdHJpeCttZXRhbGxvcHJvdGVpbmFzZXMrYW5kK3F1YW50aXRhdGl2ZStDVCttYXJrZXJz
K29mK3NtYWxsK2FpcndheXMrZGlzZWFzZSthbmQrZW1waHlzZW1hK2luK0NPUEQuJmFtcDt5ZWFy
PTIwMTYmYW1wO2F1bGFzdD1Pc3RyaWRnZTwvdXJsPjx1cmw+aHR0cDovL3Rob3JheC5ibWouY29t
L2NvbnRlbnQvNzEvMi8xMjYuZnVsbC5wZGY8L3VybD48L3JlbGF0ZWQtdXJscz48L3VybHM+PGVs
ZWN0cm9uaWMtcmVzb3VyY2UtbnVtPmh0dHA6Ly9keC5kb2kub3JnLzEwLjExMzYvdGhvcmF4am5s
LTIwMTUtMjA3NDI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0737AC">
        <w:instrText xml:space="preserve"> ADDIN EN.CITE </w:instrText>
      </w:r>
      <w:r w:rsidR="000737AC">
        <w:fldChar w:fldCharType="begin">
          <w:fldData xml:space="preserve">PEVuZE5vdGU+PENpdGU+PEF1dGhvcj5NYXRzdW9rYTwvQXV0aG9yPjxZZWFyPjIwMDc8L1llYXI+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0737AC">
        <w:instrText xml:space="preserve"> ADDIN EN.CITE.DATA </w:instrText>
      </w:r>
      <w:r w:rsidR="000737AC">
        <w:fldChar w:fldCharType="end"/>
      </w:r>
      <w:r w:rsidR="008967EC" w:rsidRPr="00EC61BE">
        <w:fldChar w:fldCharType="separate"/>
      </w:r>
      <w:r w:rsidR="000737AC" w:rsidRPr="000737AC">
        <w:rPr>
          <w:noProof/>
          <w:vertAlign w:val="superscript"/>
        </w:rPr>
        <w:t>16,40-42</w:t>
      </w:r>
      <w:r w:rsidR="008967EC" w:rsidRPr="00EC61BE">
        <w:fldChar w:fldCharType="end"/>
      </w:r>
      <w:r w:rsidR="008967EC" w:rsidRPr="00EC61BE">
        <w:t xml:space="preserve">. </w:t>
      </w:r>
      <w:r w:rsidRPr="00EC61BE">
        <w:t>The</w:t>
      </w:r>
      <w:r w:rsidRPr="00F2428E">
        <w:t xml:space="preserve"> use of FEF</w:t>
      </w:r>
      <w:r w:rsidRPr="004A17F9">
        <w:rPr>
          <w:vertAlign w:val="subscript"/>
        </w:rPr>
        <w:t xml:space="preserve">25-75% </w:t>
      </w:r>
      <w:r w:rsidRPr="00F2428E">
        <w:t>as a marker of SAD is now widely considered inappropriate, and it’s limitations must be acknowledged</w:t>
      </w:r>
      <w:r w:rsidRPr="000F0610">
        <w:fldChar w:fldCharType="begin"/>
      </w:r>
      <w:r w:rsidR="00121498">
        <w:instrText xml:space="preserve"> ADDIN EN.CITE &lt;EndNote&gt;&lt;Cite&gt;&lt;Author&gt;Miller&lt;/Author&gt;&lt;Year&gt;1991&lt;/Year&gt;&lt;RecNum&gt;1504&lt;/RecNum&gt;&lt;DisplayText&gt;&lt;style face="superscript"&gt;59&lt;/style&gt;&lt;/DisplayText&gt;&lt;record&gt;&lt;rec-number&gt;1504&lt;/rec-number&gt;&lt;foreign-keys&gt;&lt;key app="EN" db-id="pvtptv5w8sx9ase5rwxppetwta2ep9p9vept" timestamp="1502713259"&gt;1504&lt;/key&gt;&lt;/foreign-keys&gt;&lt;ref-type name="Journal Article"&gt;17&lt;/ref-type&gt;&lt;contributors&gt;&lt;authors&gt;&lt;author&gt;Miller, A.&lt;/author&gt;&lt;/authors&gt;&lt;/contributors&gt;&lt;titles&gt;&lt;title&gt;Lung function testing: selection of reference values and interpretative strategies. American Thoracic Society&lt;/title&gt;&lt;secondary-title&gt;Am Rev Respir Dis&lt;/secondary-title&gt;&lt;alt-title&gt;The American review of respiratory disease&lt;/alt-title&gt;&lt;/titles&gt;&lt;periodical&gt;&lt;full-title&gt;American Review of Respiratory Disease&lt;/full-title&gt;&lt;abbr-1&gt;Am Rev Respir Dis&lt;/abbr-1&gt;&lt;/periodical&gt;&lt;pages&gt;1202-18&lt;/pages&gt;&lt;volume&gt;144&lt;/volume&gt;&lt;number&gt;5&lt;/number&gt;&lt;edition&gt;1991/11/01&lt;/edition&gt;&lt;keywords&gt;&lt;keyword&gt;Humans&lt;/keyword&gt;&lt;keyword&gt;Pulmonary Medicine&lt;/keyword&gt;&lt;keyword&gt;Reference Values&lt;/keyword&gt;&lt;keyword&gt;Respiratory Function Tests/methods/*standards/statistics &amp;amp; numerical data&lt;/keyword&gt;&lt;keyword&gt;Societies, Medical&lt;/keyword&gt;&lt;keyword&gt;United States&lt;/keyword&gt;&lt;/keywords&gt;&lt;dates&gt;&lt;year&gt;1991&lt;/year&gt;&lt;pub-dates&gt;&lt;date&gt;Nov&lt;/date&gt;&lt;/pub-dates&gt;&lt;/dates&gt;&lt;isbn&gt;0003-0805 (Print)&amp;#xD;0003-0805&lt;/isbn&gt;&lt;accession-num&gt;1952453&lt;/accession-num&gt;&lt;urls&gt;&lt;/urls&gt;&lt;electronic-resource-num&gt;10.1164/ajrccm/144.5.1202&lt;/electronic-resource-num&gt;&lt;remote-database-provider&gt;NLM&lt;/remote-database-provider&gt;&lt;language&gt;eng&lt;/language&gt;&lt;/record&gt;&lt;/Cite&gt;&lt;/EndNote&gt;</w:instrText>
      </w:r>
      <w:r w:rsidRPr="000F0610">
        <w:fldChar w:fldCharType="separate"/>
      </w:r>
      <w:r w:rsidR="00121498" w:rsidRPr="00121498">
        <w:rPr>
          <w:noProof/>
          <w:vertAlign w:val="superscript"/>
        </w:rPr>
        <w:t>59</w:t>
      </w:r>
      <w:r w:rsidRPr="000F0610">
        <w:fldChar w:fldCharType="end"/>
      </w:r>
      <w:r w:rsidRPr="00F2428E">
        <w:t>. Technical and analytical limitations of both CT and physiological measures exist. CT is measured supine</w:t>
      </w:r>
      <w:r w:rsidRPr="004A17F9">
        <w:t xml:space="preserve"> </w:t>
      </w:r>
      <w:r>
        <w:t>whereas physiological tests</w:t>
      </w:r>
      <w:r w:rsidRPr="00F2428E">
        <w:t xml:space="preserve"> are measured upright</w:t>
      </w:r>
      <w:r w:rsidR="004A4B16">
        <w:t xml:space="preserve">. </w:t>
      </w:r>
      <w:r>
        <w:t>Furthermore, in COPD, CT measured gas trapping</w:t>
      </w:r>
      <w:r w:rsidRPr="00DB626A">
        <w:t xml:space="preserve"> cannot be considered </w:t>
      </w:r>
      <w:r>
        <w:t>as SAD exclusively,</w:t>
      </w:r>
      <w:r w:rsidRPr="00DB626A">
        <w:t xml:space="preserve"> </w:t>
      </w:r>
      <w:r>
        <w:t>as its measure may reflect air in emphysemic areas and/or be influenced by changes in perfusion</w:t>
      </w:r>
      <w:r>
        <w:fldChar w:fldCharType="begin"/>
      </w:r>
      <w:r w:rsidR="00121498">
        <w:instrText xml:space="preserve"> ADDIN EN.CITE &lt;EndNote&gt;&lt;Cite&gt;&lt;Author&gt;Siddiqui&lt;/Author&gt;&lt;Year&gt;2012&lt;/Year&gt;&lt;RecNum&gt;1220&lt;/RecNum&gt;&lt;DisplayText&gt;&lt;style face="superscript"&gt;62&lt;/style&gt;&lt;/DisplayText&gt;&lt;record&gt;&lt;rec-number&gt;1220&lt;/rec-number&gt;&lt;foreign-keys&gt;&lt;key app="EN" db-id="pvtptv5w8sx9ase5rwxppetwta2ep9p9vept" timestamp="1461771585"&gt;1220&lt;/key&gt;&lt;/foreign-keys&gt;&lt;ref-type name="Journal Article"&gt;17&lt;/ref-type&gt;&lt;contributors&gt;&lt;authors&gt;&lt;author&gt;Siddiqui, S.&lt;/author&gt;&lt;author&gt;Usmani, O. S.&lt;/author&gt;&lt;/authors&gt;&lt;/contributors&gt;&lt;auth-address&gt;Institute for Lung Health, Department of Infection, Immunity and Inflammation, University of Leicester &amp;amp; Glenfield Hospital, Leicester, UK. salman95@yahoo.com&lt;/auth-address&gt;&lt;titles&gt;&lt;title&gt;Small airways, big challenge: measuring the unseen?&lt;/title&gt;&lt;secondary-title&gt;Nat Med&lt;/secondary-title&gt;&lt;alt-title&gt;Nature medicine&lt;/alt-title&gt;&lt;/titles&gt;&lt;periodical&gt;&lt;full-title&gt;Nature Medicine&lt;/full-title&gt;&lt;abbr-1&gt;Nat Med&lt;/abbr-1&gt;&lt;/periodical&gt;&lt;alt-periodical&gt;&lt;full-title&gt;Nature Medicine&lt;/full-title&gt;&lt;abbr-1&gt;Nat Med&lt;/abbr-1&gt;&lt;/alt-periodical&gt;&lt;pages&gt;1619-21&lt;/pages&gt;&lt;volume&gt;18&lt;/volume&gt;&lt;number&gt;11&lt;/number&gt;&lt;edition&gt;2012/11/09&lt;/edition&gt;&lt;keywords&gt;&lt;keyword&gt;*Diagnosis, Differential&lt;/keyword&gt;&lt;keyword&gt;Female&lt;/keyword&gt;&lt;keyword&gt;Humans&lt;/keyword&gt;&lt;keyword&gt;Male&lt;/keyword&gt;&lt;keyword&gt;*Pulmonary Disease, Chronic Obstructive&lt;/keyword&gt;&lt;keyword&gt;*Pulmonary Emphysema&lt;/keyword&gt;&lt;keyword&gt;*Tomography, Emission-Computed&lt;/keyword&gt;&lt;/keywords&gt;&lt;dates&gt;&lt;year&gt;2012&lt;/year&gt;&lt;pub-dates&gt;&lt;date&gt;Nov&lt;/date&gt;&lt;/pub-dates&gt;&lt;/dates&gt;&lt;isbn&gt;1078-8956&lt;/isbn&gt;&lt;accession-num&gt;23135513&lt;/accession-num&gt;&lt;urls&gt;&lt;related-urls&gt;&lt;url&gt;http://www.nature.com/nm/journal/v18/n11/pdf/nm.2981.pdf&lt;/url&gt;&lt;/related-urls&gt;&lt;/urls&gt;&lt;electronic-resource-num&gt;10.1038/nm.2981&lt;/electronic-resource-num&gt;&lt;remote-database-provider&gt;Nlm&lt;/remote-database-provider&gt;&lt;language&gt;eng&lt;/language&gt;&lt;/record&gt;&lt;/Cite&gt;&lt;/EndNote&gt;</w:instrText>
      </w:r>
      <w:r>
        <w:fldChar w:fldCharType="separate"/>
      </w:r>
      <w:r w:rsidR="00121498" w:rsidRPr="00121498">
        <w:rPr>
          <w:noProof/>
          <w:vertAlign w:val="superscript"/>
        </w:rPr>
        <w:t>62</w:t>
      </w:r>
      <w:r>
        <w:fldChar w:fldCharType="end"/>
      </w:r>
      <w:r>
        <w:t>. The effects of aging and obesity on the small airways should also be considered when interpreting any marker of SAD</w:t>
      </w:r>
      <w:r>
        <w:fldChar w:fldCharType="begin">
          <w:fldData xml:space="preserve">PEVuZE5vdGU+PENpdGU+PEF1dGhvcj5WZXJiYW5jazwvQXV0aG9yPjxZZWFyPjIwMTI8L1llYXI+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=
</w:fldData>
        </w:fldChar>
      </w:r>
      <w:r w:rsidR="000737AC">
        <w:instrText xml:space="preserve"> ADDIN EN.CITE </w:instrText>
      </w:r>
      <w:r w:rsidR="000737AC">
        <w:fldChar w:fldCharType="begin">
          <w:fldData xml:space="preserve">PEVuZE5vdGU+PENpdGU+PEF1dGhvcj5WZXJiYW5jazwvQXV0aG9yPjxZZWFyPjIwMTI8L1llYXI+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=
</w:fldData>
        </w:fldChar>
      </w:r>
      <w:r w:rsidR="000737AC">
        <w:instrText xml:space="preserve"> ADDIN EN.CITE.DATA </w:instrText>
      </w:r>
      <w:r w:rsidR="000737AC">
        <w:fldChar w:fldCharType="end"/>
      </w:r>
      <w:r>
        <w:fldChar w:fldCharType="separate"/>
      </w:r>
      <w:r w:rsidR="000737AC" w:rsidRPr="000737AC">
        <w:rPr>
          <w:noProof/>
          <w:vertAlign w:val="superscript"/>
        </w:rPr>
        <w:t>23,63</w:t>
      </w:r>
      <w:r>
        <w:fldChar w:fldCharType="end"/>
      </w:r>
      <w:r>
        <w:t xml:space="preserve">. </w:t>
      </w:r>
      <w:r w:rsidR="00A56F2C">
        <w:t>Although many studies have measured physiological tests of SAD and either CT or the defined clinical outcomes, unless the pre-defined selection criteria</w:t>
      </w:r>
      <w:r w:rsidR="00472AE0">
        <w:t xml:space="preserve"> </w:t>
      </w:r>
      <w:r w:rsidR="00A56F2C">
        <w:t xml:space="preserve">were met, the study was not included in our results. For example, Hersh </w:t>
      </w:r>
      <w:r w:rsidR="00A56F2C" w:rsidRPr="00F5362D">
        <w:rPr>
          <w:i/>
        </w:rPr>
        <w:t>et al</w:t>
      </w:r>
      <w:r w:rsidR="00A56F2C">
        <w:t xml:space="preserve"> studied the use of paired CT scans in measuring gas trapping in the COPDGene study</w:t>
      </w:r>
      <w:r w:rsidR="00A56F2C">
        <w:fldChar w:fldCharType="begin">
          <w:fldData xml:space="preserve">PEVuZE5vdGU+PENpdGU+PEF1dGhvcj5IZXJzaDwvQXV0aG9yPjxZZWFyPjIwMTM8L1llYXI+PFJl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A56F2C">
        <w:instrText xml:space="preserve"> ADDIN EN.CITE </w:instrText>
      </w:r>
      <w:r w:rsidR="00A56F2C">
        <w:fldChar w:fldCharType="begin">
          <w:fldData xml:space="preserve">PEVuZE5vdGU+PENpdGU+PEF1dGhvcj5IZXJzaDwvQXV0aG9yPjxZZWFyPjIwMTM8L1llYXI+PFJl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A56F2C">
        <w:instrText xml:space="preserve"> ADDIN EN.CITE.DATA </w:instrText>
      </w:r>
      <w:r w:rsidR="00A56F2C">
        <w:fldChar w:fldCharType="end"/>
      </w:r>
      <w:r w:rsidR="00A56F2C">
        <w:fldChar w:fldCharType="separate"/>
      </w:r>
      <w:r w:rsidR="00A56F2C" w:rsidRPr="00D45765">
        <w:rPr>
          <w:noProof/>
          <w:vertAlign w:val="superscript"/>
        </w:rPr>
        <w:t>11</w:t>
      </w:r>
      <w:r w:rsidR="00A56F2C">
        <w:fldChar w:fldCharType="end"/>
      </w:r>
      <w:r w:rsidR="00A56F2C">
        <w:t xml:space="preserve">. Although both physiological and CT indices of SAD were measured in smokers with and without COPD, the association between these measures were not reported for the COPD subjects specifically as a separate subgroup, and therefore could not be included. </w:t>
      </w:r>
      <w:r w:rsidR="00A56F2C" w:rsidRPr="003A312D">
        <w:t>Other reasons for exclusions included insufficient information, although every effort was made to contact authors and seek clarity</w:t>
      </w:r>
      <w:r w:rsidR="00A56F2C">
        <w:t xml:space="preserve">. </w:t>
      </w:r>
    </w:p>
    <w:p w14:paraId="4BF31E79" w14:textId="07C58FAA" w:rsidR="002D32E2" w:rsidRDefault="002D32E2" w:rsidP="002D32E2">
      <w:pPr>
        <w:pStyle w:val="Heading3"/>
      </w:pPr>
      <w:r w:rsidRPr="00AD1F10">
        <w:rPr>
          <w:highlight w:val="yellow"/>
        </w:rPr>
        <w:t>Small airways disease and disease severity and treatment</w:t>
      </w:r>
    </w:p>
    <w:p w14:paraId="04BBCF22" w14:textId="1C3C6D40" w:rsidR="0018701B" w:rsidRDefault="00BA0FCE" w:rsidP="0018701B">
      <w:r w:rsidRPr="00BA0FCE">
        <w:t>The ECLIPSE study was not included in this review because</w:t>
      </w:r>
      <w:r w:rsidR="00EE1609">
        <w:t xml:space="preserve"> physiological and CT ma</w:t>
      </w:r>
      <w:r w:rsidRPr="00BA0FCE">
        <w:t>rker</w:t>
      </w:r>
      <w:r>
        <w:t>s</w:t>
      </w:r>
      <w:r w:rsidRPr="00BA0FCE">
        <w:t xml:space="preserve"> of SAD </w:t>
      </w:r>
      <w:r w:rsidR="00EE1609">
        <w:t>were n</w:t>
      </w:r>
      <w:r>
        <w:t>ot</w:t>
      </w:r>
      <w:r w:rsidRPr="00BA0FCE">
        <w:t xml:space="preserve"> </w:t>
      </w:r>
      <w:r w:rsidR="00EE1609">
        <w:t>compared</w:t>
      </w:r>
      <w:r w:rsidR="00EE1609">
        <w:fldChar w:fldCharType="begin"/>
      </w:r>
      <w:r w:rsidR="00121498">
        <w:instrText xml:space="preserve"> ADDIN EN.CITE &lt;EndNote&gt;&lt;Cite&gt;&lt;Author&gt;Crim&lt;/Author&gt;&lt;Year&gt;2011&lt;/Year&gt;&lt;RecNum&gt;1285&lt;/RecNum&gt;&lt;DisplayText&gt;&lt;style face="superscript"&gt;64&lt;/style&gt;&lt;/DisplayText&gt;&lt;record&gt;&lt;rec-number&gt;1285&lt;/rec-number&gt;&lt;foreign-keys&gt;&lt;key app="EN" db-id="pvtptv5w8sx9ase5rwxppetwta2ep9p9vept" timestamp="1481202794"&gt;1285&lt;/key&gt;&lt;/foreign-keys&gt;&lt;ref-type name="Journal Article"&gt;17&lt;/ref-type&gt;&lt;contributors&gt;&lt;authors&gt;&lt;author&gt;Crim, Courtney&lt;/author&gt;&lt;author&gt;Celli, Bartolome&lt;/author&gt;&lt;author&gt;Edwards, Lisa D.&lt;/author&gt;&lt;author&gt;Wouters, Emiel&lt;/author&gt;&lt;author&gt;Coxson, Harvey O.&lt;/author&gt;&lt;author&gt;Tal-Singer, Ruth&lt;/author&gt;&lt;author&gt;Calverley, Peter M. A.&lt;/author&gt;&lt;/authors&gt;&lt;/contributors&gt;&lt;titles&gt;&lt;title&gt;Respiratory system impedance with impulse oscillometry in healthy and COPD subjects: ECLIPSE baseline results&lt;/title&gt;&lt;secondary-title&gt;Respiratory Medicine&lt;/secondary-title&gt;&lt;/titles&gt;&lt;periodical&gt;&lt;full-title&gt;Respiratory Medicine&lt;/full-title&gt;&lt;abbr-1&gt;Respir Med&lt;/abbr-1&gt;&lt;/periodical&gt;&lt;pages&gt;1069-1078&lt;/pages&gt;&lt;volume&gt;105&lt;/volume&gt;&lt;number&gt;7&lt;/number&gt;&lt;keywords&gt;&lt;keyword&gt;Impulse oscillometry&lt;/keyword&gt;&lt;keyword&gt;ECLIPSE&lt;/keyword&gt;&lt;keyword&gt;Respiratory system impedance&lt;/keyword&gt;&lt;keyword&gt;Chronic obstructive pulmonary disease&lt;/keyword&gt;&lt;keyword&gt;Respiratory reactance&lt;/keyword&gt;&lt;/keywords&gt;&lt;dates&gt;&lt;year&gt;2011&lt;/year&gt;&lt;pub-dates&gt;&lt;date&gt;7//&lt;/date&gt;&lt;/pub-dates&gt;&lt;/dates&gt;&lt;isbn&gt;0954-6111&lt;/isbn&gt;&lt;urls&gt;&lt;related-urls&gt;&lt;url&gt;http://www.sciencedirect.com/science/article/pii/S0954611111000254&lt;/url&gt;&lt;url&gt;http://ac.els-cdn.com/S0954611111000254/1-s2.0-S0954611111000254-main.pdf?_tid=226a10d4-bd48-11e6-960b-00000aab0f6b&amp;amp;acdnat=1481202999_1c18c11ee3ba5e46f361650701dc2dc9&lt;/url&gt;&lt;url&gt;http://ac.els-cdn.com/S0954611111000254/1-s2.0-S0954611111000254-main.pdf?_tid=1ef3b84e-df2e-11e6-8236-00000aacb362&amp;amp;acdnat=1484930166_aad6f3cdb026d97c2daae1c64c7e79b4&lt;/url&gt;&lt;/related-urls&gt;&lt;/urls&gt;&lt;electronic-resource-num&gt;http://dx.doi.org/10.1016/j.rmed.2011.01.010&lt;/electronic-resource-num&gt;&lt;/record&gt;&lt;/Cite&gt;&lt;/EndNote&gt;</w:instrText>
      </w:r>
      <w:r w:rsidR="00EE1609">
        <w:fldChar w:fldCharType="separate"/>
      </w:r>
      <w:r w:rsidR="00121498" w:rsidRPr="00121498">
        <w:rPr>
          <w:noProof/>
          <w:vertAlign w:val="superscript"/>
        </w:rPr>
        <w:t>64</w:t>
      </w:r>
      <w:r w:rsidR="00EE1609">
        <w:fldChar w:fldCharType="end"/>
      </w:r>
      <w:r w:rsidR="00EE1609">
        <w:t xml:space="preserve">. </w:t>
      </w:r>
      <w:r>
        <w:t>However, i</w:t>
      </w:r>
      <w:r w:rsidR="0018701B">
        <w:t>n terms of relation</w:t>
      </w:r>
      <w:r w:rsidR="00CB4714">
        <w:t>ships</w:t>
      </w:r>
      <w:r w:rsidR="009C060E">
        <w:t xml:space="preserve"> </w:t>
      </w:r>
      <w:r w:rsidR="00CB4714">
        <w:t xml:space="preserve">between </w:t>
      </w:r>
      <w:r w:rsidR="001E402F">
        <w:t>SAD</w:t>
      </w:r>
      <w:r w:rsidR="0018701B">
        <w:t xml:space="preserve"> </w:t>
      </w:r>
      <w:r w:rsidR="00CB4714">
        <w:t xml:space="preserve">and </w:t>
      </w:r>
      <w:r w:rsidR="00EE1609">
        <w:t xml:space="preserve">severity of disease, they </w:t>
      </w:r>
      <w:r w:rsidR="0018701B">
        <w:t>found the frequency dependence of resistance (R5-R20) related to GOLD stage severity</w:t>
      </w:r>
      <w:r w:rsidR="0018701B">
        <w:fldChar w:fldCharType="begin"/>
      </w:r>
      <w:r w:rsidR="00121498">
        <w:instrText xml:space="preserve"> ADDIN EN.CITE &lt;EndNote&gt;&lt;Cite&gt;&lt;Author&gt;Crim&lt;/Author&gt;&lt;Year&gt;2011&lt;/Year&gt;&lt;RecNum&gt;1285&lt;/RecNum&gt;&lt;DisplayText&gt;&lt;style face="superscript"&gt;64&lt;/style&gt;&lt;/DisplayText&gt;&lt;record&gt;&lt;rec-number&gt;1285&lt;/rec-number&gt;&lt;foreign-keys&gt;&lt;key app="EN" db-id="pvtptv5w8sx9ase5rwxppetwta2ep9p9vept" timestamp="1481202794"&gt;1285&lt;/key&gt;&lt;/foreign-keys&gt;&lt;ref-type name="Journal Article"&gt;17&lt;/ref-type&gt;&lt;contributors&gt;&lt;authors&gt;&lt;author&gt;Crim, Courtney&lt;/author&gt;&lt;author&gt;Celli, Bartolome&lt;/author&gt;&lt;author&gt;Edwards, Lisa D.&lt;/author&gt;&lt;author&gt;Wouters, Emiel&lt;/author&gt;&lt;author&gt;Coxson, Harvey O.&lt;/author&gt;&lt;author&gt;Tal-Singer, Ruth&lt;/author&gt;&lt;author&gt;Calverley, Peter M. A.&lt;/author&gt;&lt;/authors&gt;&lt;/contributors&gt;&lt;titles&gt;&lt;title&gt;Respiratory system impedance with impulse oscillometry in healthy and COPD subjects: ECLIPSE baseline results&lt;/title&gt;&lt;secondary-title&gt;Respiratory Medicine&lt;/secondary-title&gt;&lt;/titles&gt;&lt;periodical&gt;&lt;full-title&gt;Respiratory Medicine&lt;/full-title&gt;&lt;abbr-1&gt;Respir Med&lt;/abbr-1&gt;&lt;/periodical&gt;&lt;pages&gt;1069-1078&lt;/pages&gt;&lt;volume&gt;105&lt;/volume&gt;&lt;number&gt;7&lt;/number&gt;&lt;keywords&gt;&lt;keyword&gt;Impulse oscillometry&lt;/keyword&gt;&lt;keyword&gt;ECLIPSE&lt;/keyword&gt;&lt;keyword&gt;Respiratory system impedance&lt;/keyword&gt;&lt;keyword&gt;Chronic obstructive pulmonary disease&lt;/keyword&gt;&lt;keyword&gt;Respiratory reactance&lt;/keyword&gt;&lt;/keywords&gt;&lt;dates&gt;&lt;year&gt;2011&lt;/year&gt;&lt;pub-dates&gt;&lt;date&gt;7//&lt;/date&gt;&lt;/pub-dates&gt;&lt;/dates&gt;&lt;isbn&gt;0954-6111&lt;/isbn&gt;&lt;urls&gt;&lt;related-urls&gt;&lt;url&gt;http://www.sciencedirect.com/science/article/pii/S0954611111000254&lt;/url&gt;&lt;url&gt;http://ac.els-cdn.com/S0954611111000254/1-s2.0-S0954611111000254-main.pdf?_tid=226a10d4-bd48-11e6-960b-00000aab0f6b&amp;amp;acdnat=1481202999_1c18c11ee3ba5e46f361650701dc2dc9&lt;/url&gt;&lt;url&gt;http://ac.els-cdn.com/S0954611111000254/1-s2.0-S0954611111000254-main.pdf?_tid=1ef3b84e-df2e-11e6-8236-00000aacb362&amp;amp;acdnat=1484930166_aad6f3cdb026d97c2daae1c64c7e79b4&lt;/url&gt;&lt;/related-urls&gt;&lt;/urls&gt;&lt;electronic-resource-num&gt;http://dx.doi.org/10.1016/j.rmed.2011.01.010&lt;/electronic-resource-num&gt;&lt;/record&gt;&lt;/Cite&gt;&lt;/EndNote&gt;</w:instrText>
      </w:r>
      <w:r w:rsidR="0018701B">
        <w:fldChar w:fldCharType="separate"/>
      </w:r>
      <w:r w:rsidR="00121498" w:rsidRPr="00121498">
        <w:rPr>
          <w:noProof/>
          <w:vertAlign w:val="superscript"/>
        </w:rPr>
        <w:t>64</w:t>
      </w:r>
      <w:r w:rsidR="0018701B">
        <w:fldChar w:fldCharType="end"/>
      </w:r>
      <w:r w:rsidR="00271086">
        <w:t xml:space="preserve">. </w:t>
      </w:r>
      <w:r w:rsidR="00810F0F">
        <w:t xml:space="preserve">Pompe </w:t>
      </w:r>
      <w:r w:rsidR="00810F0F" w:rsidRPr="00810F0F">
        <w:rPr>
          <w:i/>
        </w:rPr>
        <w:t>et al</w:t>
      </w:r>
      <w:r w:rsidR="00810F0F">
        <w:t xml:space="preserve"> has </w:t>
      </w:r>
      <w:r w:rsidR="00655591">
        <w:t xml:space="preserve"> shown the most severe classification of COPD (GOLD stage IV) has </w:t>
      </w:r>
      <w:r w:rsidR="0018701B">
        <w:t xml:space="preserve">the highest </w:t>
      </w:r>
      <w:r w:rsidR="0018701B" w:rsidRPr="00495DBA">
        <w:t>PRM</w:t>
      </w:r>
      <w:r w:rsidR="0018701B" w:rsidRPr="00495DBA">
        <w:rPr>
          <w:vertAlign w:val="superscript"/>
        </w:rPr>
        <w:t>fSAD</w:t>
      </w:r>
      <w:r w:rsidR="0018701B">
        <w:rPr>
          <w:vertAlign w:val="superscript"/>
        </w:rPr>
        <w:t xml:space="preserve"> </w:t>
      </w:r>
      <w:r w:rsidR="0018701B">
        <w:t>%</w:t>
      </w:r>
      <w:r w:rsidR="00655591">
        <w:t xml:space="preserve"> index</w:t>
      </w:r>
      <w:r w:rsidR="0018701B">
        <w:fldChar w:fldCharType="begin"/>
      </w:r>
      <w:r w:rsidR="00D45765">
        <w:instrText xml:space="preserve"> ADDIN EN.CITE &lt;EndNote&gt;&lt;Cite&gt;&lt;Author&gt;Pompe&lt;/Author&gt;&lt;Year&gt;2017&lt;/Year&gt;&lt;RecNum&gt;1468&lt;/RecNum&gt;&lt;DisplayText&gt;&lt;style face="superscript"&gt;12&lt;/style&gt;&lt;/DisplayText&gt;&lt;record&gt;&lt;rec-number&gt;1468&lt;/rec-number&gt;&lt;foreign-keys&gt;&lt;key app="EN" db-id="pvtptv5w8sx9ase5rwxppetwta2ep9p9vept" timestamp="1493798412"&gt;1468&lt;/key&gt;&lt;/foreign-keys&gt;&lt;ref-type name="Journal Article"&gt;17&lt;/ref-type&gt;&lt;contributors&gt;&lt;authors&gt;&lt;author&gt;Pompe, Esther&lt;/author&gt;&lt;author&gt;Galbán, Craig J.&lt;/author&gt;&lt;author&gt;Ross, Brian D.&lt;/author&gt;&lt;author&gt;Koenderman, Leo&lt;/author&gt;&lt;author&gt;ten Hacken, Nick H. T.&lt;/author&gt;&lt;author&gt;Postma, Dirkje S.&lt;/author&gt;&lt;author&gt;van den Berge, Maarten&lt;/author&gt;&lt;author&gt;de Jong, Pim A.&lt;/author&gt;&lt;author&gt;Lammers, Jan-Willem J.&lt;/author&gt;&lt;author&gt;Mohamed Hoesein, Firdaus A. A.&lt;/author&gt;&lt;/authors&gt;&lt;/contributors&gt;&lt;titles&gt;&lt;title&gt;Parametric response mapping on chest computed tomography associates with clinical and functional parameters in chronic obstructive pulmonary disease&lt;/title&gt;&lt;secondary-title&gt;Respiratory Medicine&lt;/secondary-title&gt;&lt;/titles&gt;&lt;periodical&gt;&lt;full-title&gt;Respiratory Medicine&lt;/full-title&gt;&lt;abbr-1&gt;Respir Med&lt;/abbr-1&gt;&lt;/periodical&gt;&lt;pages&gt;48-55&lt;/pages&gt;&lt;volume&gt;123&lt;/volume&gt;&lt;keywords&gt;&lt;keyword&gt;Computed tomography&lt;/keyword&gt;&lt;keyword&gt;Parametric response mapping&lt;/keyword&gt;&lt;keyword&gt;Copd&lt;/keyword&gt;&lt;keyword&gt;Phenotypes&lt;/keyword&gt;&lt;keyword&gt;Emphysema&lt;/keyword&gt;&lt;keyword&gt;Small airway disease&lt;/keyword&gt;&lt;/keywords&gt;&lt;dates&gt;&lt;year&gt;2017&lt;/year&gt;&lt;pub-dates&gt;&lt;date&gt;2//&lt;/date&gt;&lt;/pub-dates&gt;&lt;/dates&gt;&lt;isbn&gt;0954-6111&lt;/isbn&gt;&lt;urls&gt;&lt;related-urls&gt;&lt;url&gt;http://www.sciencedirect.com/science/article/pii/S0954611116303183&lt;/url&gt;&lt;url&gt;http://ac.els-cdn.com/S0954611116303183/1-s2.0-S0954611116303183-main.pdf?_tid=906f5048-2fd6-11e7-875d-00000aab0f02&amp;amp;acdnat=1493798605_178fe0fe50b360c976581090787e00bf&lt;/url&gt;&lt;/related-urls&gt;&lt;/urls&gt;&lt;electronic-resource-num&gt;https://doi.org/10.1016/j.rmed.2016.11.021&lt;/electronic-resource-num&gt;&lt;/record&gt;&lt;/Cite&gt;&lt;/EndNote&gt;</w:instrText>
      </w:r>
      <w:r w:rsidR="0018701B">
        <w:fldChar w:fldCharType="separate"/>
      </w:r>
      <w:r w:rsidR="00D45765" w:rsidRPr="00D45765">
        <w:rPr>
          <w:noProof/>
          <w:vertAlign w:val="superscript"/>
        </w:rPr>
        <w:t>12</w:t>
      </w:r>
      <w:r w:rsidR="0018701B">
        <w:fldChar w:fldCharType="end"/>
      </w:r>
      <w:r w:rsidR="0018701B">
        <w:t xml:space="preserve">. </w:t>
      </w:r>
      <w:r w:rsidR="001E402F">
        <w:t>Surprisingly</w:t>
      </w:r>
      <w:r w:rsidR="00655591">
        <w:t>, in mild and moderate COPD (GOLD stage I and II)</w:t>
      </w:r>
      <w:r w:rsidR="00B13D17">
        <w:t xml:space="preserve">, </w:t>
      </w:r>
      <w:r w:rsidR="001E402F">
        <w:t xml:space="preserve">SAD as defined by </w:t>
      </w:r>
      <w:r w:rsidR="00B13D17" w:rsidRPr="00495DBA">
        <w:t>PRM</w:t>
      </w:r>
      <w:r w:rsidR="00B13D17">
        <w:rPr>
          <w:vertAlign w:val="superscript"/>
        </w:rPr>
        <w:t>f</w:t>
      </w:r>
      <w:r w:rsidR="00B13D17" w:rsidRPr="00495DBA">
        <w:rPr>
          <w:vertAlign w:val="superscript"/>
        </w:rPr>
        <w:t>sad</w:t>
      </w:r>
      <w:r w:rsidR="00B13D17">
        <w:rPr>
          <w:vertAlign w:val="superscript"/>
        </w:rPr>
        <w:t xml:space="preserve"> </w:t>
      </w:r>
      <w:r w:rsidR="00B13D17">
        <w:t>has been shown to be the main contributor to lung function decline</w:t>
      </w:r>
      <w:r w:rsidR="00B13D17">
        <w:fldChar w:fldCharType="begin">
          <w:fldData xml:space="preserve">PEVuZE5vdGU+PENpdGU+PEF1dGhvcj5CaGF0dDwvQXV0aG9yPjxZZWFyPjIwMTY8L1llYXI+PFJl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JmFtcDsgQ3JpdGljYWwgQ2FyZSBNZWRpY2luZTwvZnVsbC10aXRs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</w:fldData>
        </w:fldChar>
      </w:r>
      <w:r w:rsidR="00121498">
        <w:instrText xml:space="preserve"> ADDIN EN.CITE </w:instrText>
      </w:r>
      <w:r w:rsidR="00121498">
        <w:fldChar w:fldCharType="begin">
          <w:fldData xml:space="preserve">PEVuZE5vdGU+PENpdGU+PEF1dGhvcj5CaGF0dDwvQXV0aG9yPjxZZWFyPjIwMTY8L1llYXI+PFJl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JmFtcDsgQ3JpdGljYWwgQ2FyZSBNZWRpY2luZTwvZnVsbC10aXRs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</w:fldData>
        </w:fldChar>
      </w:r>
      <w:r w:rsidR="00121498">
        <w:instrText xml:space="preserve"> ADDIN EN.CITE.DATA </w:instrText>
      </w:r>
      <w:r w:rsidR="00121498">
        <w:fldChar w:fldCharType="end"/>
      </w:r>
      <w:r w:rsidR="00B13D17">
        <w:fldChar w:fldCharType="separate"/>
      </w:r>
      <w:r w:rsidR="00121498" w:rsidRPr="00121498">
        <w:rPr>
          <w:noProof/>
          <w:vertAlign w:val="superscript"/>
        </w:rPr>
        <w:t>65</w:t>
      </w:r>
      <w:r w:rsidR="00B13D17">
        <w:fldChar w:fldCharType="end"/>
      </w:r>
      <w:r w:rsidR="00B13D17">
        <w:t xml:space="preserve">. </w:t>
      </w:r>
      <w:r w:rsidR="00271086">
        <w:t xml:space="preserve">Furthermore, </w:t>
      </w:r>
      <w:r w:rsidR="007F04ED">
        <w:t>in subjects</w:t>
      </w:r>
      <w:r w:rsidR="00655591">
        <w:t xml:space="preserve"> with early disease but</w:t>
      </w:r>
      <w:r w:rsidR="007F04ED">
        <w:t xml:space="preserve"> without airflow obstruction</w:t>
      </w:r>
      <w:r w:rsidR="001E402F">
        <w:t xml:space="preserve"> (GOLD stage 0)</w:t>
      </w:r>
      <w:r w:rsidR="00655591">
        <w:t>,</w:t>
      </w:r>
      <w:r w:rsidR="007F04ED">
        <w:t xml:space="preserve"> </w:t>
      </w:r>
      <w:r w:rsidR="00271086">
        <w:t xml:space="preserve">only </w:t>
      </w:r>
      <w:r w:rsidR="00271086" w:rsidRPr="00495DBA">
        <w:t>PRM</w:t>
      </w:r>
      <w:r w:rsidR="00271086" w:rsidRPr="00495DBA">
        <w:rPr>
          <w:vertAlign w:val="superscript"/>
        </w:rPr>
        <w:t>fSAD</w:t>
      </w:r>
      <w:r w:rsidR="00271086">
        <w:t xml:space="preserve"> </w:t>
      </w:r>
      <w:r w:rsidR="001E402F">
        <w:t xml:space="preserve">but </w:t>
      </w:r>
      <w:r w:rsidR="00271086">
        <w:t>not PRM</w:t>
      </w:r>
      <w:r w:rsidR="00271086" w:rsidRPr="00271086">
        <w:rPr>
          <w:vertAlign w:val="superscript"/>
        </w:rPr>
        <w:t>emph</w:t>
      </w:r>
      <w:r w:rsidR="00271086">
        <w:rPr>
          <w:vertAlign w:val="superscript"/>
        </w:rPr>
        <w:t xml:space="preserve"> </w:t>
      </w:r>
      <w:r w:rsidR="00271086">
        <w:t>was associated with FEV</w:t>
      </w:r>
      <w:r w:rsidR="00271086" w:rsidRPr="00271086">
        <w:rPr>
          <w:vertAlign w:val="subscript"/>
        </w:rPr>
        <w:t>1</w:t>
      </w:r>
      <w:r w:rsidR="00271086">
        <w:t xml:space="preserve"> decline</w:t>
      </w:r>
      <w:r w:rsidR="00B13D17">
        <w:fldChar w:fldCharType="begin">
          <w:fldData xml:space="preserve">PEVuZE5vdGU+PENpdGU+PEF1dGhvcj5CaGF0dDwvQXV0aG9yPjxZZWFyPjIwMTY8L1llYXI+PFJl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JmFtcDsgQ3JpdGljYWwgQ2FyZSBNZWRpY2luZTwvZnVsbC10aXRs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</w:fldData>
        </w:fldChar>
      </w:r>
      <w:r w:rsidR="00121498">
        <w:instrText xml:space="preserve"> ADDIN EN.CITE </w:instrText>
      </w:r>
      <w:r w:rsidR="00121498">
        <w:fldChar w:fldCharType="begin">
          <w:fldData xml:space="preserve">PEVuZE5vdGU+PENpdGU+PEF1dGhvcj5CaGF0dDwvQXV0aG9yPjxZZWFyPjIwMTY8L1llYXI+PFJl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JmFtcDsgQ3JpdGljYWwgQ2FyZSBNZWRpY2luZTwvZnVsbC10aXRs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</w:fldData>
        </w:fldChar>
      </w:r>
      <w:r w:rsidR="00121498">
        <w:instrText xml:space="preserve"> ADDIN EN.CITE.DATA </w:instrText>
      </w:r>
      <w:r w:rsidR="00121498">
        <w:fldChar w:fldCharType="end"/>
      </w:r>
      <w:r w:rsidR="00B13D17">
        <w:fldChar w:fldCharType="separate"/>
      </w:r>
      <w:r w:rsidR="00121498" w:rsidRPr="00121498">
        <w:rPr>
          <w:noProof/>
          <w:vertAlign w:val="superscript"/>
        </w:rPr>
        <w:t>65</w:t>
      </w:r>
      <w:r w:rsidR="00B13D17">
        <w:fldChar w:fldCharType="end"/>
      </w:r>
      <w:r w:rsidR="00B13D17">
        <w:t xml:space="preserve">. </w:t>
      </w:r>
      <w:r w:rsidR="00271086">
        <w:t xml:space="preserve"> </w:t>
      </w:r>
      <w:r w:rsidR="00EF3B1B">
        <w:t xml:space="preserve">These findings </w:t>
      </w:r>
      <w:r w:rsidR="001E402F">
        <w:t>contribute to the hypothesis that SAD is an important pathological feature in both early and established COPD.</w:t>
      </w:r>
    </w:p>
    <w:p w14:paraId="2AB2E6F0" w14:textId="0BD6C522" w:rsidR="009D7EE0" w:rsidRDefault="00A94A34" w:rsidP="002714AC">
      <w:r>
        <w:t>SAD measures</w:t>
      </w:r>
      <w:r w:rsidR="00E86DB9">
        <w:t>, including FOT indices</w:t>
      </w:r>
      <w:r>
        <w:t xml:space="preserve"> may be used to evaluate treatment response in COPD</w:t>
      </w:r>
      <w:r w:rsidR="007976AC">
        <w:fldChar w:fldCharType="begin">
          <w:fldData xml:space="preserve">PEVuZE5vdGU+PENpdGU+PEF1dGhvcj5UaW1taW5zPC9BdXRob3I+PFllYXI+MjAxNDwvWWVhcj48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0737AC">
        <w:instrText xml:space="preserve"> ADDIN EN.CITE </w:instrText>
      </w:r>
      <w:r w:rsidR="000737AC">
        <w:fldChar w:fldCharType="begin">
          <w:fldData xml:space="preserve">PEVuZE5vdGU+PENpdGU+PEF1dGhvcj5UaW1taW5zPC9BdXRob3I+PFllYXI+MjAxNDwvWWVhcj48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0737AC">
        <w:instrText xml:space="preserve"> ADDIN EN.CITE.DATA </w:instrText>
      </w:r>
      <w:r w:rsidR="000737AC">
        <w:fldChar w:fldCharType="end"/>
      </w:r>
      <w:r w:rsidR="007976AC">
        <w:fldChar w:fldCharType="separate"/>
      </w:r>
      <w:r w:rsidR="000737AC" w:rsidRPr="000737AC">
        <w:rPr>
          <w:noProof/>
          <w:vertAlign w:val="superscript"/>
        </w:rPr>
        <w:t>46,52,66</w:t>
      </w:r>
      <w:r w:rsidR="007976AC">
        <w:fldChar w:fldCharType="end"/>
      </w:r>
      <w:r>
        <w:t xml:space="preserve">. </w:t>
      </w:r>
      <w:r w:rsidR="00D92079">
        <w:t xml:space="preserve">The finding </w:t>
      </w:r>
      <w:r w:rsidR="00A20570">
        <w:t>of</w:t>
      </w:r>
      <w:r w:rsidR="00472F4A">
        <w:t xml:space="preserve"> </w:t>
      </w:r>
      <w:r w:rsidR="00472F4A" w:rsidRPr="00472F4A">
        <w:t xml:space="preserve">Timmins and colleagues </w:t>
      </w:r>
      <w:r w:rsidR="00D92079">
        <w:t>that</w:t>
      </w:r>
      <w:r w:rsidR="00B27D9B">
        <w:t xml:space="preserve"> FOT indices</w:t>
      </w:r>
      <w:r w:rsidR="00D92079">
        <w:t xml:space="preserve"> of SAD and SGRQ scores improved</w:t>
      </w:r>
      <w:r w:rsidR="00B27D9B">
        <w:t xml:space="preserve"> with </w:t>
      </w:r>
      <w:r w:rsidR="008572A5">
        <w:t xml:space="preserve">ICS/LABA </w:t>
      </w:r>
      <w:r w:rsidR="00B27D9B">
        <w:t>treatment despite no significant change in FEV</w:t>
      </w:r>
      <w:r w:rsidR="00B27D9B" w:rsidRPr="00E36985">
        <w:rPr>
          <w:vertAlign w:val="subscript"/>
        </w:rPr>
        <w:t>1</w:t>
      </w:r>
      <w:r w:rsidR="007F200F">
        <w:t xml:space="preserve"> </w:t>
      </w:r>
      <w:r w:rsidR="00B27D9B">
        <w:t>suggest FOT could be a clinically useful tool in measuring treatment respon</w:t>
      </w:r>
      <w:r w:rsidR="008B2381">
        <w:t>se in the small airways in COPD</w:t>
      </w:r>
      <w:r w:rsidR="00E86DB9">
        <w:fldChar w:fldCharType="begin">
          <w:fldData xml:space="preserve">PEVuZE5vdGU+PENpdGU+PEF1dGhvcj5NYW5vaGFyYW48L0F1dGhvcj48WWVhcj4yMDE2PC9ZZWFy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121498">
        <w:instrText xml:space="preserve"> ADDIN EN.CITE </w:instrText>
      </w:r>
      <w:r w:rsidR="00121498">
        <w:fldChar w:fldCharType="begin">
          <w:fldData xml:space="preserve">PEVuZE5vdGU+PENpdGU+PEF1dGhvcj5NYW5vaGFyYW48L0F1dGhvcj48WWVhcj4yMDE2PC9ZZWFy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121498">
        <w:instrText xml:space="preserve"> ADDIN EN.CITE.DATA </w:instrText>
      </w:r>
      <w:r w:rsidR="00121498">
        <w:fldChar w:fldCharType="end"/>
      </w:r>
      <w:r w:rsidR="00E86DB9">
        <w:fldChar w:fldCharType="separate"/>
      </w:r>
      <w:r w:rsidR="00121498" w:rsidRPr="00121498">
        <w:rPr>
          <w:noProof/>
          <w:vertAlign w:val="superscript"/>
        </w:rPr>
        <w:t>66</w:t>
      </w:r>
      <w:r w:rsidR="00E86DB9">
        <w:fldChar w:fldCharType="end"/>
      </w:r>
      <w:r w:rsidR="00E86DB9" w:rsidRPr="00E86DB9">
        <w:t xml:space="preserve">. </w:t>
      </w:r>
      <w:r w:rsidR="008B2381">
        <w:t>Other studies have also used FOT to measure treatment response in the small airways</w:t>
      </w:r>
      <w:r w:rsidR="008B2381">
        <w:fldChar w:fldCharType="begin">
          <w:fldData xml:space="preserve">PEVuZE5vdGU+PENpdGU+PEF1dGhvcj5QaXNpPC9BdXRob3I+PFllYXI+MjAxNTwvWWVhcj48UmVj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0737AC">
        <w:instrText xml:space="preserve"> ADDIN EN.CITE </w:instrText>
      </w:r>
      <w:r w:rsidR="000737AC">
        <w:fldChar w:fldCharType="begin">
          <w:fldData xml:space="preserve">PEVuZE5vdGU+PENpdGU+PEF1dGhvcj5QaXNpPC9BdXRob3I+PFllYXI+MjAxNTwvWWVhcj48UmVj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0737AC">
        <w:instrText xml:space="preserve"> ADDIN EN.CITE.DATA </w:instrText>
      </w:r>
      <w:r w:rsidR="000737AC">
        <w:fldChar w:fldCharType="end"/>
      </w:r>
      <w:r w:rsidR="008B2381">
        <w:fldChar w:fldCharType="separate"/>
      </w:r>
      <w:r w:rsidR="000737AC" w:rsidRPr="000737AC">
        <w:rPr>
          <w:noProof/>
          <w:vertAlign w:val="superscript"/>
        </w:rPr>
        <w:t>52,66</w:t>
      </w:r>
      <w:r w:rsidR="008B2381">
        <w:fldChar w:fldCharType="end"/>
      </w:r>
      <w:r w:rsidR="008B2381">
        <w:t>.</w:t>
      </w:r>
      <w:r w:rsidR="00CC5C9B">
        <w:t xml:space="preserve"> However, t</w:t>
      </w:r>
      <w:r w:rsidR="00566F5F">
        <w:t>reatment effects</w:t>
      </w:r>
      <w:r w:rsidR="00B27D9B">
        <w:t xml:space="preserve"> </w:t>
      </w:r>
      <w:r w:rsidR="00566F5F">
        <w:t>are</w:t>
      </w:r>
      <w:r w:rsidR="00B27D9B">
        <w:t xml:space="preserve"> difficul</w:t>
      </w:r>
      <w:r w:rsidR="008572A5">
        <w:t>t to interpret as there are no Minimal I</w:t>
      </w:r>
      <w:r w:rsidR="00B27D9B">
        <w:t>mporta</w:t>
      </w:r>
      <w:r w:rsidR="00963BC4">
        <w:t xml:space="preserve">nt </w:t>
      </w:r>
      <w:r w:rsidR="008572A5">
        <w:t>D</w:t>
      </w:r>
      <w:r w:rsidR="0066629A">
        <w:t>ifferences (MI</w:t>
      </w:r>
      <w:r w:rsidR="00963BC4">
        <w:t>D) published for FOT</w:t>
      </w:r>
      <w:r w:rsidR="00B27D9B">
        <w:t xml:space="preserve"> indices</w:t>
      </w:r>
      <w:r w:rsidR="00B27D9B">
        <w:fldChar w:fldCharType="begin">
          <w:fldData xml:space="preserve">PEVuZE5vdGU+PENpdGU+PEF1dGhvcj5NYW5vaGFyYW48L0F1dGhvcj48WWVhcj4yMDE2PC9ZZWFy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121498">
        <w:instrText xml:space="preserve"> ADDIN EN.CITE </w:instrText>
      </w:r>
      <w:r w:rsidR="00121498">
        <w:fldChar w:fldCharType="begin">
          <w:fldData xml:space="preserve">PEVuZE5vdGU+PENpdGU+PEF1dGhvcj5NYW5vaGFyYW48L0F1dGhvcj48WWVhcj4yMDE2PC9ZZWFy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121498">
        <w:instrText xml:space="preserve"> ADDIN EN.CITE.DATA </w:instrText>
      </w:r>
      <w:r w:rsidR="00121498">
        <w:fldChar w:fldCharType="end"/>
      </w:r>
      <w:r w:rsidR="00B27D9B">
        <w:fldChar w:fldCharType="separate"/>
      </w:r>
      <w:r w:rsidR="00121498" w:rsidRPr="00121498">
        <w:rPr>
          <w:noProof/>
          <w:vertAlign w:val="superscript"/>
        </w:rPr>
        <w:t>66</w:t>
      </w:r>
      <w:r w:rsidR="00B27D9B">
        <w:fldChar w:fldCharType="end"/>
      </w:r>
      <w:r w:rsidR="00B27D9B">
        <w:t xml:space="preserve">. </w:t>
      </w:r>
      <w:r w:rsidR="00963BC4">
        <w:t xml:space="preserve">First, standardisation of techniques and methods between centres is needed. </w:t>
      </w:r>
      <w:r w:rsidR="00AC10F6">
        <w:rPr>
          <w:highlight w:val="yellow"/>
        </w:rPr>
        <w:t>The forced oscillation technique</w:t>
      </w:r>
      <w:r w:rsidR="001E74FB" w:rsidRPr="001E74FB">
        <w:rPr>
          <w:highlight w:val="yellow"/>
        </w:rPr>
        <w:t xml:space="preserve"> is not routinely used in clinical practice and not yet incorporat</w:t>
      </w:r>
      <w:r w:rsidR="00AC10F6">
        <w:rPr>
          <w:highlight w:val="yellow"/>
        </w:rPr>
        <w:t>ed into international guidelines which</w:t>
      </w:r>
      <w:r w:rsidR="001E74FB" w:rsidRPr="001E74FB">
        <w:rPr>
          <w:highlight w:val="yellow"/>
        </w:rPr>
        <w:t xml:space="preserve"> make</w:t>
      </w:r>
      <w:r w:rsidR="00AC10F6">
        <w:rPr>
          <w:highlight w:val="yellow"/>
        </w:rPr>
        <w:t>s</w:t>
      </w:r>
      <w:r w:rsidR="001E74FB" w:rsidRPr="001E74FB">
        <w:rPr>
          <w:highlight w:val="yellow"/>
        </w:rPr>
        <w:t xml:space="preserve"> the interpretation of indices challenging.</w:t>
      </w:r>
      <w:r w:rsidR="001E74FB">
        <w:t xml:space="preserve"> </w:t>
      </w:r>
      <w:r w:rsidR="00963BC4">
        <w:t>Secondly, the MID for the standardised indices will then need establishing.</w:t>
      </w:r>
      <w:r w:rsidR="0019758F">
        <w:t xml:space="preserve"> </w:t>
      </w:r>
    </w:p>
    <w:p w14:paraId="24F5C741" w14:textId="0ED48D82" w:rsidR="00C759FE" w:rsidRDefault="00C759FE" w:rsidP="002714AC">
      <w:r>
        <w:t>This systematic review provides the first step in understanding the current evidence of physiological and CT measures of SAD, in COPD. It exposes the lack of standardisation</w:t>
      </w:r>
      <w:r w:rsidR="00DD1BBA">
        <w:t xml:space="preserve"> of these measures of SAD a</w:t>
      </w:r>
      <w:r>
        <w:t xml:space="preserve">nd </w:t>
      </w:r>
      <w:r w:rsidR="00DD1BBA">
        <w:t xml:space="preserve">suggests a </w:t>
      </w:r>
      <w:r>
        <w:t xml:space="preserve">consensus </w:t>
      </w:r>
      <w:r w:rsidRPr="00303802">
        <w:t xml:space="preserve">opinion </w:t>
      </w:r>
      <w:r w:rsidR="00B14D14">
        <w:t xml:space="preserve">is needed </w:t>
      </w:r>
      <w:r w:rsidRPr="00303802">
        <w:t xml:space="preserve">by international </w:t>
      </w:r>
      <w:r>
        <w:t xml:space="preserve">respiratory </w:t>
      </w:r>
      <w:r w:rsidRPr="00303802">
        <w:t>societies</w:t>
      </w:r>
      <w:r>
        <w:t xml:space="preserve"> for </w:t>
      </w:r>
      <w:r w:rsidRPr="00303802">
        <w:t>the</w:t>
      </w:r>
      <w:r w:rsidRPr="004A17F9">
        <w:t xml:space="preserve"> </w:t>
      </w:r>
      <w:r w:rsidR="00DD1BBA">
        <w:t xml:space="preserve">measurement </w:t>
      </w:r>
      <w:r w:rsidRPr="00303802">
        <w:t>of</w:t>
      </w:r>
      <w:r>
        <w:t xml:space="preserve"> radiological and physiological</w:t>
      </w:r>
      <w:r w:rsidRPr="00303802">
        <w:t xml:space="preserve"> tests to measure SAD</w:t>
      </w:r>
      <w:r w:rsidRPr="00664D3B">
        <w:t xml:space="preserve">. </w:t>
      </w:r>
      <w:r w:rsidR="004D6B04" w:rsidRPr="00664D3B">
        <w:t>With emerging evidence for the utility of FOT and inert washout techniques for assessing SAD</w:t>
      </w:r>
      <w:r w:rsidR="00904E50" w:rsidRPr="00904E50">
        <w:rPr>
          <w:highlight w:val="yellow"/>
        </w:rPr>
        <w:fldChar w:fldCharType="begin">
          <w:fldData xml:space="preserve">PEVuZE5vdGU+PENpdGU+PEF1dGhvcj5Mb3BlczwvQXV0aG9yPjxZZWFyPjIwMTQ8L1llYXI+PFJl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MTA5MS0xMTAwPC9wYWdlcz48dm9sdW1lPjE1MDwvdm9sdW1lPjxu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904E50" w:rsidRPr="00904E50">
        <w:rPr>
          <w:highlight w:val="yellow"/>
        </w:rPr>
        <w:instrText xml:space="preserve"> ADDIN EN.CITE </w:instrText>
      </w:r>
      <w:r w:rsidR="00904E50" w:rsidRPr="00904E50">
        <w:rPr>
          <w:highlight w:val="yellow"/>
        </w:rPr>
        <w:fldChar w:fldCharType="begin">
          <w:fldData xml:space="preserve">PEVuZE5vdGU+PENpdGU+PEF1dGhvcj5Mb3BlczwvQXV0aG9yPjxZZWFyPjIwMTQ8L1llYXI+PFJl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904E50" w:rsidRPr="00904E50">
        <w:rPr>
          <w:highlight w:val="yellow"/>
        </w:rPr>
        <w:instrText xml:space="preserve"> ADDIN EN.CITE.DATA </w:instrText>
      </w:r>
      <w:r w:rsidR="00904E50" w:rsidRPr="00904E50">
        <w:rPr>
          <w:highlight w:val="yellow"/>
        </w:rPr>
      </w:r>
      <w:r w:rsidR="00904E50" w:rsidRPr="00904E50">
        <w:rPr>
          <w:highlight w:val="yellow"/>
        </w:rPr>
        <w:fldChar w:fldCharType="end"/>
      </w:r>
      <w:r w:rsidR="00904E50" w:rsidRPr="00904E50">
        <w:rPr>
          <w:highlight w:val="yellow"/>
        </w:rPr>
      </w:r>
      <w:r w:rsidR="00904E50" w:rsidRPr="00904E50">
        <w:rPr>
          <w:highlight w:val="yellow"/>
        </w:rPr>
        <w:fldChar w:fldCharType="separate"/>
      </w:r>
      <w:r w:rsidR="00904E50" w:rsidRPr="00904E50">
        <w:rPr>
          <w:noProof/>
          <w:highlight w:val="yellow"/>
          <w:vertAlign w:val="superscript"/>
        </w:rPr>
        <w:t>46,47,53,54</w:t>
      </w:r>
      <w:r w:rsidR="00904E50" w:rsidRPr="00904E50">
        <w:rPr>
          <w:highlight w:val="yellow"/>
        </w:rPr>
        <w:fldChar w:fldCharType="end"/>
      </w:r>
      <w:r w:rsidR="004D6B04" w:rsidRPr="00664D3B">
        <w:t xml:space="preserve">, further studies are needed to support any recommendation of such indices into routine clinical practice. </w:t>
      </w:r>
      <w:r w:rsidR="00664D3B" w:rsidRPr="00664D3B">
        <w:t>In</w:t>
      </w:r>
      <w:r w:rsidR="00664D3B">
        <w:t xml:space="preserve"> particular</w:t>
      </w:r>
      <w:r w:rsidR="004D6B04">
        <w:t xml:space="preserve">, </w:t>
      </w:r>
      <w:r>
        <w:t>studies comparing CT measures and more specific physiological markers of SAD such as FOT and washout indices</w:t>
      </w:r>
      <w:r w:rsidR="00664D3B">
        <w:t xml:space="preserve">, </w:t>
      </w:r>
      <w:r w:rsidR="006976A0">
        <w:t>are called for</w:t>
      </w:r>
      <w:r>
        <w:t>. Th</w:t>
      </w:r>
      <w:r w:rsidR="00246CB8">
        <w:t xml:space="preserve">ese physiological measures </w:t>
      </w:r>
      <w:r>
        <w:t xml:space="preserve">need </w:t>
      </w:r>
      <w:r w:rsidR="00AF6641">
        <w:t>inclusion</w:t>
      </w:r>
      <w:r>
        <w:t xml:space="preserve"> in large cohort</w:t>
      </w:r>
      <w:r w:rsidR="00246CB8">
        <w:t xml:space="preserve"> studies</w:t>
      </w:r>
      <w:r>
        <w:t xml:space="preserve"> o</w:t>
      </w:r>
      <w:r w:rsidR="006976A0">
        <w:t>f</w:t>
      </w:r>
      <w:r>
        <w:t xml:space="preserve"> established COPD and </w:t>
      </w:r>
      <w:r w:rsidR="00234AC4">
        <w:t>early disease</w:t>
      </w:r>
      <w:r w:rsidR="006976A0">
        <w:t>,</w:t>
      </w:r>
      <w:r>
        <w:t xml:space="preserve"> to better understand their clinical relevance </w:t>
      </w:r>
      <w:r w:rsidR="00234AC4">
        <w:t xml:space="preserve">in COPD </w:t>
      </w:r>
      <w:r>
        <w:t>and potential to detect early disease, respectively.</w:t>
      </w:r>
    </w:p>
    <w:p w14:paraId="6FD6AD05" w14:textId="77777777" w:rsidR="00012383" w:rsidRDefault="002714AC" w:rsidP="00012383">
      <w:pPr>
        <w:pStyle w:val="Heading2"/>
      </w:pPr>
      <w:r>
        <w:t>Conclusion</w:t>
      </w:r>
    </w:p>
    <w:p w14:paraId="28CCB61C" w14:textId="350B317B" w:rsidR="00FC4EAC" w:rsidRDefault="00730AA8" w:rsidP="0025433E">
      <w:r>
        <w:t>As a central pathological process in COPD, the understanding and quantification of</w:t>
      </w:r>
      <w:r w:rsidDel="00221CA5">
        <w:t xml:space="preserve"> </w:t>
      </w:r>
      <w:r>
        <w:t xml:space="preserve">SAD is of critical importance. </w:t>
      </w:r>
      <w:r w:rsidR="002F46CB" w:rsidRPr="00464CF9">
        <w:t>Physiological and CT measures of SAD</w:t>
      </w:r>
      <w:r w:rsidR="0043675E">
        <w:t xml:space="preserve"> are widely used in a bid to understand its role in COPD in terms of disease progression and therapeutic intervention.</w:t>
      </w:r>
      <w:r w:rsidR="002F46CB" w:rsidRPr="00464CF9">
        <w:t xml:space="preserve"> </w:t>
      </w:r>
      <w:r w:rsidR="0043675E">
        <w:t xml:space="preserve">Using a systematic review we have shown CT and physiological measures of SAD </w:t>
      </w:r>
      <w:r w:rsidR="002F46CB" w:rsidRPr="00464CF9">
        <w:t>correlate and seem to confer similar information</w:t>
      </w:r>
      <w:r w:rsidR="002F46CB">
        <w:t>.</w:t>
      </w:r>
      <w:r w:rsidR="00303802">
        <w:t xml:space="preserve"> </w:t>
      </w:r>
      <w:r w:rsidR="00221CA5">
        <w:t xml:space="preserve">Albeit varied, there is </w:t>
      </w:r>
      <w:r w:rsidR="00E46C7C" w:rsidRPr="00E46C7C">
        <w:rPr>
          <w:highlight w:val="yellow"/>
        </w:rPr>
        <w:t>some</w:t>
      </w:r>
      <w:r w:rsidR="00E46C7C">
        <w:t xml:space="preserve"> </w:t>
      </w:r>
      <w:r w:rsidR="00221CA5">
        <w:t>evidence that p</w:t>
      </w:r>
      <w:r w:rsidR="003C3759">
        <w:t>hysiological m</w:t>
      </w:r>
      <w:r w:rsidR="00394970">
        <w:t>easures of SAD</w:t>
      </w:r>
      <w:r w:rsidR="002F46CB">
        <w:t xml:space="preserve"> </w:t>
      </w:r>
      <w:r w:rsidR="00094305">
        <w:t xml:space="preserve">are associated with </w:t>
      </w:r>
      <w:r w:rsidR="00094305" w:rsidRPr="00094305">
        <w:t>dyspnoea</w:t>
      </w:r>
      <w:r w:rsidR="00221CA5">
        <w:t xml:space="preserve">, </w:t>
      </w:r>
      <w:r w:rsidR="00221CA5" w:rsidRPr="00221CA5">
        <w:t>exercise tolerance and exacerbations in COPD</w:t>
      </w:r>
      <w:r w:rsidR="00303802">
        <w:t>,</w:t>
      </w:r>
      <w:r w:rsidR="00221CA5" w:rsidRPr="00221CA5">
        <w:t xml:space="preserve"> </w:t>
      </w:r>
      <w:r w:rsidR="00221CA5">
        <w:t xml:space="preserve">and </w:t>
      </w:r>
      <w:r w:rsidR="00394970">
        <w:t>may offer valuable insight</w:t>
      </w:r>
      <w:r w:rsidR="003C3759">
        <w:t xml:space="preserve"> into disease phenotyp</w:t>
      </w:r>
      <w:r w:rsidR="00303802">
        <w:t xml:space="preserve">e. </w:t>
      </w:r>
      <w:r w:rsidR="00F31206">
        <w:t xml:space="preserve">Given the importance of </w:t>
      </w:r>
      <w:r w:rsidR="00D526C8" w:rsidRPr="00464CF9">
        <w:t>SA</w:t>
      </w:r>
      <w:r w:rsidR="00D526C8">
        <w:t>D in COPD, more research is needed to determine the most appropriate tool to measure it and what constitutes</w:t>
      </w:r>
      <w:r w:rsidR="00464CF9">
        <w:t xml:space="preserve"> </w:t>
      </w:r>
      <w:r w:rsidR="0025433E">
        <w:t>minimal important difference</w:t>
      </w:r>
      <w:r w:rsidR="00464CF9">
        <w:t>s</w:t>
      </w:r>
      <w:r w:rsidR="0019313E">
        <w:t>,</w:t>
      </w:r>
      <w:r w:rsidR="003C3759">
        <w:t xml:space="preserve"> so response to targeted therapies ca</w:t>
      </w:r>
      <w:r w:rsidR="00AE5BF9">
        <w:t>n</w:t>
      </w:r>
      <w:r w:rsidR="003C3759">
        <w:t xml:space="preserve"> be evaluated</w:t>
      </w:r>
      <w:r w:rsidR="00D526C8">
        <w:t>.</w:t>
      </w:r>
      <w:r w:rsidR="0025433E">
        <w:t xml:space="preserve"> </w:t>
      </w:r>
      <w:r w:rsidR="004B6E2A" w:rsidRPr="00303802">
        <w:t xml:space="preserve">This review highlights the </w:t>
      </w:r>
      <w:r w:rsidR="00501A83">
        <w:t>necessity</w:t>
      </w:r>
      <w:r w:rsidR="004B6E2A" w:rsidRPr="00303802">
        <w:t xml:space="preserve"> for a consensus opinion by international </w:t>
      </w:r>
      <w:r w:rsidR="007D54BE">
        <w:t xml:space="preserve">respiratory </w:t>
      </w:r>
      <w:r w:rsidR="004B6E2A" w:rsidRPr="00303802">
        <w:t>societies</w:t>
      </w:r>
      <w:r w:rsidR="00A042FE">
        <w:t xml:space="preserve"> on</w:t>
      </w:r>
      <w:r w:rsidR="00D6715D" w:rsidRPr="00303802">
        <w:t xml:space="preserve"> the</w:t>
      </w:r>
      <w:r w:rsidR="00303802" w:rsidRPr="004A17F9">
        <w:t xml:space="preserve"> standardisation and</w:t>
      </w:r>
      <w:r w:rsidR="00D6715D" w:rsidRPr="00303802">
        <w:t xml:space="preserve"> recommendation of</w:t>
      </w:r>
      <w:r w:rsidR="002D2E15">
        <w:t xml:space="preserve"> radiological and physiological</w:t>
      </w:r>
      <w:r w:rsidR="00D6715D" w:rsidRPr="00303802">
        <w:t xml:space="preserve"> tests to measure SAD.</w:t>
      </w:r>
      <w:r w:rsidR="004B6E2A" w:rsidRPr="004B6E2A">
        <w:t xml:space="preserve"> </w:t>
      </w:r>
    </w:p>
    <w:p w14:paraId="11376A03" w14:textId="77777777" w:rsidR="00EE70ED" w:rsidRDefault="00FC4EAC" w:rsidP="00EE70ED">
      <w:pPr>
        <w:pStyle w:val="Heading2"/>
      </w:pPr>
      <w:r>
        <w:t>Acknowledgements</w:t>
      </w:r>
    </w:p>
    <w:p w14:paraId="36E10145" w14:textId="57FA6541" w:rsidR="00BF6940" w:rsidRPr="00D77735" w:rsidRDefault="00C6212B" w:rsidP="00EE70ED">
      <w:r>
        <w:t>T</w:t>
      </w:r>
      <w:r w:rsidR="009D4B0F">
        <w:t>he Gerald Kerkut Charitable Trust</w:t>
      </w:r>
      <w:r>
        <w:t xml:space="preserve"> for </w:t>
      </w:r>
      <w:r w:rsidR="0066745F">
        <w:t xml:space="preserve">part </w:t>
      </w:r>
      <w:r>
        <w:t xml:space="preserve">funding author’s </w:t>
      </w:r>
      <w:r w:rsidR="00CB182B">
        <w:t xml:space="preserve">(KG) </w:t>
      </w:r>
      <w:r>
        <w:t xml:space="preserve">studentship. </w:t>
      </w:r>
    </w:p>
    <w:p w14:paraId="0C9FCEDA" w14:textId="0975FF6C" w:rsidR="00D77735" w:rsidRDefault="00D77735" w:rsidP="002714AC">
      <w:pPr>
        <w:pStyle w:val="Heading2"/>
      </w:pPr>
      <w:r w:rsidRPr="008B1045">
        <w:t>References</w:t>
      </w:r>
    </w:p>
    <w:p w14:paraId="580CE43E" w14:textId="77777777" w:rsidR="004375F4" w:rsidRPr="004375F4" w:rsidRDefault="00D77735" w:rsidP="004375F4">
      <w:pPr>
        <w:pStyle w:val="EndNoteBibliography"/>
        <w:spacing w:after="0"/>
        <w:ind w:left="720" w:hanging="720"/>
      </w:pPr>
      <w:r>
        <w:rPr>
          <w:rFonts w:cstheme="minorBidi"/>
        </w:rPr>
        <w:fldChar w:fldCharType="begin"/>
      </w:r>
      <w:r>
        <w:instrText xml:space="preserve"> ADDIN EN.REFLIST </w:instrText>
      </w:r>
      <w:r>
        <w:rPr>
          <w:rFonts w:cstheme="minorBidi"/>
        </w:rPr>
        <w:fldChar w:fldCharType="separate"/>
      </w:r>
      <w:r w:rsidR="004375F4" w:rsidRPr="004375F4">
        <w:t xml:space="preserve">1. Mannino DM, Buist AS. Global burden of COPD: risk factors, prevalence, and future trends. </w:t>
      </w:r>
      <w:r w:rsidR="004375F4" w:rsidRPr="004375F4">
        <w:rPr>
          <w:i/>
        </w:rPr>
        <w:t>The Lancet</w:t>
      </w:r>
      <w:r w:rsidR="004375F4" w:rsidRPr="004375F4">
        <w:t xml:space="preserve"> 2007;370(9589):765-73.</w:t>
      </w:r>
    </w:p>
    <w:p w14:paraId="38B7EB2D" w14:textId="77777777" w:rsidR="004375F4" w:rsidRPr="004375F4" w:rsidRDefault="004375F4" w:rsidP="004375F4">
      <w:pPr>
        <w:pStyle w:val="EndNoteBibliography"/>
        <w:spacing w:after="0"/>
        <w:ind w:left="720" w:hanging="720"/>
      </w:pPr>
      <w:r w:rsidRPr="004375F4">
        <w:t xml:space="preserve">2. Hogg  JC, Macklem  PT, Thurlbeck  WM. Site and Nature of Airway Obstruction in Chronic Obstructive Lung Disease. </w:t>
      </w:r>
      <w:r w:rsidRPr="004375F4">
        <w:rPr>
          <w:i/>
        </w:rPr>
        <w:t>New England Journal of Medicine</w:t>
      </w:r>
      <w:r w:rsidRPr="004375F4">
        <w:t xml:space="preserve"> 1968;278(25):1355-60.</w:t>
      </w:r>
    </w:p>
    <w:p w14:paraId="7C03E11B" w14:textId="77777777" w:rsidR="004375F4" w:rsidRPr="004375F4" w:rsidRDefault="004375F4" w:rsidP="004375F4">
      <w:pPr>
        <w:pStyle w:val="EndNoteBibliography"/>
        <w:spacing w:after="0"/>
        <w:ind w:left="720" w:hanging="720"/>
      </w:pPr>
      <w:r w:rsidRPr="004375F4">
        <w:t xml:space="preserve">3. Ranga V, Kleinerman J. Structure and function of small airways in health and disease. </w:t>
      </w:r>
      <w:r w:rsidRPr="004375F4">
        <w:rPr>
          <w:i/>
        </w:rPr>
        <w:t>Archives of Pathology &amp; Laboratory Medicine</w:t>
      </w:r>
      <w:r w:rsidRPr="004375F4">
        <w:t xml:space="preserve"> 1978;102(12):609-17.</w:t>
      </w:r>
    </w:p>
    <w:p w14:paraId="721DBFAA" w14:textId="77777777" w:rsidR="004375F4" w:rsidRPr="004375F4" w:rsidRDefault="004375F4" w:rsidP="004375F4">
      <w:pPr>
        <w:pStyle w:val="EndNoteBibliography"/>
        <w:spacing w:after="0"/>
        <w:ind w:left="720" w:hanging="720"/>
      </w:pPr>
      <w:r w:rsidRPr="004375F4">
        <w:t xml:space="preserve">4. Baraldo S, Turato G, Saetta M. Pathophysiology of the small airways in chronic obstructive pulmonary disease. </w:t>
      </w:r>
      <w:r w:rsidRPr="004375F4">
        <w:rPr>
          <w:i/>
        </w:rPr>
        <w:t>Respiration</w:t>
      </w:r>
      <w:r w:rsidRPr="004375F4">
        <w:t xml:space="preserve"> 2012;84(2):89-97.</w:t>
      </w:r>
    </w:p>
    <w:p w14:paraId="3B82FD84" w14:textId="77777777" w:rsidR="004375F4" w:rsidRPr="004375F4" w:rsidRDefault="004375F4" w:rsidP="004375F4">
      <w:pPr>
        <w:pStyle w:val="EndNoteBibliography"/>
        <w:spacing w:after="0"/>
        <w:ind w:left="720" w:hanging="720"/>
      </w:pPr>
      <w:r w:rsidRPr="004375F4">
        <w:t xml:space="preserve">5. Hogg JC. Pathophysiology of airflow limitation in chronic obstructive pulmonary disease. </w:t>
      </w:r>
      <w:r w:rsidRPr="004375F4">
        <w:rPr>
          <w:i/>
        </w:rPr>
        <w:t>Lancet</w:t>
      </w:r>
      <w:r w:rsidRPr="004375F4">
        <w:t xml:space="preserve"> 2004;364(9435):709-21.</w:t>
      </w:r>
    </w:p>
    <w:p w14:paraId="6DD09F79" w14:textId="77777777" w:rsidR="004375F4" w:rsidRPr="004375F4" w:rsidRDefault="004375F4" w:rsidP="004375F4">
      <w:pPr>
        <w:pStyle w:val="EndNoteBibliography"/>
        <w:spacing w:after="0"/>
        <w:ind w:left="720" w:hanging="720"/>
      </w:pPr>
      <w:r w:rsidRPr="004375F4">
        <w:t xml:space="preserve">6. Yanai M, Sekizawa K, Ohrui T, et al. Site of airway obstruction in pulmonary disease: direct measurement of intrabronchial pressure. </w:t>
      </w:r>
      <w:r w:rsidRPr="004375F4">
        <w:rPr>
          <w:i/>
        </w:rPr>
        <w:t>Journal of Applied Physiology</w:t>
      </w:r>
      <w:r w:rsidRPr="004375F4">
        <w:t xml:space="preserve"> 1992;72(3):1016-23.</w:t>
      </w:r>
    </w:p>
    <w:p w14:paraId="4D12D6F0" w14:textId="77777777" w:rsidR="004375F4" w:rsidRPr="004375F4" w:rsidRDefault="004375F4" w:rsidP="004375F4">
      <w:pPr>
        <w:pStyle w:val="EndNoteBibliography"/>
        <w:spacing w:after="0"/>
        <w:ind w:left="720" w:hanging="720"/>
      </w:pPr>
      <w:r w:rsidRPr="004375F4">
        <w:t xml:space="preserve">7. McDonough JE, Yuan R, Suzuki M, et al. Small-airway obstruction and emphysema in chronic obstructive pulmonary disease. </w:t>
      </w:r>
      <w:r w:rsidRPr="004375F4">
        <w:rPr>
          <w:i/>
        </w:rPr>
        <w:t>New England Journal of Medicine</w:t>
      </w:r>
      <w:r w:rsidRPr="004375F4">
        <w:t xml:space="preserve"> 2011;365(17):1567-75.</w:t>
      </w:r>
    </w:p>
    <w:p w14:paraId="5024D663" w14:textId="77777777" w:rsidR="004375F4" w:rsidRPr="004375F4" w:rsidRDefault="004375F4" w:rsidP="004375F4">
      <w:pPr>
        <w:pStyle w:val="EndNoteBibliography"/>
        <w:spacing w:after="0"/>
        <w:ind w:left="720" w:hanging="720"/>
      </w:pPr>
      <w:r w:rsidRPr="004375F4">
        <w:t xml:space="preserve">8. Contoli M, Bousquet J, Fabbri LM, et al. The small airways and distal lung compartment in asthma and COPD: a time for reappraisal. </w:t>
      </w:r>
      <w:r w:rsidRPr="004375F4">
        <w:rPr>
          <w:i/>
        </w:rPr>
        <w:t>Allergy</w:t>
      </w:r>
      <w:r w:rsidRPr="004375F4">
        <w:t xml:space="preserve"> 2010;65(2):141-51.</w:t>
      </w:r>
    </w:p>
    <w:p w14:paraId="5E1F3DA7" w14:textId="77777777" w:rsidR="004375F4" w:rsidRPr="004375F4" w:rsidRDefault="004375F4" w:rsidP="004375F4">
      <w:pPr>
        <w:pStyle w:val="EndNoteBibliography"/>
        <w:spacing w:after="0"/>
        <w:ind w:left="720" w:hanging="720"/>
      </w:pPr>
      <w:r w:rsidRPr="004375F4">
        <w:t xml:space="preserve">9. McNulty W, Usmani OS. Techniques of assessing small airways dysfunction. </w:t>
      </w:r>
      <w:r w:rsidRPr="004375F4">
        <w:rPr>
          <w:i/>
        </w:rPr>
        <w:t>European Clinical Respiratory Journal</w:t>
      </w:r>
      <w:r w:rsidRPr="004375F4">
        <w:t xml:space="preserve"> 2014;1(0).</w:t>
      </w:r>
    </w:p>
    <w:p w14:paraId="50E80D21" w14:textId="77777777" w:rsidR="004375F4" w:rsidRPr="004375F4" w:rsidRDefault="004375F4" w:rsidP="004375F4">
      <w:pPr>
        <w:pStyle w:val="EndNoteBibliography"/>
        <w:spacing w:after="0"/>
        <w:ind w:left="720" w:hanging="720"/>
      </w:pPr>
      <w:r w:rsidRPr="004375F4">
        <w:t xml:space="preserve">10. Ostridge K, Wilkinson TMA. Present and future utility of computed tomography scanning in the assessment and management of COPD. </w:t>
      </w:r>
      <w:r w:rsidRPr="004375F4">
        <w:rPr>
          <w:i/>
        </w:rPr>
        <w:t>European Respiratory Journal</w:t>
      </w:r>
      <w:r w:rsidRPr="004375F4">
        <w:t xml:space="preserve"> 2016.</w:t>
      </w:r>
    </w:p>
    <w:p w14:paraId="2267C9F8" w14:textId="77777777" w:rsidR="004375F4" w:rsidRPr="004375F4" w:rsidRDefault="004375F4" w:rsidP="004375F4">
      <w:pPr>
        <w:pStyle w:val="EndNoteBibliography"/>
        <w:spacing w:after="0"/>
        <w:ind w:left="720" w:hanging="720"/>
      </w:pPr>
      <w:r w:rsidRPr="004375F4">
        <w:t xml:space="preserve">11. Hersh CP, Washko GR, Estepar RS, et al. Paired inspiratory-expiratory chest CT scans to assess for small airways disease in COPD. </w:t>
      </w:r>
      <w:r w:rsidRPr="004375F4">
        <w:rPr>
          <w:i/>
        </w:rPr>
        <w:t>Respiratory Research</w:t>
      </w:r>
      <w:r w:rsidRPr="004375F4">
        <w:t xml:space="preserve"> 2013;14:42.</w:t>
      </w:r>
    </w:p>
    <w:p w14:paraId="48F94E06" w14:textId="77777777" w:rsidR="004375F4" w:rsidRPr="004375F4" w:rsidRDefault="004375F4" w:rsidP="004375F4">
      <w:pPr>
        <w:pStyle w:val="EndNoteBibliography"/>
        <w:spacing w:after="0"/>
        <w:ind w:left="720" w:hanging="720"/>
      </w:pPr>
      <w:r w:rsidRPr="004375F4">
        <w:t xml:space="preserve">12. Pompe E, Galbán CJ, Ross BD, et al. Parametric response mapping on chest computed tomography associates with clinical and functional parameters in chronic obstructive pulmonary disease. </w:t>
      </w:r>
      <w:r w:rsidRPr="004375F4">
        <w:rPr>
          <w:i/>
        </w:rPr>
        <w:t>Respiratory Medicine</w:t>
      </w:r>
      <w:r w:rsidRPr="004375F4">
        <w:t xml:space="preserve"> 2017;123:48-55.</w:t>
      </w:r>
    </w:p>
    <w:p w14:paraId="4CECE6E0" w14:textId="77777777" w:rsidR="004375F4" w:rsidRPr="004375F4" w:rsidRDefault="004375F4" w:rsidP="004375F4">
      <w:pPr>
        <w:pStyle w:val="EndNoteBibliography"/>
        <w:spacing w:after="0"/>
        <w:ind w:left="720" w:hanging="720"/>
      </w:pPr>
      <w:r w:rsidRPr="004375F4">
        <w:t xml:space="preserve">13. Sieren JP, John D. Newell J, Barr RG, et al. SPIROMICS Protocol for Multicenter Quantitative Computed Tomography to Phenotype the Lungs. </w:t>
      </w:r>
      <w:r w:rsidRPr="004375F4">
        <w:rPr>
          <w:i/>
        </w:rPr>
        <w:t>American Journal of Respiratory and Critical Care Medicine</w:t>
      </w:r>
      <w:r w:rsidRPr="004375F4">
        <w:t xml:space="preserve"> 2016;194(7):794-806.</w:t>
      </w:r>
    </w:p>
    <w:p w14:paraId="2DD3D667" w14:textId="77777777" w:rsidR="004375F4" w:rsidRPr="004375F4" w:rsidRDefault="004375F4" w:rsidP="004375F4">
      <w:pPr>
        <w:pStyle w:val="EndNoteBibliography"/>
        <w:spacing w:after="0"/>
        <w:ind w:left="720" w:hanging="720"/>
      </w:pPr>
      <w:r w:rsidRPr="004375F4">
        <w:t xml:space="preserve">14. Busacker A, Newell JD, Keefe T, et al. A Multivariate Analysis of Risk Factors for the Air-Trapping Asthmatic Phenotype as Measured by Quantitative CT Analysis. </w:t>
      </w:r>
      <w:r w:rsidRPr="004375F4">
        <w:rPr>
          <w:i/>
        </w:rPr>
        <w:t>Chest</w:t>
      </w:r>
      <w:r w:rsidRPr="004375F4">
        <w:t xml:space="preserve"> 2009;135(1):48-56.</w:t>
      </w:r>
    </w:p>
    <w:p w14:paraId="2C851A33" w14:textId="77777777" w:rsidR="004375F4" w:rsidRPr="004375F4" w:rsidRDefault="004375F4" w:rsidP="004375F4">
      <w:pPr>
        <w:pStyle w:val="EndNoteBibliography"/>
        <w:spacing w:after="0"/>
        <w:ind w:left="720" w:hanging="720"/>
      </w:pPr>
      <w:r w:rsidRPr="004375F4">
        <w:t xml:space="preserve">15. Mets OM, Murphy K, Zanen P, et al. The relationship between lung function impairment and quantitative computed tomography in chronic obstructive pulmonary disease. </w:t>
      </w:r>
      <w:r w:rsidRPr="004375F4">
        <w:rPr>
          <w:i/>
        </w:rPr>
        <w:t>European Radiology</w:t>
      </w:r>
      <w:r w:rsidRPr="004375F4">
        <w:t xml:space="preserve"> 2012;22(1):120-28.</w:t>
      </w:r>
    </w:p>
    <w:p w14:paraId="09D46A62" w14:textId="77777777" w:rsidR="004375F4" w:rsidRPr="004375F4" w:rsidRDefault="004375F4" w:rsidP="004375F4">
      <w:pPr>
        <w:pStyle w:val="EndNoteBibliography"/>
        <w:spacing w:after="0"/>
        <w:ind w:left="720" w:hanging="720"/>
      </w:pPr>
      <w:r w:rsidRPr="004375F4">
        <w:t xml:space="preserve">16. Matsuoka S, Kurihara Y, Yagihashi K, et al. Quantitative Assessment of Air Trapping in Chronic Obstructive Pulmonary Disease Using Inspiratory and Expiratory Volumetric MDCT. </w:t>
      </w:r>
      <w:r w:rsidRPr="004375F4">
        <w:rPr>
          <w:i/>
        </w:rPr>
        <w:t>American Journal of Roentgenology</w:t>
      </w:r>
      <w:r w:rsidRPr="004375F4">
        <w:t xml:space="preserve"> 2008;190(3):762-69.</w:t>
      </w:r>
    </w:p>
    <w:p w14:paraId="7B678D09" w14:textId="77777777" w:rsidR="004375F4" w:rsidRPr="004375F4" w:rsidRDefault="004375F4" w:rsidP="004375F4">
      <w:pPr>
        <w:pStyle w:val="EndNoteBibliography"/>
        <w:spacing w:after="0"/>
        <w:ind w:left="720" w:hanging="720"/>
      </w:pPr>
      <w:r w:rsidRPr="004375F4">
        <w:t xml:space="preserve">17. Nagatani Y, Murata K, Takahashi M, et al. A new quantitative index of lobar air trapping in chronic obstructive pulmonary disease (COPD): Comparison with conventional methods. </w:t>
      </w:r>
      <w:r w:rsidRPr="004375F4">
        <w:rPr>
          <w:i/>
        </w:rPr>
        <w:t>European Journal of Radiology</w:t>
      </w:r>
      <w:r w:rsidRPr="004375F4">
        <w:t xml:space="preserve"> 2015;84(5):963-74.</w:t>
      </w:r>
    </w:p>
    <w:p w14:paraId="44DAF2EA" w14:textId="77777777" w:rsidR="004375F4" w:rsidRPr="004375F4" w:rsidRDefault="004375F4" w:rsidP="004375F4">
      <w:pPr>
        <w:pStyle w:val="EndNoteBibliography"/>
        <w:spacing w:after="0"/>
        <w:ind w:left="720" w:hanging="720"/>
      </w:pPr>
      <w:r w:rsidRPr="004375F4">
        <w:t xml:space="preserve">18. Galban CJ, Han MK, Boes JL, et al. Computed tomography-based biomarker provides unique signature for diagnosis of COPD phenotypes and disease progression. </w:t>
      </w:r>
      <w:r w:rsidRPr="004375F4">
        <w:rPr>
          <w:i/>
        </w:rPr>
        <w:t>Nature Medicine</w:t>
      </w:r>
      <w:r w:rsidRPr="004375F4">
        <w:t xml:space="preserve"> 2012;18(11):1711-5.</w:t>
      </w:r>
    </w:p>
    <w:p w14:paraId="0A229CBB" w14:textId="77777777" w:rsidR="004375F4" w:rsidRPr="004375F4" w:rsidRDefault="004375F4" w:rsidP="004375F4">
      <w:pPr>
        <w:pStyle w:val="EndNoteBibliography"/>
        <w:spacing w:after="0"/>
        <w:ind w:left="720" w:hanging="720"/>
      </w:pPr>
      <w:r w:rsidRPr="004375F4">
        <w:t xml:space="preserve">19. Brusasco V, Barisione G, Crimi E. Pulmonary physiology: future directions for lung function testing in COPD. </w:t>
      </w:r>
      <w:r w:rsidRPr="004375F4">
        <w:rPr>
          <w:i/>
        </w:rPr>
        <w:t>Respirology</w:t>
      </w:r>
      <w:r w:rsidRPr="004375F4">
        <w:t xml:space="preserve"> 2015;20(2):209-18.</w:t>
      </w:r>
    </w:p>
    <w:p w14:paraId="6B31D941" w14:textId="77777777" w:rsidR="004375F4" w:rsidRPr="004375F4" w:rsidRDefault="004375F4" w:rsidP="004375F4">
      <w:pPr>
        <w:pStyle w:val="EndNoteBibliography"/>
        <w:spacing w:after="0"/>
        <w:ind w:left="720" w:hanging="720"/>
      </w:pPr>
      <w:r w:rsidRPr="004375F4">
        <w:t xml:space="preserve">20. Quanjer PH, Weiner DJ, Pretto JJ, et al. Measurement of FEF25-75% and FEF75% does not contribute to clinical decision making. </w:t>
      </w:r>
      <w:r w:rsidRPr="004375F4">
        <w:rPr>
          <w:i/>
        </w:rPr>
        <w:t>European Respiratory Journal</w:t>
      </w:r>
      <w:r w:rsidRPr="004375F4">
        <w:t xml:space="preserve"> 2014;43(4):1051-8.</w:t>
      </w:r>
    </w:p>
    <w:p w14:paraId="48B4CF20" w14:textId="77777777" w:rsidR="004375F4" w:rsidRPr="004375F4" w:rsidRDefault="004375F4" w:rsidP="004375F4">
      <w:pPr>
        <w:pStyle w:val="EndNoteBibliography"/>
        <w:spacing w:after="0"/>
        <w:ind w:left="720" w:hanging="720"/>
      </w:pPr>
      <w:r w:rsidRPr="004375F4">
        <w:t xml:space="preserve">21. Dahlqvist M, Alexandersson R, Nielsen J, et al. Single and multiple breath nitrogen wash-out--closing volume and volume of trapped gas for detection of early airway obstruction. </w:t>
      </w:r>
      <w:r w:rsidRPr="004375F4">
        <w:rPr>
          <w:i/>
        </w:rPr>
        <w:t>Clinical Physiology</w:t>
      </w:r>
      <w:r w:rsidRPr="004375F4">
        <w:t xml:space="preserve"> 1989;9(4):389-98.</w:t>
      </w:r>
    </w:p>
    <w:p w14:paraId="68585C30" w14:textId="77777777" w:rsidR="004375F4" w:rsidRPr="004375F4" w:rsidRDefault="004375F4" w:rsidP="004375F4">
      <w:pPr>
        <w:pStyle w:val="EndNoteBibliography"/>
        <w:spacing w:after="0"/>
        <w:ind w:left="720" w:hanging="720"/>
      </w:pPr>
      <w:r w:rsidRPr="004375F4">
        <w:t xml:space="preserve">22. Boeck L, Gensmer A, Nyilas S, et al. Single-breath washout tests to assess small airway disease in COPD. </w:t>
      </w:r>
      <w:r w:rsidRPr="004375F4">
        <w:rPr>
          <w:i/>
        </w:rPr>
        <w:t>Chest</w:t>
      </w:r>
      <w:r w:rsidRPr="004375F4">
        <w:t xml:space="preserve"> 2016.</w:t>
      </w:r>
    </w:p>
    <w:p w14:paraId="3D16395F" w14:textId="77777777" w:rsidR="004375F4" w:rsidRPr="004375F4" w:rsidRDefault="004375F4" w:rsidP="004375F4">
      <w:pPr>
        <w:pStyle w:val="EndNoteBibliography"/>
        <w:spacing w:after="0"/>
        <w:ind w:left="720" w:hanging="720"/>
      </w:pPr>
      <w:r w:rsidRPr="004375F4">
        <w:t xml:space="preserve">23. Verbanck S. Physiological measurement of the small airways. </w:t>
      </w:r>
      <w:r w:rsidRPr="004375F4">
        <w:rPr>
          <w:i/>
        </w:rPr>
        <w:t>Respiration</w:t>
      </w:r>
      <w:r w:rsidRPr="004375F4">
        <w:t xml:space="preserve"> 2012;84(3):177-88.</w:t>
      </w:r>
    </w:p>
    <w:p w14:paraId="0D9EA3DC" w14:textId="77777777" w:rsidR="004375F4" w:rsidRPr="004375F4" w:rsidRDefault="004375F4" w:rsidP="004375F4">
      <w:pPr>
        <w:pStyle w:val="EndNoteBibliography"/>
        <w:spacing w:after="0"/>
        <w:ind w:left="720" w:hanging="720"/>
      </w:pPr>
      <w:r w:rsidRPr="004375F4">
        <w:t xml:space="preserve">24. Verbanck S, Schuermans D, Noppen M, et al. Evidence of acinar airway involvement in asthma. </w:t>
      </w:r>
      <w:r w:rsidRPr="004375F4">
        <w:rPr>
          <w:i/>
        </w:rPr>
        <w:t>American Journal of Respiratory &amp; Critical Care Medicine</w:t>
      </w:r>
      <w:r w:rsidRPr="004375F4">
        <w:t xml:space="preserve"> 1999;159(5 Pt 1):1545-50.</w:t>
      </w:r>
    </w:p>
    <w:p w14:paraId="55D7A079" w14:textId="77777777" w:rsidR="004375F4" w:rsidRPr="004375F4" w:rsidRDefault="004375F4" w:rsidP="004375F4">
      <w:pPr>
        <w:pStyle w:val="EndNoteBibliography"/>
        <w:spacing w:after="0"/>
        <w:ind w:left="720" w:hanging="720"/>
      </w:pPr>
      <w:r w:rsidRPr="004375F4">
        <w:t xml:space="preserve">25. VERBANCK S, SCHUERMANS D, VANMUYLEM A, et al. Conductive and Acinar Lung-zone Contributions to Ventilation Inhomogeneity in COPD. </w:t>
      </w:r>
      <w:r w:rsidRPr="004375F4">
        <w:rPr>
          <w:i/>
        </w:rPr>
        <w:t>American Journal of Respiratory and Critical Care Medicine</w:t>
      </w:r>
      <w:r w:rsidRPr="004375F4">
        <w:t xml:space="preserve"> 1998;157(5):1573-77.</w:t>
      </w:r>
    </w:p>
    <w:p w14:paraId="053AFCDF" w14:textId="77777777" w:rsidR="004375F4" w:rsidRPr="004375F4" w:rsidRDefault="004375F4" w:rsidP="004375F4">
      <w:pPr>
        <w:pStyle w:val="EndNoteBibliography"/>
        <w:spacing w:after="0"/>
        <w:ind w:left="720" w:hanging="720"/>
      </w:pPr>
      <w:r w:rsidRPr="004375F4">
        <w:t xml:space="preserve">26. Dubois AB, Brody AW, Lewis DH, et al. Oscillation mechanics of lungs and chest in man. </w:t>
      </w:r>
      <w:r w:rsidRPr="004375F4">
        <w:rPr>
          <w:i/>
        </w:rPr>
        <w:t>Journal of Applied Physiology</w:t>
      </w:r>
      <w:r w:rsidRPr="004375F4">
        <w:t xml:space="preserve"> 1956;8(6):587-94.</w:t>
      </w:r>
    </w:p>
    <w:p w14:paraId="488C7576" w14:textId="77777777" w:rsidR="004375F4" w:rsidRPr="004375F4" w:rsidRDefault="004375F4" w:rsidP="004375F4">
      <w:pPr>
        <w:pStyle w:val="EndNoteBibliography"/>
        <w:spacing w:after="0"/>
        <w:ind w:left="720" w:hanging="720"/>
      </w:pPr>
      <w:r w:rsidRPr="004375F4">
        <w:t xml:space="preserve">27. Goldman MD. Clinical application of forced oscillation. </w:t>
      </w:r>
      <w:r w:rsidRPr="004375F4">
        <w:rPr>
          <w:i/>
        </w:rPr>
        <w:t>Pulmonary Pharmacology &amp; Therapeutics</w:t>
      </w:r>
      <w:r w:rsidRPr="004375F4">
        <w:t xml:space="preserve"> 2001;14(5):341-50.</w:t>
      </w:r>
    </w:p>
    <w:p w14:paraId="7428FE95" w14:textId="77777777" w:rsidR="004375F4" w:rsidRPr="004375F4" w:rsidRDefault="004375F4" w:rsidP="004375F4">
      <w:pPr>
        <w:pStyle w:val="EndNoteBibliography"/>
        <w:spacing w:after="0"/>
        <w:ind w:left="720" w:hanging="720"/>
      </w:pPr>
      <w:r w:rsidRPr="004375F4">
        <w:t xml:space="preserve">28. Goldman MD, Saadeh C, Ross D. Clinical applications of forced oscillation to assess peripheral airway function. </w:t>
      </w:r>
      <w:r w:rsidRPr="004375F4">
        <w:rPr>
          <w:i/>
        </w:rPr>
        <w:t>Respiratory Physiology &amp; Neurobiology</w:t>
      </w:r>
      <w:r w:rsidRPr="004375F4">
        <w:t xml:space="preserve"> 2005;148(1):179-94.</w:t>
      </w:r>
    </w:p>
    <w:p w14:paraId="567B8919" w14:textId="77777777" w:rsidR="004375F4" w:rsidRPr="004375F4" w:rsidRDefault="004375F4" w:rsidP="004375F4">
      <w:pPr>
        <w:pStyle w:val="EndNoteBibliography"/>
        <w:spacing w:after="0"/>
        <w:ind w:left="720" w:hanging="720"/>
      </w:pPr>
      <w:r w:rsidRPr="004375F4">
        <w:t xml:space="preserve">29. Goldman MD, Nazeran H, Ramos C, et al. Electrical circuit models of the human respiratory system reflect small airway impairment measured by impulse oscillation (IOS). </w:t>
      </w:r>
      <w:r w:rsidRPr="004375F4">
        <w:rPr>
          <w:i/>
        </w:rPr>
        <w:t>Conference Proceedings: ... Annual International Conference of the IEEE Engineering in Medicine &amp; Biology Society</w:t>
      </w:r>
      <w:r w:rsidRPr="004375F4">
        <w:t xml:space="preserve"> 2010;2010:2467-72.</w:t>
      </w:r>
    </w:p>
    <w:p w14:paraId="48EDEB43" w14:textId="77777777" w:rsidR="004375F4" w:rsidRPr="004375F4" w:rsidRDefault="004375F4" w:rsidP="004375F4">
      <w:pPr>
        <w:pStyle w:val="EndNoteBibliography"/>
        <w:spacing w:after="0"/>
        <w:ind w:left="720" w:hanging="720"/>
      </w:pPr>
      <w:r w:rsidRPr="004375F4">
        <w:t xml:space="preserve">30. Koulouris NG, Kaltsakas G, Palamidas AF, et al. Methods for assessing expiratory flow limitation during tidal breathing in COPD patients. </w:t>
      </w:r>
      <w:r w:rsidRPr="004375F4">
        <w:rPr>
          <w:i/>
        </w:rPr>
        <w:t>Pulmonary Medicine</w:t>
      </w:r>
      <w:r w:rsidRPr="004375F4">
        <w:t xml:space="preserve"> 2012;(no pagination)(234145).</w:t>
      </w:r>
    </w:p>
    <w:p w14:paraId="093FE16B" w14:textId="77777777" w:rsidR="004375F4" w:rsidRPr="004375F4" w:rsidRDefault="004375F4" w:rsidP="004375F4">
      <w:pPr>
        <w:pStyle w:val="EndNoteBibliography"/>
        <w:spacing w:after="0"/>
        <w:ind w:left="720" w:hanging="720"/>
      </w:pPr>
      <w:r w:rsidRPr="004375F4">
        <w:t xml:space="preserve">31. O'Donnell DE, Laveneziana P, Webb K, et al. Chronic obstructive pulmonary disease: clinical integrative physiology. </w:t>
      </w:r>
      <w:r w:rsidRPr="004375F4">
        <w:rPr>
          <w:i/>
        </w:rPr>
        <w:t>Clinics in Chest Medicine</w:t>
      </w:r>
      <w:r w:rsidRPr="004375F4">
        <w:t xml:space="preserve"> 2014;35(1):51-69.</w:t>
      </w:r>
    </w:p>
    <w:p w14:paraId="013EB976" w14:textId="77777777" w:rsidR="004375F4" w:rsidRPr="004375F4" w:rsidRDefault="004375F4" w:rsidP="004375F4">
      <w:pPr>
        <w:pStyle w:val="EndNoteBibliography"/>
        <w:spacing w:after="0"/>
        <w:ind w:left="720" w:hanging="720"/>
      </w:pPr>
      <w:r w:rsidRPr="004375F4">
        <w:t xml:space="preserve">32. Palange P, Ward SA, Carlsen K-H, et al. Recommendations on the use of exercise testing in clinical practice. </w:t>
      </w:r>
      <w:r w:rsidRPr="004375F4">
        <w:rPr>
          <w:i/>
        </w:rPr>
        <w:t>European Respiratory Journal</w:t>
      </w:r>
      <w:r w:rsidRPr="004375F4">
        <w:t xml:space="preserve"> 2007;29(1):185-209.</w:t>
      </w:r>
    </w:p>
    <w:p w14:paraId="73E4F96C" w14:textId="77777777" w:rsidR="004375F4" w:rsidRPr="004375F4" w:rsidRDefault="004375F4" w:rsidP="004375F4">
      <w:pPr>
        <w:pStyle w:val="EndNoteBibliography"/>
        <w:spacing w:after="0"/>
        <w:ind w:left="720" w:hanging="720"/>
      </w:pPr>
      <w:r w:rsidRPr="004375F4">
        <w:t xml:space="preserve">33. Wilson RC, Jones PW. A comparison of the visual analogue scale and modified Borg scale for the measurement of dyspnoea during exercise. </w:t>
      </w:r>
      <w:r w:rsidRPr="004375F4">
        <w:rPr>
          <w:i/>
        </w:rPr>
        <w:t>Clinical Science</w:t>
      </w:r>
      <w:r w:rsidRPr="004375F4">
        <w:t xml:space="preserve"> 1989;76(3):277-82.</w:t>
      </w:r>
    </w:p>
    <w:p w14:paraId="56E25254" w14:textId="77777777" w:rsidR="004375F4" w:rsidRPr="004375F4" w:rsidRDefault="004375F4" w:rsidP="004375F4">
      <w:pPr>
        <w:pStyle w:val="EndNoteBibliography"/>
        <w:spacing w:after="0"/>
        <w:ind w:left="720" w:hanging="720"/>
      </w:pPr>
      <w:r w:rsidRPr="004375F4">
        <w:t xml:space="preserve">34. Bestall JC, Paul EA, Garrod R, et al. Usefulness of the Medical Research Council (MRC) dyspnoea scale as a measure of disability in patients with chronic obstructive pulmonary disease. </w:t>
      </w:r>
      <w:r w:rsidRPr="004375F4">
        <w:rPr>
          <w:i/>
        </w:rPr>
        <w:t>Thorax</w:t>
      </w:r>
      <w:r w:rsidRPr="004375F4">
        <w:t xml:space="preserve"> 1999;54.</w:t>
      </w:r>
    </w:p>
    <w:p w14:paraId="548C8896" w14:textId="77777777" w:rsidR="004375F4" w:rsidRPr="004375F4" w:rsidRDefault="004375F4" w:rsidP="004375F4">
      <w:pPr>
        <w:pStyle w:val="EndNoteBibliography"/>
        <w:spacing w:after="0"/>
        <w:ind w:left="720" w:hanging="720"/>
      </w:pPr>
      <w:r w:rsidRPr="004375F4">
        <w:t xml:space="preserve">35. Jones PW, Harding G, Berry P, et al. Development and first validation of the COPD Assessment Test. </w:t>
      </w:r>
      <w:r w:rsidRPr="004375F4">
        <w:rPr>
          <w:i/>
        </w:rPr>
        <w:t>European Respiratory Journal</w:t>
      </w:r>
      <w:r w:rsidRPr="004375F4">
        <w:t xml:space="preserve"> 2009;34.</w:t>
      </w:r>
    </w:p>
    <w:p w14:paraId="50063BF9" w14:textId="77777777" w:rsidR="004375F4" w:rsidRPr="004375F4" w:rsidRDefault="004375F4" w:rsidP="004375F4">
      <w:pPr>
        <w:pStyle w:val="EndNoteBibliography"/>
        <w:spacing w:after="0"/>
        <w:ind w:left="720" w:hanging="720"/>
      </w:pPr>
      <w:r w:rsidRPr="004375F4">
        <w:t xml:space="preserve">36. Ferrer M, Villasante C, Alonso J, et al. Interpretation of quality of life scores from the St George's Respiratory Questionnaire. </w:t>
      </w:r>
      <w:r w:rsidRPr="004375F4">
        <w:rPr>
          <w:i/>
        </w:rPr>
        <w:t>European Respiratory Journal</w:t>
      </w:r>
      <w:r w:rsidRPr="004375F4">
        <w:t xml:space="preserve"> 2002;19(3):405-13.</w:t>
      </w:r>
    </w:p>
    <w:p w14:paraId="4D4B0208" w14:textId="77777777" w:rsidR="004375F4" w:rsidRPr="004375F4" w:rsidRDefault="004375F4" w:rsidP="004375F4">
      <w:pPr>
        <w:pStyle w:val="EndNoteBibliography"/>
        <w:spacing w:after="0"/>
        <w:ind w:left="720" w:hanging="720"/>
      </w:pPr>
      <w:r w:rsidRPr="004375F4">
        <w:t xml:space="preserve">37. Scichilone N, Benfante A, Morandi L, et al. Impact of extrafine formulations of inhaled corticosteroids/long-acting beta-2 agonist combinations on patient-related outcomes in asthma and COPD. </w:t>
      </w:r>
      <w:r w:rsidRPr="004375F4">
        <w:rPr>
          <w:i/>
        </w:rPr>
        <w:t>Patient Relat Outcome Meas</w:t>
      </w:r>
      <w:r w:rsidRPr="004375F4">
        <w:t xml:space="preserve"> 2014;5:153-62.</w:t>
      </w:r>
    </w:p>
    <w:p w14:paraId="0FD16D3A" w14:textId="5B1D503C" w:rsidR="004375F4" w:rsidRPr="004375F4" w:rsidRDefault="004375F4" w:rsidP="004375F4">
      <w:pPr>
        <w:pStyle w:val="EndNoteBibliography"/>
        <w:spacing w:after="0"/>
        <w:ind w:left="720" w:hanging="720"/>
        <w:rPr>
          <w:i/>
        </w:rPr>
      </w:pPr>
      <w:r w:rsidRPr="004375F4">
        <w:t xml:space="preserve">38. . </w:t>
      </w:r>
      <w:r w:rsidRPr="004375F4">
        <w:rPr>
          <w:i/>
        </w:rPr>
        <w:t xml:space="preserve">From the Global Strategy for the Diagnosis, Management and Prevention of COPD, Global Initiative for Chronic Obstructive Lung Disease (GOLD) 2017. Available from: </w:t>
      </w:r>
      <w:hyperlink r:id="rId11" w:history="1">
        <w:r w:rsidRPr="004375F4">
          <w:rPr>
            <w:rStyle w:val="Hyperlink"/>
            <w:i/>
          </w:rPr>
          <w:t>http://goldcopd.org</w:t>
        </w:r>
      </w:hyperlink>
      <w:r w:rsidRPr="004375F4">
        <w:rPr>
          <w:i/>
        </w:rPr>
        <w:t>.</w:t>
      </w:r>
    </w:p>
    <w:p w14:paraId="1B5865B6" w14:textId="77777777" w:rsidR="004375F4" w:rsidRPr="004375F4" w:rsidRDefault="004375F4" w:rsidP="004375F4">
      <w:pPr>
        <w:pStyle w:val="EndNoteBibliography"/>
        <w:spacing w:after="0"/>
        <w:ind w:left="720" w:hanging="720"/>
      </w:pPr>
      <w:r w:rsidRPr="004375F4">
        <w:t xml:space="preserve">39. Downs SH, Black N. The feasibility of creating a checklist for the assessment of the methodological quality both of randomised and non-randomised studies of health care interventions. </w:t>
      </w:r>
      <w:r w:rsidRPr="004375F4">
        <w:rPr>
          <w:i/>
        </w:rPr>
        <w:t>J Epidemiol Community Health</w:t>
      </w:r>
      <w:r w:rsidRPr="004375F4">
        <w:t xml:space="preserve"> 1998;52(6):377-84.</w:t>
      </w:r>
    </w:p>
    <w:p w14:paraId="5006FC08" w14:textId="77777777" w:rsidR="004375F4" w:rsidRPr="004375F4" w:rsidRDefault="004375F4" w:rsidP="004375F4">
      <w:pPr>
        <w:pStyle w:val="EndNoteBibliography"/>
        <w:spacing w:after="0"/>
        <w:ind w:left="720" w:hanging="720"/>
      </w:pPr>
      <w:r w:rsidRPr="004375F4">
        <w:t xml:space="preserve">40. Matsuoka S, Kurihara Y, Yagihashi K, et al. Quantitative assessment of peripheral airway obstruction on paired expiratory/inspiratory thin-section computed tomography in chronic obstructive pulmonary disease with emphysema. </w:t>
      </w:r>
      <w:r w:rsidRPr="004375F4">
        <w:rPr>
          <w:i/>
        </w:rPr>
        <w:t>Journal of Computer Assisted Tomography</w:t>
      </w:r>
      <w:r w:rsidRPr="004375F4">
        <w:t xml:space="preserve"> 2007;31(3):384-9.</w:t>
      </w:r>
    </w:p>
    <w:p w14:paraId="26EF27BF" w14:textId="77777777" w:rsidR="004375F4" w:rsidRPr="004375F4" w:rsidRDefault="004375F4" w:rsidP="004375F4">
      <w:pPr>
        <w:pStyle w:val="EndNoteBibliography"/>
        <w:spacing w:after="0"/>
        <w:ind w:left="720" w:hanging="720"/>
      </w:pPr>
      <w:r w:rsidRPr="004375F4">
        <w:t xml:space="preserve">41. O'Donnell RA, Peebles C, Ward JA, et al. Relationship between peripheral airway dysfunction, airway obstruction, and neutrophilic inflammation in COPD. </w:t>
      </w:r>
      <w:r w:rsidRPr="004375F4">
        <w:rPr>
          <w:i/>
        </w:rPr>
        <w:t>Thorax</w:t>
      </w:r>
      <w:r w:rsidRPr="004375F4">
        <w:t xml:space="preserve"> 2004;59(10):837-42.</w:t>
      </w:r>
    </w:p>
    <w:p w14:paraId="56E76DB4" w14:textId="77777777" w:rsidR="004375F4" w:rsidRPr="004375F4" w:rsidRDefault="004375F4" w:rsidP="004375F4">
      <w:pPr>
        <w:pStyle w:val="EndNoteBibliography"/>
        <w:spacing w:after="0"/>
        <w:ind w:left="720" w:hanging="720"/>
      </w:pPr>
      <w:r w:rsidRPr="004375F4">
        <w:t xml:space="preserve">42. Ostridge K, Williams N, Kim V, et al. Relationship between pulmonary matrix metalloproteinases and quantitative CT markers of small airways disease and emphysema in COPD. </w:t>
      </w:r>
      <w:r w:rsidRPr="004375F4">
        <w:rPr>
          <w:i/>
        </w:rPr>
        <w:t>Thorax</w:t>
      </w:r>
      <w:r w:rsidRPr="004375F4">
        <w:t xml:space="preserve"> 2016;71(2):126-32.</w:t>
      </w:r>
    </w:p>
    <w:p w14:paraId="5E3C2C3A" w14:textId="77777777" w:rsidR="004375F4" w:rsidRPr="004375F4" w:rsidRDefault="004375F4" w:rsidP="004375F4">
      <w:pPr>
        <w:pStyle w:val="EndNoteBibliography"/>
        <w:spacing w:after="0"/>
        <w:ind w:left="720" w:hanging="720"/>
      </w:pPr>
      <w:r w:rsidRPr="004375F4">
        <w:t xml:space="preserve">43. Kim EY, Seo JB, Lee HJ, et al. Detailed analysis of the density change on chest CT of COPD using non-rigid registration of inspiration/expiration CT scans. </w:t>
      </w:r>
      <w:r w:rsidRPr="004375F4">
        <w:rPr>
          <w:i/>
        </w:rPr>
        <w:t>European Radiology</w:t>
      </w:r>
      <w:r w:rsidRPr="004375F4">
        <w:t xml:space="preserve"> 2015;25(2):541-9.</w:t>
      </w:r>
    </w:p>
    <w:p w14:paraId="29477CD3" w14:textId="77777777" w:rsidR="004375F4" w:rsidRPr="004375F4" w:rsidRDefault="004375F4" w:rsidP="004375F4">
      <w:pPr>
        <w:pStyle w:val="EndNoteBibliography"/>
        <w:spacing w:after="0"/>
        <w:ind w:left="720" w:hanging="720"/>
      </w:pPr>
      <w:r w:rsidRPr="004375F4">
        <w:t xml:space="preserve">44. Hartley RA, Barker BL, Newby C, et al. Relationship between lung function and quantitative computed tomographic parameters of airway remodeling, air trapping, and emphysema in patients with asthma and chronic obstructive pulmonary disease: A&amp;#xa0;single-center study. </w:t>
      </w:r>
      <w:r w:rsidRPr="004375F4">
        <w:rPr>
          <w:i/>
        </w:rPr>
        <w:t>Journal of Allergy and Clinical Immunology</w:t>
      </w:r>
      <w:r w:rsidRPr="004375F4">
        <w:t xml:space="preserve"> 2016;137(5):1413-22.e12.</w:t>
      </w:r>
    </w:p>
    <w:p w14:paraId="46F4B0C2" w14:textId="77777777" w:rsidR="004375F4" w:rsidRPr="004375F4" w:rsidRDefault="004375F4" w:rsidP="004375F4">
      <w:pPr>
        <w:pStyle w:val="EndNoteBibliography"/>
        <w:spacing w:after="0"/>
        <w:ind w:left="720" w:hanging="720"/>
      </w:pPr>
      <w:r w:rsidRPr="004375F4">
        <w:t xml:space="preserve">45. Santus P, Radovanovic D, Henchi S, et al. Assessment of acute bronchodilator effects from specific airway resistance changes in stable COPD patients. </w:t>
      </w:r>
      <w:r w:rsidRPr="004375F4">
        <w:rPr>
          <w:i/>
        </w:rPr>
        <w:t>Respiratory Physiology &amp; Neurobiology</w:t>
      </w:r>
      <w:r w:rsidRPr="004375F4">
        <w:t xml:space="preserve"> 2014;197:36-45.</w:t>
      </w:r>
    </w:p>
    <w:p w14:paraId="73DE98FF" w14:textId="77777777" w:rsidR="004375F4" w:rsidRPr="004375F4" w:rsidRDefault="004375F4" w:rsidP="004375F4">
      <w:pPr>
        <w:pStyle w:val="EndNoteBibliography"/>
        <w:spacing w:after="0"/>
        <w:ind w:left="720" w:hanging="720"/>
      </w:pPr>
      <w:r w:rsidRPr="004375F4">
        <w:t xml:space="preserve">46. Timmins SC, Diba C, Schoeffel RE, et al. Changes in oscillatory impedance and nitrogen washout with combination fluticasone/salmeterol therapy in COPD. </w:t>
      </w:r>
      <w:r w:rsidRPr="004375F4">
        <w:rPr>
          <w:i/>
        </w:rPr>
        <w:t>Respiratory Medicine</w:t>
      </w:r>
      <w:r w:rsidRPr="004375F4">
        <w:t xml:space="preserve"> 2014;108(2):344-50.</w:t>
      </w:r>
    </w:p>
    <w:p w14:paraId="00F70B06" w14:textId="77777777" w:rsidR="004375F4" w:rsidRPr="004375F4" w:rsidRDefault="004375F4" w:rsidP="004375F4">
      <w:pPr>
        <w:pStyle w:val="EndNoteBibliography"/>
        <w:spacing w:after="0"/>
        <w:ind w:left="720" w:hanging="720"/>
      </w:pPr>
      <w:r w:rsidRPr="004375F4">
        <w:t xml:space="preserve">47. Mikamo M, Shirai T, Mori K, et al. Predictors of phase III slope of nitrogen single-breath washout in COPD. </w:t>
      </w:r>
      <w:r w:rsidRPr="004375F4">
        <w:rPr>
          <w:i/>
        </w:rPr>
        <w:t>Respiratory Physiology &amp; Neurobiology</w:t>
      </w:r>
      <w:r w:rsidRPr="004375F4">
        <w:t xml:space="preserve"> 2013;189(1):42-6.</w:t>
      </w:r>
    </w:p>
    <w:p w14:paraId="4E16F460" w14:textId="77777777" w:rsidR="004375F4" w:rsidRPr="004375F4" w:rsidRDefault="004375F4" w:rsidP="004375F4">
      <w:pPr>
        <w:pStyle w:val="EndNoteBibliography"/>
        <w:spacing w:after="0"/>
        <w:ind w:left="720" w:hanging="720"/>
      </w:pPr>
      <w:r w:rsidRPr="004375F4">
        <w:t xml:space="preserve">48. Mikamo M, Shirai T, Mori K, et al. Predictors of expiratory flow limitation measured by forced oscillation technique in COPD. </w:t>
      </w:r>
      <w:r w:rsidRPr="004375F4">
        <w:rPr>
          <w:i/>
        </w:rPr>
        <w:t>BMC Pulmonary Medicine</w:t>
      </w:r>
      <w:r w:rsidRPr="004375F4">
        <w:t xml:space="preserve"> 2014;14:23.</w:t>
      </w:r>
    </w:p>
    <w:p w14:paraId="59939AA6" w14:textId="77777777" w:rsidR="004375F4" w:rsidRPr="004375F4" w:rsidRDefault="004375F4" w:rsidP="004375F4">
      <w:pPr>
        <w:pStyle w:val="EndNoteBibliography"/>
        <w:spacing w:after="0"/>
        <w:ind w:left="720" w:hanging="720"/>
      </w:pPr>
      <w:r w:rsidRPr="004375F4">
        <w:t xml:space="preserve">49. Haruna A, Oga T, Muro S, et al. Relationship between peripheral airway function and patient-reported outcomes in COPD: a cross-sectional study. </w:t>
      </w:r>
      <w:r w:rsidRPr="004375F4">
        <w:rPr>
          <w:i/>
        </w:rPr>
        <w:t>BMC Pulmonary Medicine</w:t>
      </w:r>
      <w:r w:rsidRPr="004375F4">
        <w:t xml:space="preserve"> 2010;10:10.</w:t>
      </w:r>
    </w:p>
    <w:p w14:paraId="13DA3DA1" w14:textId="77777777" w:rsidR="004375F4" w:rsidRPr="004375F4" w:rsidRDefault="004375F4" w:rsidP="004375F4">
      <w:pPr>
        <w:pStyle w:val="EndNoteBibliography"/>
        <w:spacing w:after="0"/>
        <w:ind w:left="720" w:hanging="720"/>
      </w:pPr>
      <w:r w:rsidRPr="004375F4">
        <w:t xml:space="preserve">50. Anderson WJ, Lipworth BJ. Relationships between impulse oscillometry, spirometry and dyspnoea in COPD. </w:t>
      </w:r>
      <w:r w:rsidRPr="004375F4">
        <w:rPr>
          <w:i/>
        </w:rPr>
        <w:t>Journal of the Royal College of Physicians of Edinburgh</w:t>
      </w:r>
      <w:r w:rsidRPr="004375F4">
        <w:t xml:space="preserve"> 2012;42(2):111-5.</w:t>
      </w:r>
    </w:p>
    <w:p w14:paraId="237F4249" w14:textId="77777777" w:rsidR="004375F4" w:rsidRPr="004375F4" w:rsidRDefault="004375F4" w:rsidP="004375F4">
      <w:pPr>
        <w:pStyle w:val="EndNoteBibliography"/>
        <w:spacing w:after="0"/>
        <w:ind w:left="720" w:hanging="720"/>
      </w:pPr>
      <w:r w:rsidRPr="004375F4">
        <w:t xml:space="preserve">51. Mahut B, Caumont-Prim A, Plantier L, et al. Relationships between respiratory and airway resistances and activity-related dyspnea in patients with chronic obstructive pulmonary disease. </w:t>
      </w:r>
      <w:r w:rsidRPr="004375F4">
        <w:rPr>
          <w:i/>
        </w:rPr>
        <w:t>International Journal of Copd</w:t>
      </w:r>
      <w:r w:rsidRPr="004375F4">
        <w:t xml:space="preserve"> 2012;7:165-71.</w:t>
      </w:r>
    </w:p>
    <w:p w14:paraId="6E98A662" w14:textId="77777777" w:rsidR="004375F4" w:rsidRPr="004375F4" w:rsidRDefault="004375F4" w:rsidP="004375F4">
      <w:pPr>
        <w:pStyle w:val="EndNoteBibliography"/>
        <w:spacing w:after="0"/>
        <w:ind w:left="720" w:hanging="720"/>
      </w:pPr>
      <w:r w:rsidRPr="004375F4">
        <w:t xml:space="preserve">52. Pisi R, Aiello M, Zanini A, et al. Small airway dysfunction and flow and volume bronchodilator responsiveness in patients with chronic obstructive pulmonary disease. </w:t>
      </w:r>
      <w:r w:rsidRPr="004375F4">
        <w:rPr>
          <w:i/>
        </w:rPr>
        <w:t>International Journal of Copd</w:t>
      </w:r>
      <w:r w:rsidRPr="004375F4">
        <w:t xml:space="preserve"> 2015;10:1191-7.</w:t>
      </w:r>
    </w:p>
    <w:p w14:paraId="734911D2" w14:textId="77777777" w:rsidR="004375F4" w:rsidRPr="004375F4" w:rsidRDefault="004375F4" w:rsidP="004375F4">
      <w:pPr>
        <w:pStyle w:val="EndNoteBibliography"/>
        <w:spacing w:after="0"/>
        <w:ind w:left="720" w:hanging="720"/>
      </w:pPr>
      <w:r w:rsidRPr="004375F4">
        <w:t xml:space="preserve">53. Lopes AJ, Mafort TT. Correlations between small airway function, ventilation distribution, and functional exercise capacity in COPD patients. </w:t>
      </w:r>
      <w:r w:rsidRPr="004375F4">
        <w:rPr>
          <w:i/>
        </w:rPr>
        <w:t>Lung</w:t>
      </w:r>
      <w:r w:rsidRPr="004375F4">
        <w:t xml:space="preserve"> 2014;192(5):653-9.</w:t>
      </w:r>
    </w:p>
    <w:p w14:paraId="66EC79FB" w14:textId="77777777" w:rsidR="004375F4" w:rsidRPr="004375F4" w:rsidRDefault="004375F4" w:rsidP="004375F4">
      <w:pPr>
        <w:pStyle w:val="EndNoteBibliography"/>
        <w:spacing w:after="0"/>
        <w:ind w:left="720" w:hanging="720"/>
      </w:pPr>
      <w:r w:rsidRPr="004375F4">
        <w:t xml:space="preserve">54. Boeck L, Gensmer A, Nyilas S, et al. Single-Breath Washout Tests to Assess Small Airway Disease in COPD. </w:t>
      </w:r>
      <w:r w:rsidRPr="004375F4">
        <w:rPr>
          <w:i/>
        </w:rPr>
        <w:t>Chest</w:t>
      </w:r>
      <w:r w:rsidRPr="004375F4">
        <w:t xml:space="preserve"> 2016;150(5):1091-100.</w:t>
      </w:r>
    </w:p>
    <w:p w14:paraId="754EF31E" w14:textId="77777777" w:rsidR="004375F4" w:rsidRPr="004375F4" w:rsidRDefault="004375F4" w:rsidP="004375F4">
      <w:pPr>
        <w:pStyle w:val="EndNoteBibliography"/>
        <w:spacing w:after="0"/>
        <w:ind w:left="720" w:hanging="720"/>
      </w:pPr>
      <w:r w:rsidRPr="004375F4">
        <w:t xml:space="preserve">55. Ofir D, Laveneziana P, Webb KA, et al. Mechanisms of dyspnea during cycle exercise in symptomatic patients with GOLD stage I chronic obstructive pulmonary disease. </w:t>
      </w:r>
      <w:r w:rsidRPr="004375F4">
        <w:rPr>
          <w:i/>
        </w:rPr>
        <w:t>American Journal of Respiratory &amp; Critical Care Medicine</w:t>
      </w:r>
      <w:r w:rsidRPr="004375F4">
        <w:t xml:space="preserve"> 2008;177(6):622-9.</w:t>
      </w:r>
    </w:p>
    <w:p w14:paraId="5087E9B6" w14:textId="77777777" w:rsidR="004375F4" w:rsidRPr="004375F4" w:rsidRDefault="004375F4" w:rsidP="004375F4">
      <w:pPr>
        <w:pStyle w:val="EndNoteBibliography"/>
        <w:spacing w:after="0"/>
        <w:ind w:left="720" w:hanging="720"/>
      </w:pPr>
      <w:r w:rsidRPr="004375F4">
        <w:t xml:space="preserve">56. Chen R, Lin L, Tian JW, et al. Predictors of dynamic hyperinflation during the 6-minute walk test in stable chronic obstructive pulmonary disease patients. </w:t>
      </w:r>
      <w:r w:rsidRPr="004375F4">
        <w:rPr>
          <w:i/>
        </w:rPr>
        <w:t>J Thorac Dis</w:t>
      </w:r>
      <w:r w:rsidRPr="004375F4">
        <w:t xml:space="preserve"> 2015;7(7):1142-50.</w:t>
      </w:r>
    </w:p>
    <w:p w14:paraId="5478EF6D" w14:textId="77777777" w:rsidR="004375F4" w:rsidRPr="004375F4" w:rsidRDefault="004375F4" w:rsidP="004375F4">
      <w:pPr>
        <w:pStyle w:val="EndNoteBibliography"/>
        <w:spacing w:after="0"/>
        <w:ind w:left="720" w:hanging="720"/>
      </w:pPr>
      <w:r w:rsidRPr="004375F4">
        <w:t xml:space="preserve">57. Incorvaia C, Riario-Sforza GG, Pravettoni C, et al. Impairment of small airways in COPD patients with frequent exacerbations and effects of treatment with tiotropium. </w:t>
      </w:r>
      <w:r w:rsidRPr="004375F4">
        <w:rPr>
          <w:i/>
        </w:rPr>
        <w:t>International Journal of Copd</w:t>
      </w:r>
      <w:r w:rsidRPr="004375F4">
        <w:t xml:space="preserve"> 2008;3(1):123-6.</w:t>
      </w:r>
    </w:p>
    <w:p w14:paraId="5BE6B136" w14:textId="77777777" w:rsidR="004375F4" w:rsidRPr="004375F4" w:rsidRDefault="004375F4" w:rsidP="004375F4">
      <w:pPr>
        <w:pStyle w:val="EndNoteBibliography"/>
        <w:spacing w:after="0"/>
        <w:ind w:left="720" w:hanging="720"/>
      </w:pPr>
      <w:r w:rsidRPr="004375F4">
        <w:t xml:space="preserve">58. Hogg JC, McDonough JE, Suzuki M. Small airway obstruction in COPD: new insights based on micro-CT imaging and MRI imaging. </w:t>
      </w:r>
      <w:r w:rsidRPr="004375F4">
        <w:rPr>
          <w:i/>
        </w:rPr>
        <w:t>Chest</w:t>
      </w:r>
      <w:r w:rsidRPr="004375F4">
        <w:t xml:space="preserve"> 2013;143(5):1436-43.</w:t>
      </w:r>
    </w:p>
    <w:p w14:paraId="7CC7FEA6" w14:textId="77777777" w:rsidR="004375F4" w:rsidRPr="004375F4" w:rsidRDefault="004375F4" w:rsidP="004375F4">
      <w:pPr>
        <w:pStyle w:val="EndNoteBibliography"/>
        <w:spacing w:after="0"/>
        <w:ind w:left="720" w:hanging="720"/>
      </w:pPr>
      <w:r w:rsidRPr="004375F4">
        <w:t xml:space="preserve">59. Miller A. Lung function testing: selection of reference values and interpretative strategies. American Thoracic Society. </w:t>
      </w:r>
      <w:r w:rsidRPr="004375F4">
        <w:rPr>
          <w:i/>
        </w:rPr>
        <w:t>American Review of Respiratory Disease</w:t>
      </w:r>
      <w:r w:rsidRPr="004375F4">
        <w:t xml:space="preserve"> 1991;144(5):1202-18.</w:t>
      </w:r>
    </w:p>
    <w:p w14:paraId="3A612785" w14:textId="77777777" w:rsidR="004375F4" w:rsidRPr="004375F4" w:rsidRDefault="004375F4" w:rsidP="004375F4">
      <w:pPr>
        <w:pStyle w:val="EndNoteBibliography"/>
        <w:spacing w:after="0"/>
        <w:ind w:left="720" w:hanging="720"/>
      </w:pPr>
      <w:r w:rsidRPr="004375F4">
        <w:t xml:space="preserve">60. Kanda S, Fujimoto K, Komatsu Y, et al. Evaluation of respiratory impedance in asthma and COPD by an impulse oscillation system. </w:t>
      </w:r>
      <w:r w:rsidRPr="004375F4">
        <w:rPr>
          <w:i/>
        </w:rPr>
        <w:t>Internal Medicine</w:t>
      </w:r>
      <w:r w:rsidRPr="004375F4">
        <w:t xml:space="preserve"> 2010;49.</w:t>
      </w:r>
    </w:p>
    <w:p w14:paraId="7FFAB5F3" w14:textId="77777777" w:rsidR="004375F4" w:rsidRPr="004375F4" w:rsidRDefault="004375F4" w:rsidP="004375F4">
      <w:pPr>
        <w:pStyle w:val="EndNoteBibliography"/>
        <w:spacing w:after="0"/>
        <w:ind w:left="720" w:hanging="720"/>
      </w:pPr>
      <w:r w:rsidRPr="004375F4">
        <w:t xml:space="preserve">61. Williamson PA, Clearie K, Menzies D, et al. Assessment of small-airways disease using alveolar nitric oxide and impulse oscillometry in asthma and COPD. </w:t>
      </w:r>
      <w:r w:rsidRPr="004375F4">
        <w:rPr>
          <w:i/>
        </w:rPr>
        <w:t>Lung</w:t>
      </w:r>
      <w:r w:rsidRPr="004375F4">
        <w:t xml:space="preserve"> 2011;189(2):121-9.</w:t>
      </w:r>
    </w:p>
    <w:p w14:paraId="19D5D3A4" w14:textId="77777777" w:rsidR="004375F4" w:rsidRPr="004375F4" w:rsidRDefault="004375F4" w:rsidP="004375F4">
      <w:pPr>
        <w:pStyle w:val="EndNoteBibliography"/>
        <w:spacing w:after="0"/>
        <w:ind w:left="720" w:hanging="720"/>
      </w:pPr>
      <w:r w:rsidRPr="004375F4">
        <w:t xml:space="preserve">62. Siddiqui S, Usmani OS. Small airways, big challenge: measuring the unseen? </w:t>
      </w:r>
      <w:r w:rsidRPr="004375F4">
        <w:rPr>
          <w:i/>
        </w:rPr>
        <w:t>Nature Medicine</w:t>
      </w:r>
      <w:r w:rsidRPr="004375F4">
        <w:t xml:space="preserve"> 2012;18(11):1619-21.</w:t>
      </w:r>
    </w:p>
    <w:p w14:paraId="14D2C97B" w14:textId="77777777" w:rsidR="004375F4" w:rsidRPr="004375F4" w:rsidRDefault="004375F4" w:rsidP="004375F4">
      <w:pPr>
        <w:pStyle w:val="EndNoteBibliography"/>
        <w:spacing w:after="0"/>
        <w:ind w:left="720" w:hanging="720"/>
      </w:pPr>
      <w:r w:rsidRPr="004375F4">
        <w:t xml:space="preserve">63. Oppenheimer BW, Berger KI, Segal LN, et al. Airway Dysfunction in Obesity: Response to Voluntary Restoration of End Expiratory Lung Volume. </w:t>
      </w:r>
      <w:r w:rsidRPr="004375F4">
        <w:rPr>
          <w:i/>
        </w:rPr>
        <w:t>PLoS ONE [Electronic Resource]</w:t>
      </w:r>
      <w:r w:rsidRPr="004375F4">
        <w:t xml:space="preserve"> 2014;9(2):e88015.</w:t>
      </w:r>
    </w:p>
    <w:p w14:paraId="0719B88D" w14:textId="77777777" w:rsidR="004375F4" w:rsidRPr="004375F4" w:rsidRDefault="004375F4" w:rsidP="004375F4">
      <w:pPr>
        <w:pStyle w:val="EndNoteBibliography"/>
        <w:spacing w:after="0"/>
        <w:ind w:left="720" w:hanging="720"/>
      </w:pPr>
      <w:r w:rsidRPr="004375F4">
        <w:t xml:space="preserve">64. Crim C, Celli B, Edwards LD, et al. Respiratory system impedance with impulse oscillometry in healthy and COPD subjects: ECLIPSE baseline results. </w:t>
      </w:r>
      <w:r w:rsidRPr="004375F4">
        <w:rPr>
          <w:i/>
        </w:rPr>
        <w:t>Respiratory Medicine</w:t>
      </w:r>
      <w:r w:rsidRPr="004375F4">
        <w:t xml:space="preserve"> 2011;105(7):1069-78.</w:t>
      </w:r>
    </w:p>
    <w:p w14:paraId="25739CB7" w14:textId="77777777" w:rsidR="004375F4" w:rsidRPr="004375F4" w:rsidRDefault="004375F4" w:rsidP="004375F4">
      <w:pPr>
        <w:pStyle w:val="EndNoteBibliography"/>
        <w:spacing w:after="0"/>
        <w:ind w:left="720" w:hanging="720"/>
      </w:pPr>
      <w:r w:rsidRPr="004375F4">
        <w:t xml:space="preserve">65. Bhatt SP, Soler X, Wang X, et al. Association between Functional Small Airway Disease and FEV1 Decline in Chronic Obstructive Pulmonary Disease. </w:t>
      </w:r>
      <w:r w:rsidRPr="004375F4">
        <w:rPr>
          <w:i/>
        </w:rPr>
        <w:t>American Journal of Respiratory &amp; Critical Care Medicine</w:t>
      </w:r>
      <w:r w:rsidRPr="004375F4">
        <w:t xml:space="preserve"> 2016;194(2):178-84.</w:t>
      </w:r>
    </w:p>
    <w:p w14:paraId="7F4016F4" w14:textId="77777777" w:rsidR="004375F4" w:rsidRPr="004375F4" w:rsidRDefault="004375F4" w:rsidP="004375F4">
      <w:pPr>
        <w:pStyle w:val="EndNoteBibliography"/>
        <w:ind w:left="720" w:hanging="720"/>
      </w:pPr>
      <w:r w:rsidRPr="004375F4">
        <w:t xml:space="preserve">66. Manoharan A, Morrison AE, Lipworth BJ. Effects of Adding Tiotropium or Aclidinium as Triple Therapy Using Impulse Oscillometry in COPD. </w:t>
      </w:r>
      <w:r w:rsidRPr="004375F4">
        <w:rPr>
          <w:i/>
        </w:rPr>
        <w:t>Lung</w:t>
      </w:r>
      <w:r w:rsidRPr="004375F4">
        <w:t xml:space="preserve"> 2016;194(2):259-66.</w:t>
      </w:r>
    </w:p>
    <w:p w14:paraId="1A8CAE13" w14:textId="4123CB83" w:rsidR="002714AC" w:rsidRPr="002714AC" w:rsidRDefault="00D77735" w:rsidP="002714AC">
      <w:pPr>
        <w:pStyle w:val="Heading2"/>
      </w:pPr>
      <w:r>
        <w:fldChar w:fldCharType="end"/>
      </w:r>
    </w:p>
    <w:sectPr w:rsidR="002714AC" w:rsidRPr="002714AC" w:rsidSect="000D129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E884D0" w14:textId="77777777" w:rsidR="00197B7B" w:rsidRDefault="00197B7B" w:rsidP="00C04426">
      <w:pPr>
        <w:spacing w:after="0" w:line="240" w:lineRule="auto"/>
      </w:pPr>
      <w:r>
        <w:separator/>
      </w:r>
    </w:p>
  </w:endnote>
  <w:endnote w:type="continuationSeparator" w:id="0">
    <w:p w14:paraId="51ED74D2" w14:textId="77777777" w:rsidR="00197B7B" w:rsidRDefault="00197B7B" w:rsidP="00C04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359362"/>
      <w:docPartObj>
        <w:docPartGallery w:val="Page Numbers (Bottom of Page)"/>
        <w:docPartUnique/>
      </w:docPartObj>
    </w:sdtPr>
    <w:sdtEndPr>
      <w:rPr>
        <w:noProof/>
      </w:rPr>
    </w:sdtEndPr>
    <w:sdtContent>
      <w:p w14:paraId="0A903B53" w14:textId="48368A01" w:rsidR="00197B7B" w:rsidRDefault="00197B7B">
        <w:pPr>
          <w:pStyle w:val="Footer"/>
          <w:jc w:val="right"/>
        </w:pPr>
        <w:r>
          <w:fldChar w:fldCharType="begin"/>
        </w:r>
        <w:r>
          <w:instrText xml:space="preserve"> PAGE   \* MERGEFORMAT </w:instrText>
        </w:r>
        <w:r>
          <w:fldChar w:fldCharType="separate"/>
        </w:r>
        <w:r w:rsidR="00893DC1">
          <w:rPr>
            <w:noProof/>
          </w:rPr>
          <w:t>1</w:t>
        </w:r>
        <w:r>
          <w:rPr>
            <w:noProof/>
          </w:rPr>
          <w:fldChar w:fldCharType="end"/>
        </w:r>
      </w:p>
    </w:sdtContent>
  </w:sdt>
  <w:p w14:paraId="64E89861" w14:textId="77777777" w:rsidR="00197B7B" w:rsidRDefault="00197B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C3668F" w14:textId="77777777" w:rsidR="00197B7B" w:rsidRDefault="00197B7B" w:rsidP="00C04426">
      <w:pPr>
        <w:spacing w:after="0" w:line="240" w:lineRule="auto"/>
      </w:pPr>
      <w:r>
        <w:separator/>
      </w:r>
    </w:p>
  </w:footnote>
  <w:footnote w:type="continuationSeparator" w:id="0">
    <w:p w14:paraId="7E464F37" w14:textId="77777777" w:rsidR="00197B7B" w:rsidRDefault="00197B7B" w:rsidP="00C044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67891"/>
    <w:multiLevelType w:val="hybridMultilevel"/>
    <w:tmpl w:val="7868A1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F2450E"/>
    <w:multiLevelType w:val="hybridMultilevel"/>
    <w:tmpl w:val="FD30C5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tptv5w8sx9ase5rwxppetwta2ep9p9vept&quot;&gt;Recovered Library thesis&lt;record-ids&gt;&lt;item&gt;26&lt;/item&gt;&lt;item&gt;67&lt;/item&gt;&lt;item&gt;95&lt;/item&gt;&lt;item&gt;112&lt;/item&gt;&lt;item&gt;156&lt;/item&gt;&lt;item&gt;187&lt;/item&gt;&lt;item&gt;200&lt;/item&gt;&lt;item&gt;520&lt;/item&gt;&lt;item&gt;710&lt;/item&gt;&lt;item&gt;851&lt;/item&gt;&lt;item&gt;961&lt;/item&gt;&lt;item&gt;979&lt;/item&gt;&lt;item&gt;1031&lt;/item&gt;&lt;item&gt;1075&lt;/item&gt;&lt;item&gt;1101&lt;/item&gt;&lt;item&gt;1105&lt;/item&gt;&lt;item&gt;1106&lt;/item&gt;&lt;item&gt;1219&lt;/item&gt;&lt;item&gt;1220&lt;/item&gt;&lt;item&gt;1228&lt;/item&gt;&lt;item&gt;1230&lt;/item&gt;&lt;item&gt;1274&lt;/item&gt;&lt;item&gt;1280&lt;/item&gt;&lt;item&gt;1285&lt;/item&gt;&lt;item&gt;1359&lt;/item&gt;&lt;item&gt;1379&lt;/item&gt;&lt;item&gt;1380&lt;/item&gt;&lt;item&gt;1381&lt;/item&gt;&lt;item&gt;1382&lt;/item&gt;&lt;item&gt;1385&lt;/item&gt;&lt;item&gt;1386&lt;/item&gt;&lt;item&gt;1387&lt;/item&gt;&lt;item&gt;1388&lt;/item&gt;&lt;item&gt;1389&lt;/item&gt;&lt;item&gt;1390&lt;/item&gt;&lt;item&gt;1391&lt;/item&gt;&lt;item&gt;1392&lt;/item&gt;&lt;item&gt;1394&lt;/item&gt;&lt;item&gt;1397&lt;/item&gt;&lt;item&gt;1398&lt;/item&gt;&lt;item&gt;1399&lt;/item&gt;&lt;item&gt;1400&lt;/item&gt;&lt;item&gt;1401&lt;/item&gt;&lt;item&gt;1415&lt;/item&gt;&lt;item&gt;1438&lt;/item&gt;&lt;item&gt;1448&lt;/item&gt;&lt;item&gt;1450&lt;/item&gt;&lt;item&gt;1455&lt;/item&gt;&lt;item&gt;1468&lt;/item&gt;&lt;item&gt;1471&lt;/item&gt;&lt;item&gt;1488&lt;/item&gt;&lt;item&gt;1495&lt;/item&gt;&lt;item&gt;1503&lt;/item&gt;&lt;item&gt;1504&lt;/item&gt;&lt;item&gt;1505&lt;/item&gt;&lt;item&gt;1507&lt;/item&gt;&lt;item&gt;1509&lt;/item&gt;&lt;item&gt;1514&lt;/item&gt;&lt;item&gt;1519&lt;/item&gt;&lt;item&gt;1520&lt;/item&gt;&lt;item&gt;1523&lt;/item&gt;&lt;item&gt;1556&lt;/item&gt;&lt;item&gt;1557&lt;/item&gt;&lt;/record-ids&gt;&lt;/item&gt;&lt;/Libraries&gt;"/>
  </w:docVars>
  <w:rsids>
    <w:rsidRoot w:val="002714AC"/>
    <w:rsid w:val="00002101"/>
    <w:rsid w:val="0000312F"/>
    <w:rsid w:val="00005118"/>
    <w:rsid w:val="00005A9B"/>
    <w:rsid w:val="00005B3C"/>
    <w:rsid w:val="00005F00"/>
    <w:rsid w:val="000060BC"/>
    <w:rsid w:val="00011B17"/>
    <w:rsid w:val="00012383"/>
    <w:rsid w:val="000129D4"/>
    <w:rsid w:val="00013275"/>
    <w:rsid w:val="00013D32"/>
    <w:rsid w:val="0001698F"/>
    <w:rsid w:val="00024911"/>
    <w:rsid w:val="00024F93"/>
    <w:rsid w:val="00031599"/>
    <w:rsid w:val="00032180"/>
    <w:rsid w:val="000350F0"/>
    <w:rsid w:val="00036F91"/>
    <w:rsid w:val="00044546"/>
    <w:rsid w:val="00044ED2"/>
    <w:rsid w:val="00045042"/>
    <w:rsid w:val="00046BD4"/>
    <w:rsid w:val="0004733D"/>
    <w:rsid w:val="000517F2"/>
    <w:rsid w:val="00053A39"/>
    <w:rsid w:val="00055134"/>
    <w:rsid w:val="000572B7"/>
    <w:rsid w:val="00057A63"/>
    <w:rsid w:val="00062F95"/>
    <w:rsid w:val="00065BA9"/>
    <w:rsid w:val="00065F20"/>
    <w:rsid w:val="00066833"/>
    <w:rsid w:val="0007270F"/>
    <w:rsid w:val="000736E7"/>
    <w:rsid w:val="000737AC"/>
    <w:rsid w:val="000737AE"/>
    <w:rsid w:val="000743CD"/>
    <w:rsid w:val="00074584"/>
    <w:rsid w:val="00076EB8"/>
    <w:rsid w:val="000779B0"/>
    <w:rsid w:val="00077A93"/>
    <w:rsid w:val="00082BAB"/>
    <w:rsid w:val="0008730F"/>
    <w:rsid w:val="00090F53"/>
    <w:rsid w:val="00091EA5"/>
    <w:rsid w:val="00092F53"/>
    <w:rsid w:val="00094305"/>
    <w:rsid w:val="000A00A0"/>
    <w:rsid w:val="000A30E1"/>
    <w:rsid w:val="000A5480"/>
    <w:rsid w:val="000A679F"/>
    <w:rsid w:val="000B0BF9"/>
    <w:rsid w:val="000B1AD9"/>
    <w:rsid w:val="000B227C"/>
    <w:rsid w:val="000B352C"/>
    <w:rsid w:val="000B6FFA"/>
    <w:rsid w:val="000C0636"/>
    <w:rsid w:val="000C35BD"/>
    <w:rsid w:val="000C4F8A"/>
    <w:rsid w:val="000C5910"/>
    <w:rsid w:val="000C60CC"/>
    <w:rsid w:val="000C6A01"/>
    <w:rsid w:val="000C6C08"/>
    <w:rsid w:val="000D0B22"/>
    <w:rsid w:val="000D129C"/>
    <w:rsid w:val="000D175B"/>
    <w:rsid w:val="000D3D21"/>
    <w:rsid w:val="000D5AB8"/>
    <w:rsid w:val="000D70AE"/>
    <w:rsid w:val="000D7EBA"/>
    <w:rsid w:val="000D7FE5"/>
    <w:rsid w:val="000E7795"/>
    <w:rsid w:val="000F0610"/>
    <w:rsid w:val="000F0B8A"/>
    <w:rsid w:val="000F0F56"/>
    <w:rsid w:val="000F5C3C"/>
    <w:rsid w:val="000F6605"/>
    <w:rsid w:val="000F6B1F"/>
    <w:rsid w:val="00100F27"/>
    <w:rsid w:val="001014FE"/>
    <w:rsid w:val="00101A55"/>
    <w:rsid w:val="00101AAF"/>
    <w:rsid w:val="00106725"/>
    <w:rsid w:val="00113EA1"/>
    <w:rsid w:val="00114A84"/>
    <w:rsid w:val="00114AB7"/>
    <w:rsid w:val="001158AB"/>
    <w:rsid w:val="00115F9F"/>
    <w:rsid w:val="00120221"/>
    <w:rsid w:val="00121285"/>
    <w:rsid w:val="00121498"/>
    <w:rsid w:val="001240B3"/>
    <w:rsid w:val="00126802"/>
    <w:rsid w:val="00126EBB"/>
    <w:rsid w:val="00127A06"/>
    <w:rsid w:val="0013271D"/>
    <w:rsid w:val="00132FB0"/>
    <w:rsid w:val="00136B73"/>
    <w:rsid w:val="0014041C"/>
    <w:rsid w:val="00141C68"/>
    <w:rsid w:val="00142968"/>
    <w:rsid w:val="00144A44"/>
    <w:rsid w:val="0014516A"/>
    <w:rsid w:val="001458B9"/>
    <w:rsid w:val="00153827"/>
    <w:rsid w:val="00156B90"/>
    <w:rsid w:val="00157E7D"/>
    <w:rsid w:val="001600B7"/>
    <w:rsid w:val="001607DA"/>
    <w:rsid w:val="001612BF"/>
    <w:rsid w:val="00162CDD"/>
    <w:rsid w:val="00165A91"/>
    <w:rsid w:val="00165C5B"/>
    <w:rsid w:val="00171794"/>
    <w:rsid w:val="001727E6"/>
    <w:rsid w:val="00172BC3"/>
    <w:rsid w:val="0018176C"/>
    <w:rsid w:val="00182CA8"/>
    <w:rsid w:val="0018701B"/>
    <w:rsid w:val="00190F38"/>
    <w:rsid w:val="00191B6F"/>
    <w:rsid w:val="0019270A"/>
    <w:rsid w:val="00192DCB"/>
    <w:rsid w:val="0019313E"/>
    <w:rsid w:val="00196D7D"/>
    <w:rsid w:val="00197397"/>
    <w:rsid w:val="0019758F"/>
    <w:rsid w:val="00197B7B"/>
    <w:rsid w:val="00197BC5"/>
    <w:rsid w:val="001A0FFA"/>
    <w:rsid w:val="001A332E"/>
    <w:rsid w:val="001A3716"/>
    <w:rsid w:val="001A390B"/>
    <w:rsid w:val="001A4260"/>
    <w:rsid w:val="001A513F"/>
    <w:rsid w:val="001A56EE"/>
    <w:rsid w:val="001A7B40"/>
    <w:rsid w:val="001B1C68"/>
    <w:rsid w:val="001B4D18"/>
    <w:rsid w:val="001B63D5"/>
    <w:rsid w:val="001C1446"/>
    <w:rsid w:val="001C19BC"/>
    <w:rsid w:val="001C51E2"/>
    <w:rsid w:val="001C60F1"/>
    <w:rsid w:val="001D4F20"/>
    <w:rsid w:val="001D6A4E"/>
    <w:rsid w:val="001D73FC"/>
    <w:rsid w:val="001E0E13"/>
    <w:rsid w:val="001E1326"/>
    <w:rsid w:val="001E1DAF"/>
    <w:rsid w:val="001E402F"/>
    <w:rsid w:val="001E74FB"/>
    <w:rsid w:val="001E7EEE"/>
    <w:rsid w:val="001F119A"/>
    <w:rsid w:val="001F1916"/>
    <w:rsid w:val="001F2042"/>
    <w:rsid w:val="001F4373"/>
    <w:rsid w:val="00202274"/>
    <w:rsid w:val="00203AB2"/>
    <w:rsid w:val="00204E63"/>
    <w:rsid w:val="0020591C"/>
    <w:rsid w:val="00210774"/>
    <w:rsid w:val="00211984"/>
    <w:rsid w:val="00211D18"/>
    <w:rsid w:val="00213722"/>
    <w:rsid w:val="0021474B"/>
    <w:rsid w:val="00216669"/>
    <w:rsid w:val="002177FF"/>
    <w:rsid w:val="002201D0"/>
    <w:rsid w:val="002203C4"/>
    <w:rsid w:val="00221CA5"/>
    <w:rsid w:val="0022340E"/>
    <w:rsid w:val="002303F4"/>
    <w:rsid w:val="00230DC9"/>
    <w:rsid w:val="0023111A"/>
    <w:rsid w:val="00232537"/>
    <w:rsid w:val="00233144"/>
    <w:rsid w:val="00234AC4"/>
    <w:rsid w:val="002411F3"/>
    <w:rsid w:val="00244F57"/>
    <w:rsid w:val="00246CB8"/>
    <w:rsid w:val="002473C4"/>
    <w:rsid w:val="002509BC"/>
    <w:rsid w:val="0025196F"/>
    <w:rsid w:val="00251BC9"/>
    <w:rsid w:val="0025433E"/>
    <w:rsid w:val="00254DE0"/>
    <w:rsid w:val="002554D9"/>
    <w:rsid w:val="002568F9"/>
    <w:rsid w:val="00257351"/>
    <w:rsid w:val="00260322"/>
    <w:rsid w:val="00262441"/>
    <w:rsid w:val="0026549B"/>
    <w:rsid w:val="00271086"/>
    <w:rsid w:val="002714AC"/>
    <w:rsid w:val="00274317"/>
    <w:rsid w:val="002769F1"/>
    <w:rsid w:val="00281AED"/>
    <w:rsid w:val="00282A38"/>
    <w:rsid w:val="002862A3"/>
    <w:rsid w:val="002865E6"/>
    <w:rsid w:val="00287C59"/>
    <w:rsid w:val="0029066C"/>
    <w:rsid w:val="00291DC9"/>
    <w:rsid w:val="002A4B82"/>
    <w:rsid w:val="002A5740"/>
    <w:rsid w:val="002B0868"/>
    <w:rsid w:val="002B0974"/>
    <w:rsid w:val="002B14A6"/>
    <w:rsid w:val="002B2111"/>
    <w:rsid w:val="002B5AD0"/>
    <w:rsid w:val="002C4E24"/>
    <w:rsid w:val="002C4FD3"/>
    <w:rsid w:val="002C557A"/>
    <w:rsid w:val="002C5B26"/>
    <w:rsid w:val="002D0A86"/>
    <w:rsid w:val="002D0D77"/>
    <w:rsid w:val="002D2E15"/>
    <w:rsid w:val="002D32E2"/>
    <w:rsid w:val="002D394E"/>
    <w:rsid w:val="002D7BB1"/>
    <w:rsid w:val="002D7F70"/>
    <w:rsid w:val="002E0937"/>
    <w:rsid w:val="002E4B22"/>
    <w:rsid w:val="002E71C0"/>
    <w:rsid w:val="002F057B"/>
    <w:rsid w:val="002F1E5F"/>
    <w:rsid w:val="002F46CB"/>
    <w:rsid w:val="002F4D64"/>
    <w:rsid w:val="002F5DDB"/>
    <w:rsid w:val="002F611C"/>
    <w:rsid w:val="002F6370"/>
    <w:rsid w:val="002F7302"/>
    <w:rsid w:val="0030141E"/>
    <w:rsid w:val="00301C0B"/>
    <w:rsid w:val="00303802"/>
    <w:rsid w:val="00304E85"/>
    <w:rsid w:val="003057AB"/>
    <w:rsid w:val="00306E77"/>
    <w:rsid w:val="00315C2A"/>
    <w:rsid w:val="0032471C"/>
    <w:rsid w:val="00325132"/>
    <w:rsid w:val="00326AC4"/>
    <w:rsid w:val="003271EF"/>
    <w:rsid w:val="00327E84"/>
    <w:rsid w:val="0033143E"/>
    <w:rsid w:val="00331ADE"/>
    <w:rsid w:val="00333D68"/>
    <w:rsid w:val="00334A55"/>
    <w:rsid w:val="00337B55"/>
    <w:rsid w:val="003421F7"/>
    <w:rsid w:val="00342601"/>
    <w:rsid w:val="00343810"/>
    <w:rsid w:val="00344782"/>
    <w:rsid w:val="00346DC0"/>
    <w:rsid w:val="0034761A"/>
    <w:rsid w:val="00347920"/>
    <w:rsid w:val="0036167C"/>
    <w:rsid w:val="0036169F"/>
    <w:rsid w:val="00362F73"/>
    <w:rsid w:val="00363D13"/>
    <w:rsid w:val="00371C21"/>
    <w:rsid w:val="00372BCA"/>
    <w:rsid w:val="00376057"/>
    <w:rsid w:val="00377103"/>
    <w:rsid w:val="0038568C"/>
    <w:rsid w:val="003870D4"/>
    <w:rsid w:val="00387486"/>
    <w:rsid w:val="00391D87"/>
    <w:rsid w:val="00393151"/>
    <w:rsid w:val="00393228"/>
    <w:rsid w:val="00393CC4"/>
    <w:rsid w:val="00394970"/>
    <w:rsid w:val="00396334"/>
    <w:rsid w:val="00396622"/>
    <w:rsid w:val="00397DFF"/>
    <w:rsid w:val="003A29EE"/>
    <w:rsid w:val="003A312D"/>
    <w:rsid w:val="003A5388"/>
    <w:rsid w:val="003A6BBF"/>
    <w:rsid w:val="003B01A6"/>
    <w:rsid w:val="003B1267"/>
    <w:rsid w:val="003B3687"/>
    <w:rsid w:val="003B49C5"/>
    <w:rsid w:val="003B5734"/>
    <w:rsid w:val="003C276E"/>
    <w:rsid w:val="003C3759"/>
    <w:rsid w:val="003C4CB2"/>
    <w:rsid w:val="003C534B"/>
    <w:rsid w:val="003C5FCC"/>
    <w:rsid w:val="003C6300"/>
    <w:rsid w:val="003C6671"/>
    <w:rsid w:val="003D02C3"/>
    <w:rsid w:val="003D0F7A"/>
    <w:rsid w:val="003D130B"/>
    <w:rsid w:val="003D1350"/>
    <w:rsid w:val="003D2DE9"/>
    <w:rsid w:val="003D4B13"/>
    <w:rsid w:val="003D5828"/>
    <w:rsid w:val="003E0C69"/>
    <w:rsid w:val="003E0DD0"/>
    <w:rsid w:val="003E1566"/>
    <w:rsid w:val="003E5353"/>
    <w:rsid w:val="003E6BD8"/>
    <w:rsid w:val="003E7826"/>
    <w:rsid w:val="003F0945"/>
    <w:rsid w:val="003F497E"/>
    <w:rsid w:val="003F4FE1"/>
    <w:rsid w:val="003F6D3C"/>
    <w:rsid w:val="0040150E"/>
    <w:rsid w:val="00406735"/>
    <w:rsid w:val="00407074"/>
    <w:rsid w:val="0041094B"/>
    <w:rsid w:val="004111FA"/>
    <w:rsid w:val="00411751"/>
    <w:rsid w:val="004120A4"/>
    <w:rsid w:val="004122A4"/>
    <w:rsid w:val="004124ED"/>
    <w:rsid w:val="00413084"/>
    <w:rsid w:val="00414EF7"/>
    <w:rsid w:val="00417B33"/>
    <w:rsid w:val="00420792"/>
    <w:rsid w:val="00422AF4"/>
    <w:rsid w:val="004249E2"/>
    <w:rsid w:val="00426D38"/>
    <w:rsid w:val="0042754C"/>
    <w:rsid w:val="00430561"/>
    <w:rsid w:val="00431374"/>
    <w:rsid w:val="00434EF2"/>
    <w:rsid w:val="00435025"/>
    <w:rsid w:val="0043675E"/>
    <w:rsid w:val="00436CD0"/>
    <w:rsid w:val="00436FCC"/>
    <w:rsid w:val="0043710A"/>
    <w:rsid w:val="004372F6"/>
    <w:rsid w:val="004375F4"/>
    <w:rsid w:val="00440418"/>
    <w:rsid w:val="00440901"/>
    <w:rsid w:val="004415D4"/>
    <w:rsid w:val="00441943"/>
    <w:rsid w:val="0044493B"/>
    <w:rsid w:val="004469F1"/>
    <w:rsid w:val="0044794D"/>
    <w:rsid w:val="00447D61"/>
    <w:rsid w:val="00450F45"/>
    <w:rsid w:val="00452C1E"/>
    <w:rsid w:val="00453308"/>
    <w:rsid w:val="0045350B"/>
    <w:rsid w:val="0045679E"/>
    <w:rsid w:val="00460FBA"/>
    <w:rsid w:val="00461CAA"/>
    <w:rsid w:val="00462A7A"/>
    <w:rsid w:val="004630B4"/>
    <w:rsid w:val="00463194"/>
    <w:rsid w:val="00464CF9"/>
    <w:rsid w:val="00465105"/>
    <w:rsid w:val="00470922"/>
    <w:rsid w:val="004726CD"/>
    <w:rsid w:val="00472AE0"/>
    <w:rsid w:val="00472F4A"/>
    <w:rsid w:val="0047401B"/>
    <w:rsid w:val="00474905"/>
    <w:rsid w:val="00476C13"/>
    <w:rsid w:val="0048030E"/>
    <w:rsid w:val="00483A9E"/>
    <w:rsid w:val="004841AF"/>
    <w:rsid w:val="00484567"/>
    <w:rsid w:val="004912AC"/>
    <w:rsid w:val="004919B6"/>
    <w:rsid w:val="004926C3"/>
    <w:rsid w:val="00493461"/>
    <w:rsid w:val="00495408"/>
    <w:rsid w:val="00495785"/>
    <w:rsid w:val="00495DBA"/>
    <w:rsid w:val="004A17F9"/>
    <w:rsid w:val="004A2CCB"/>
    <w:rsid w:val="004A422B"/>
    <w:rsid w:val="004A48C1"/>
    <w:rsid w:val="004A4B16"/>
    <w:rsid w:val="004A53C7"/>
    <w:rsid w:val="004B036E"/>
    <w:rsid w:val="004B1443"/>
    <w:rsid w:val="004B1AC3"/>
    <w:rsid w:val="004B3576"/>
    <w:rsid w:val="004B564E"/>
    <w:rsid w:val="004B61CE"/>
    <w:rsid w:val="004B6794"/>
    <w:rsid w:val="004B6E2A"/>
    <w:rsid w:val="004C037A"/>
    <w:rsid w:val="004C0C13"/>
    <w:rsid w:val="004C2FC3"/>
    <w:rsid w:val="004C32A2"/>
    <w:rsid w:val="004C3DC9"/>
    <w:rsid w:val="004C5AAE"/>
    <w:rsid w:val="004C7966"/>
    <w:rsid w:val="004C7DB0"/>
    <w:rsid w:val="004D1D5E"/>
    <w:rsid w:val="004D2D0A"/>
    <w:rsid w:val="004D3EEA"/>
    <w:rsid w:val="004D4770"/>
    <w:rsid w:val="004D4DAD"/>
    <w:rsid w:val="004D5410"/>
    <w:rsid w:val="004D6B04"/>
    <w:rsid w:val="004E14AA"/>
    <w:rsid w:val="004E414B"/>
    <w:rsid w:val="004E43E3"/>
    <w:rsid w:val="004E5CD2"/>
    <w:rsid w:val="004E69FA"/>
    <w:rsid w:val="004E7DC0"/>
    <w:rsid w:val="004F1734"/>
    <w:rsid w:val="004F1E05"/>
    <w:rsid w:val="004F238C"/>
    <w:rsid w:val="004F54B6"/>
    <w:rsid w:val="004F59EC"/>
    <w:rsid w:val="004F5BEC"/>
    <w:rsid w:val="004F61CA"/>
    <w:rsid w:val="004F759D"/>
    <w:rsid w:val="00501A83"/>
    <w:rsid w:val="005028E7"/>
    <w:rsid w:val="00502A31"/>
    <w:rsid w:val="00503D2A"/>
    <w:rsid w:val="00504CC3"/>
    <w:rsid w:val="00504FB2"/>
    <w:rsid w:val="00511B76"/>
    <w:rsid w:val="00512205"/>
    <w:rsid w:val="00513DA3"/>
    <w:rsid w:val="00513ECA"/>
    <w:rsid w:val="00514F1C"/>
    <w:rsid w:val="005151DF"/>
    <w:rsid w:val="005176E6"/>
    <w:rsid w:val="005177DB"/>
    <w:rsid w:val="00522DAB"/>
    <w:rsid w:val="005247E4"/>
    <w:rsid w:val="00525DCF"/>
    <w:rsid w:val="00526C59"/>
    <w:rsid w:val="00527A7F"/>
    <w:rsid w:val="00534B93"/>
    <w:rsid w:val="005360E2"/>
    <w:rsid w:val="00537CF5"/>
    <w:rsid w:val="00540184"/>
    <w:rsid w:val="00541147"/>
    <w:rsid w:val="00541684"/>
    <w:rsid w:val="00544744"/>
    <w:rsid w:val="00545AF9"/>
    <w:rsid w:val="00551182"/>
    <w:rsid w:val="00552E57"/>
    <w:rsid w:val="00552F24"/>
    <w:rsid w:val="005534BA"/>
    <w:rsid w:val="00553C0C"/>
    <w:rsid w:val="00554757"/>
    <w:rsid w:val="00555599"/>
    <w:rsid w:val="005567E6"/>
    <w:rsid w:val="00560702"/>
    <w:rsid w:val="00561DAC"/>
    <w:rsid w:val="005646CC"/>
    <w:rsid w:val="00566F5F"/>
    <w:rsid w:val="0057197F"/>
    <w:rsid w:val="00571AE7"/>
    <w:rsid w:val="00572F2B"/>
    <w:rsid w:val="005732ED"/>
    <w:rsid w:val="005737FA"/>
    <w:rsid w:val="00576864"/>
    <w:rsid w:val="00576A2D"/>
    <w:rsid w:val="00582017"/>
    <w:rsid w:val="005848A6"/>
    <w:rsid w:val="00585687"/>
    <w:rsid w:val="0058629B"/>
    <w:rsid w:val="00586383"/>
    <w:rsid w:val="005878D2"/>
    <w:rsid w:val="005904FF"/>
    <w:rsid w:val="0059208F"/>
    <w:rsid w:val="00593CF4"/>
    <w:rsid w:val="00594B4C"/>
    <w:rsid w:val="005963D0"/>
    <w:rsid w:val="005A1540"/>
    <w:rsid w:val="005A30B4"/>
    <w:rsid w:val="005A4C21"/>
    <w:rsid w:val="005B0B9F"/>
    <w:rsid w:val="005B2188"/>
    <w:rsid w:val="005B3711"/>
    <w:rsid w:val="005B7DF7"/>
    <w:rsid w:val="005C1B43"/>
    <w:rsid w:val="005C33D2"/>
    <w:rsid w:val="005C3686"/>
    <w:rsid w:val="005C478C"/>
    <w:rsid w:val="005C64C8"/>
    <w:rsid w:val="005C728D"/>
    <w:rsid w:val="005C74C3"/>
    <w:rsid w:val="005D0047"/>
    <w:rsid w:val="005D1402"/>
    <w:rsid w:val="005D668D"/>
    <w:rsid w:val="005D6990"/>
    <w:rsid w:val="005D7439"/>
    <w:rsid w:val="005D7F6B"/>
    <w:rsid w:val="005E00A7"/>
    <w:rsid w:val="005E11FA"/>
    <w:rsid w:val="005E343C"/>
    <w:rsid w:val="005F3612"/>
    <w:rsid w:val="005F6963"/>
    <w:rsid w:val="006013BB"/>
    <w:rsid w:val="006014A9"/>
    <w:rsid w:val="00602F4A"/>
    <w:rsid w:val="00603E95"/>
    <w:rsid w:val="00604EAA"/>
    <w:rsid w:val="0060525A"/>
    <w:rsid w:val="00607F9C"/>
    <w:rsid w:val="00611A8C"/>
    <w:rsid w:val="00612D1F"/>
    <w:rsid w:val="0061321E"/>
    <w:rsid w:val="0061777E"/>
    <w:rsid w:val="00622418"/>
    <w:rsid w:val="00622509"/>
    <w:rsid w:val="00622C7D"/>
    <w:rsid w:val="00622F79"/>
    <w:rsid w:val="00622F86"/>
    <w:rsid w:val="0062574F"/>
    <w:rsid w:val="006270E5"/>
    <w:rsid w:val="00627EE0"/>
    <w:rsid w:val="00631195"/>
    <w:rsid w:val="00632760"/>
    <w:rsid w:val="006354DA"/>
    <w:rsid w:val="00637440"/>
    <w:rsid w:val="00637FC0"/>
    <w:rsid w:val="0064003B"/>
    <w:rsid w:val="00641EFA"/>
    <w:rsid w:val="006442BD"/>
    <w:rsid w:val="00644E75"/>
    <w:rsid w:val="00645B2B"/>
    <w:rsid w:val="00645BAB"/>
    <w:rsid w:val="00646D27"/>
    <w:rsid w:val="006527EF"/>
    <w:rsid w:val="00653A25"/>
    <w:rsid w:val="006548A3"/>
    <w:rsid w:val="00655591"/>
    <w:rsid w:val="00657D67"/>
    <w:rsid w:val="0066172A"/>
    <w:rsid w:val="00661768"/>
    <w:rsid w:val="00664D3B"/>
    <w:rsid w:val="0066629A"/>
    <w:rsid w:val="0066678A"/>
    <w:rsid w:val="00667300"/>
    <w:rsid w:val="0066745F"/>
    <w:rsid w:val="0067013D"/>
    <w:rsid w:val="006749DA"/>
    <w:rsid w:val="00675BF3"/>
    <w:rsid w:val="00675D49"/>
    <w:rsid w:val="00675F16"/>
    <w:rsid w:val="00677403"/>
    <w:rsid w:val="00683967"/>
    <w:rsid w:val="00687D2B"/>
    <w:rsid w:val="00687E34"/>
    <w:rsid w:val="006976A0"/>
    <w:rsid w:val="006A016D"/>
    <w:rsid w:val="006A0B71"/>
    <w:rsid w:val="006A1A43"/>
    <w:rsid w:val="006A30C3"/>
    <w:rsid w:val="006A534F"/>
    <w:rsid w:val="006B1377"/>
    <w:rsid w:val="006B149A"/>
    <w:rsid w:val="006B3EA1"/>
    <w:rsid w:val="006B7C56"/>
    <w:rsid w:val="006C09E9"/>
    <w:rsid w:val="006C2A8C"/>
    <w:rsid w:val="006C5C54"/>
    <w:rsid w:val="006D2B8A"/>
    <w:rsid w:val="006D334A"/>
    <w:rsid w:val="006D493F"/>
    <w:rsid w:val="006D529F"/>
    <w:rsid w:val="006D6733"/>
    <w:rsid w:val="006D6BE9"/>
    <w:rsid w:val="006E0B31"/>
    <w:rsid w:val="006E1EEB"/>
    <w:rsid w:val="006E3258"/>
    <w:rsid w:val="006E456E"/>
    <w:rsid w:val="006E7D21"/>
    <w:rsid w:val="006E7E3C"/>
    <w:rsid w:val="006F75DB"/>
    <w:rsid w:val="00700638"/>
    <w:rsid w:val="00700774"/>
    <w:rsid w:val="00702488"/>
    <w:rsid w:val="00703600"/>
    <w:rsid w:val="007048A2"/>
    <w:rsid w:val="00707555"/>
    <w:rsid w:val="00710520"/>
    <w:rsid w:val="00715EC4"/>
    <w:rsid w:val="00717444"/>
    <w:rsid w:val="007202DB"/>
    <w:rsid w:val="0072162A"/>
    <w:rsid w:val="00721715"/>
    <w:rsid w:val="0072193D"/>
    <w:rsid w:val="00721B7D"/>
    <w:rsid w:val="00721D74"/>
    <w:rsid w:val="007232F8"/>
    <w:rsid w:val="007236F1"/>
    <w:rsid w:val="00730AA8"/>
    <w:rsid w:val="0073514B"/>
    <w:rsid w:val="00735290"/>
    <w:rsid w:val="0073580E"/>
    <w:rsid w:val="00737C30"/>
    <w:rsid w:val="0074138A"/>
    <w:rsid w:val="0074167D"/>
    <w:rsid w:val="00741856"/>
    <w:rsid w:val="007419C8"/>
    <w:rsid w:val="00746201"/>
    <w:rsid w:val="00747A8B"/>
    <w:rsid w:val="00747D14"/>
    <w:rsid w:val="007514DF"/>
    <w:rsid w:val="00752662"/>
    <w:rsid w:val="00753C70"/>
    <w:rsid w:val="00756BC3"/>
    <w:rsid w:val="00756F5A"/>
    <w:rsid w:val="007572B3"/>
    <w:rsid w:val="007573FF"/>
    <w:rsid w:val="00757618"/>
    <w:rsid w:val="00762185"/>
    <w:rsid w:val="00762CF4"/>
    <w:rsid w:val="00763C3D"/>
    <w:rsid w:val="007656AE"/>
    <w:rsid w:val="00765913"/>
    <w:rsid w:val="00765DEA"/>
    <w:rsid w:val="00770CA8"/>
    <w:rsid w:val="00771C2B"/>
    <w:rsid w:val="00772B2C"/>
    <w:rsid w:val="00773745"/>
    <w:rsid w:val="00781830"/>
    <w:rsid w:val="007834AF"/>
    <w:rsid w:val="00786528"/>
    <w:rsid w:val="00787339"/>
    <w:rsid w:val="00791725"/>
    <w:rsid w:val="00792A38"/>
    <w:rsid w:val="00793475"/>
    <w:rsid w:val="007976AC"/>
    <w:rsid w:val="007A50B7"/>
    <w:rsid w:val="007A6572"/>
    <w:rsid w:val="007A668D"/>
    <w:rsid w:val="007B0639"/>
    <w:rsid w:val="007B163D"/>
    <w:rsid w:val="007B29C4"/>
    <w:rsid w:val="007B2B3D"/>
    <w:rsid w:val="007B3DC5"/>
    <w:rsid w:val="007B43CB"/>
    <w:rsid w:val="007B454C"/>
    <w:rsid w:val="007C26AA"/>
    <w:rsid w:val="007C3795"/>
    <w:rsid w:val="007C713D"/>
    <w:rsid w:val="007D048D"/>
    <w:rsid w:val="007D3384"/>
    <w:rsid w:val="007D3BC5"/>
    <w:rsid w:val="007D54BE"/>
    <w:rsid w:val="007D6256"/>
    <w:rsid w:val="007D62F6"/>
    <w:rsid w:val="007D7BB1"/>
    <w:rsid w:val="007E0CF3"/>
    <w:rsid w:val="007E2233"/>
    <w:rsid w:val="007E55C8"/>
    <w:rsid w:val="007E686C"/>
    <w:rsid w:val="007E77B6"/>
    <w:rsid w:val="007F04ED"/>
    <w:rsid w:val="007F1246"/>
    <w:rsid w:val="007F200F"/>
    <w:rsid w:val="007F490B"/>
    <w:rsid w:val="007F54AB"/>
    <w:rsid w:val="007F6ABE"/>
    <w:rsid w:val="007F6BB8"/>
    <w:rsid w:val="007F76DD"/>
    <w:rsid w:val="007F7C12"/>
    <w:rsid w:val="00800000"/>
    <w:rsid w:val="00800B9B"/>
    <w:rsid w:val="00801D0E"/>
    <w:rsid w:val="008056F0"/>
    <w:rsid w:val="00810F0F"/>
    <w:rsid w:val="008114FF"/>
    <w:rsid w:val="00813A8C"/>
    <w:rsid w:val="008144A0"/>
    <w:rsid w:val="00815180"/>
    <w:rsid w:val="00815EB0"/>
    <w:rsid w:val="00817805"/>
    <w:rsid w:val="00817DE3"/>
    <w:rsid w:val="00824C5B"/>
    <w:rsid w:val="00826848"/>
    <w:rsid w:val="00826BA9"/>
    <w:rsid w:val="0082735E"/>
    <w:rsid w:val="00827736"/>
    <w:rsid w:val="0083125B"/>
    <w:rsid w:val="008323CF"/>
    <w:rsid w:val="00836D5D"/>
    <w:rsid w:val="00840255"/>
    <w:rsid w:val="00843AB4"/>
    <w:rsid w:val="008464CE"/>
    <w:rsid w:val="00850435"/>
    <w:rsid w:val="00850FFC"/>
    <w:rsid w:val="008572A5"/>
    <w:rsid w:val="008579C0"/>
    <w:rsid w:val="008607E1"/>
    <w:rsid w:val="00860C96"/>
    <w:rsid w:val="00861458"/>
    <w:rsid w:val="00861A21"/>
    <w:rsid w:val="008648A2"/>
    <w:rsid w:val="00864C1F"/>
    <w:rsid w:val="00867C10"/>
    <w:rsid w:val="00867C1E"/>
    <w:rsid w:val="00874D3F"/>
    <w:rsid w:val="00877317"/>
    <w:rsid w:val="00883024"/>
    <w:rsid w:val="00883CEE"/>
    <w:rsid w:val="008870E5"/>
    <w:rsid w:val="00890E84"/>
    <w:rsid w:val="0089167C"/>
    <w:rsid w:val="008927E5"/>
    <w:rsid w:val="008931D3"/>
    <w:rsid w:val="00893DC1"/>
    <w:rsid w:val="008967EC"/>
    <w:rsid w:val="008970FC"/>
    <w:rsid w:val="008A12D1"/>
    <w:rsid w:val="008A34FF"/>
    <w:rsid w:val="008A60ED"/>
    <w:rsid w:val="008A6421"/>
    <w:rsid w:val="008A7529"/>
    <w:rsid w:val="008B1045"/>
    <w:rsid w:val="008B17E0"/>
    <w:rsid w:val="008B1D1B"/>
    <w:rsid w:val="008B2381"/>
    <w:rsid w:val="008B4890"/>
    <w:rsid w:val="008B54D3"/>
    <w:rsid w:val="008B5BF2"/>
    <w:rsid w:val="008C3DA7"/>
    <w:rsid w:val="008C69EC"/>
    <w:rsid w:val="008C76A7"/>
    <w:rsid w:val="008D2882"/>
    <w:rsid w:val="008D55C3"/>
    <w:rsid w:val="008D591B"/>
    <w:rsid w:val="008D5EF8"/>
    <w:rsid w:val="008D6978"/>
    <w:rsid w:val="008D6A23"/>
    <w:rsid w:val="008D7220"/>
    <w:rsid w:val="008D72B9"/>
    <w:rsid w:val="008D7CA5"/>
    <w:rsid w:val="008E219C"/>
    <w:rsid w:val="008F0008"/>
    <w:rsid w:val="008F06A6"/>
    <w:rsid w:val="008F53D4"/>
    <w:rsid w:val="008F709B"/>
    <w:rsid w:val="00902D4F"/>
    <w:rsid w:val="00904E50"/>
    <w:rsid w:val="00905F00"/>
    <w:rsid w:val="00905F76"/>
    <w:rsid w:val="00907EC7"/>
    <w:rsid w:val="00911B98"/>
    <w:rsid w:val="009136C0"/>
    <w:rsid w:val="00916467"/>
    <w:rsid w:val="00916EDF"/>
    <w:rsid w:val="009174BA"/>
    <w:rsid w:val="00920095"/>
    <w:rsid w:val="00920329"/>
    <w:rsid w:val="009214F2"/>
    <w:rsid w:val="009222F3"/>
    <w:rsid w:val="00923482"/>
    <w:rsid w:val="009252DF"/>
    <w:rsid w:val="009317A6"/>
    <w:rsid w:val="009336EA"/>
    <w:rsid w:val="00934BA8"/>
    <w:rsid w:val="00941FFC"/>
    <w:rsid w:val="0094648B"/>
    <w:rsid w:val="00950CA0"/>
    <w:rsid w:val="00952142"/>
    <w:rsid w:val="009637CE"/>
    <w:rsid w:val="00963BC4"/>
    <w:rsid w:val="00964CA3"/>
    <w:rsid w:val="00965B63"/>
    <w:rsid w:val="009672F2"/>
    <w:rsid w:val="0097041F"/>
    <w:rsid w:val="00970B2E"/>
    <w:rsid w:val="009731D5"/>
    <w:rsid w:val="00974072"/>
    <w:rsid w:val="009760EF"/>
    <w:rsid w:val="00976103"/>
    <w:rsid w:val="00980D61"/>
    <w:rsid w:val="00981193"/>
    <w:rsid w:val="009814FC"/>
    <w:rsid w:val="0098150D"/>
    <w:rsid w:val="00986941"/>
    <w:rsid w:val="00987B39"/>
    <w:rsid w:val="00987E51"/>
    <w:rsid w:val="00990A75"/>
    <w:rsid w:val="00990F5B"/>
    <w:rsid w:val="00993AC3"/>
    <w:rsid w:val="009950DF"/>
    <w:rsid w:val="009959FC"/>
    <w:rsid w:val="009964B6"/>
    <w:rsid w:val="00997232"/>
    <w:rsid w:val="009A0D8E"/>
    <w:rsid w:val="009A4EB9"/>
    <w:rsid w:val="009A5673"/>
    <w:rsid w:val="009A6662"/>
    <w:rsid w:val="009B1130"/>
    <w:rsid w:val="009B4680"/>
    <w:rsid w:val="009C060E"/>
    <w:rsid w:val="009C2459"/>
    <w:rsid w:val="009C518A"/>
    <w:rsid w:val="009C5CD9"/>
    <w:rsid w:val="009C6198"/>
    <w:rsid w:val="009C7EC3"/>
    <w:rsid w:val="009D202C"/>
    <w:rsid w:val="009D4B0F"/>
    <w:rsid w:val="009D689E"/>
    <w:rsid w:val="009D7EE0"/>
    <w:rsid w:val="009E15A4"/>
    <w:rsid w:val="009E4CEB"/>
    <w:rsid w:val="009E4FE3"/>
    <w:rsid w:val="009E5749"/>
    <w:rsid w:val="009E7D11"/>
    <w:rsid w:val="009E7F12"/>
    <w:rsid w:val="009F0CD3"/>
    <w:rsid w:val="009F1DD6"/>
    <w:rsid w:val="009F23E3"/>
    <w:rsid w:val="009F26CE"/>
    <w:rsid w:val="009F2FA0"/>
    <w:rsid w:val="009F42F9"/>
    <w:rsid w:val="009F4B6A"/>
    <w:rsid w:val="009F7050"/>
    <w:rsid w:val="00A042FE"/>
    <w:rsid w:val="00A10569"/>
    <w:rsid w:val="00A109E6"/>
    <w:rsid w:val="00A11A56"/>
    <w:rsid w:val="00A13647"/>
    <w:rsid w:val="00A17F02"/>
    <w:rsid w:val="00A20570"/>
    <w:rsid w:val="00A20F59"/>
    <w:rsid w:val="00A227E7"/>
    <w:rsid w:val="00A25E06"/>
    <w:rsid w:val="00A25FBD"/>
    <w:rsid w:val="00A27806"/>
    <w:rsid w:val="00A3278F"/>
    <w:rsid w:val="00A33422"/>
    <w:rsid w:val="00A338E0"/>
    <w:rsid w:val="00A35DD2"/>
    <w:rsid w:val="00A3770F"/>
    <w:rsid w:val="00A40B09"/>
    <w:rsid w:val="00A40CD1"/>
    <w:rsid w:val="00A411B4"/>
    <w:rsid w:val="00A44F0F"/>
    <w:rsid w:val="00A456CC"/>
    <w:rsid w:val="00A51D0C"/>
    <w:rsid w:val="00A54615"/>
    <w:rsid w:val="00A564CA"/>
    <w:rsid w:val="00A56F2C"/>
    <w:rsid w:val="00A60B13"/>
    <w:rsid w:val="00A62B56"/>
    <w:rsid w:val="00A62B6A"/>
    <w:rsid w:val="00A64030"/>
    <w:rsid w:val="00A66EE8"/>
    <w:rsid w:val="00A72B0A"/>
    <w:rsid w:val="00A7380D"/>
    <w:rsid w:val="00A761D6"/>
    <w:rsid w:val="00A764F2"/>
    <w:rsid w:val="00A7720D"/>
    <w:rsid w:val="00A80C10"/>
    <w:rsid w:val="00A83A1E"/>
    <w:rsid w:val="00A85DEE"/>
    <w:rsid w:val="00A8635C"/>
    <w:rsid w:val="00A93223"/>
    <w:rsid w:val="00A93E07"/>
    <w:rsid w:val="00A94079"/>
    <w:rsid w:val="00A94A34"/>
    <w:rsid w:val="00A95198"/>
    <w:rsid w:val="00AA02AA"/>
    <w:rsid w:val="00AA217A"/>
    <w:rsid w:val="00AA3D99"/>
    <w:rsid w:val="00AB0089"/>
    <w:rsid w:val="00AB01B8"/>
    <w:rsid w:val="00AB33F9"/>
    <w:rsid w:val="00AB4F62"/>
    <w:rsid w:val="00AB5A98"/>
    <w:rsid w:val="00AB6202"/>
    <w:rsid w:val="00AC068A"/>
    <w:rsid w:val="00AC10F6"/>
    <w:rsid w:val="00AC1CA3"/>
    <w:rsid w:val="00AC4C03"/>
    <w:rsid w:val="00AC554C"/>
    <w:rsid w:val="00AC7841"/>
    <w:rsid w:val="00AD0E97"/>
    <w:rsid w:val="00AD1F10"/>
    <w:rsid w:val="00AD610C"/>
    <w:rsid w:val="00AD64A1"/>
    <w:rsid w:val="00AE0964"/>
    <w:rsid w:val="00AE46DE"/>
    <w:rsid w:val="00AE5BF9"/>
    <w:rsid w:val="00AE5F0B"/>
    <w:rsid w:val="00AE7AD6"/>
    <w:rsid w:val="00AF04E6"/>
    <w:rsid w:val="00AF0740"/>
    <w:rsid w:val="00AF5616"/>
    <w:rsid w:val="00AF6641"/>
    <w:rsid w:val="00AF6864"/>
    <w:rsid w:val="00B01B99"/>
    <w:rsid w:val="00B11AAD"/>
    <w:rsid w:val="00B1289A"/>
    <w:rsid w:val="00B135F1"/>
    <w:rsid w:val="00B13D17"/>
    <w:rsid w:val="00B14D14"/>
    <w:rsid w:val="00B204EF"/>
    <w:rsid w:val="00B20B28"/>
    <w:rsid w:val="00B2367F"/>
    <w:rsid w:val="00B252EA"/>
    <w:rsid w:val="00B26806"/>
    <w:rsid w:val="00B26A19"/>
    <w:rsid w:val="00B27D9B"/>
    <w:rsid w:val="00B30918"/>
    <w:rsid w:val="00B3110F"/>
    <w:rsid w:val="00B323FE"/>
    <w:rsid w:val="00B32732"/>
    <w:rsid w:val="00B32E7E"/>
    <w:rsid w:val="00B337BE"/>
    <w:rsid w:val="00B34596"/>
    <w:rsid w:val="00B36D20"/>
    <w:rsid w:val="00B410A4"/>
    <w:rsid w:val="00B4595C"/>
    <w:rsid w:val="00B46E8F"/>
    <w:rsid w:val="00B46E9B"/>
    <w:rsid w:val="00B519A5"/>
    <w:rsid w:val="00B56201"/>
    <w:rsid w:val="00B606D5"/>
    <w:rsid w:val="00B615C8"/>
    <w:rsid w:val="00B6259F"/>
    <w:rsid w:val="00B64245"/>
    <w:rsid w:val="00B65047"/>
    <w:rsid w:val="00B667EC"/>
    <w:rsid w:val="00B70C35"/>
    <w:rsid w:val="00B72D96"/>
    <w:rsid w:val="00B74BCC"/>
    <w:rsid w:val="00B75B8C"/>
    <w:rsid w:val="00B75BFA"/>
    <w:rsid w:val="00B778C9"/>
    <w:rsid w:val="00B801F3"/>
    <w:rsid w:val="00B826EB"/>
    <w:rsid w:val="00B85A93"/>
    <w:rsid w:val="00B87777"/>
    <w:rsid w:val="00B90B99"/>
    <w:rsid w:val="00B91A38"/>
    <w:rsid w:val="00B91C53"/>
    <w:rsid w:val="00B931A7"/>
    <w:rsid w:val="00B95064"/>
    <w:rsid w:val="00B9648E"/>
    <w:rsid w:val="00BA0FCE"/>
    <w:rsid w:val="00BA7321"/>
    <w:rsid w:val="00BB2421"/>
    <w:rsid w:val="00BB246A"/>
    <w:rsid w:val="00BB2A89"/>
    <w:rsid w:val="00BB447B"/>
    <w:rsid w:val="00BB5007"/>
    <w:rsid w:val="00BB621C"/>
    <w:rsid w:val="00BB7F6F"/>
    <w:rsid w:val="00BC0ECD"/>
    <w:rsid w:val="00BC2586"/>
    <w:rsid w:val="00BC482C"/>
    <w:rsid w:val="00BC5127"/>
    <w:rsid w:val="00BD11CF"/>
    <w:rsid w:val="00BD202A"/>
    <w:rsid w:val="00BD26E1"/>
    <w:rsid w:val="00BE03ED"/>
    <w:rsid w:val="00BE4D3A"/>
    <w:rsid w:val="00BE4F6B"/>
    <w:rsid w:val="00BF0625"/>
    <w:rsid w:val="00BF47D2"/>
    <w:rsid w:val="00BF67F9"/>
    <w:rsid w:val="00BF6940"/>
    <w:rsid w:val="00C01AAB"/>
    <w:rsid w:val="00C031FB"/>
    <w:rsid w:val="00C04426"/>
    <w:rsid w:val="00C05CB8"/>
    <w:rsid w:val="00C1106C"/>
    <w:rsid w:val="00C139C2"/>
    <w:rsid w:val="00C21857"/>
    <w:rsid w:val="00C235BC"/>
    <w:rsid w:val="00C2369C"/>
    <w:rsid w:val="00C2458A"/>
    <w:rsid w:val="00C24694"/>
    <w:rsid w:val="00C25267"/>
    <w:rsid w:val="00C30467"/>
    <w:rsid w:val="00C3185F"/>
    <w:rsid w:val="00C324AD"/>
    <w:rsid w:val="00C32849"/>
    <w:rsid w:val="00C365E4"/>
    <w:rsid w:val="00C36EE7"/>
    <w:rsid w:val="00C37D52"/>
    <w:rsid w:val="00C409DE"/>
    <w:rsid w:val="00C42A29"/>
    <w:rsid w:val="00C44343"/>
    <w:rsid w:val="00C450DC"/>
    <w:rsid w:val="00C4650F"/>
    <w:rsid w:val="00C47553"/>
    <w:rsid w:val="00C47B29"/>
    <w:rsid w:val="00C47D54"/>
    <w:rsid w:val="00C5171B"/>
    <w:rsid w:val="00C53CB9"/>
    <w:rsid w:val="00C55BA3"/>
    <w:rsid w:val="00C607FC"/>
    <w:rsid w:val="00C6212B"/>
    <w:rsid w:val="00C6612D"/>
    <w:rsid w:val="00C759FE"/>
    <w:rsid w:val="00C83851"/>
    <w:rsid w:val="00C86874"/>
    <w:rsid w:val="00C87100"/>
    <w:rsid w:val="00C87CFF"/>
    <w:rsid w:val="00C9029D"/>
    <w:rsid w:val="00C929DA"/>
    <w:rsid w:val="00C935E9"/>
    <w:rsid w:val="00C97DB8"/>
    <w:rsid w:val="00CA3C01"/>
    <w:rsid w:val="00CA6970"/>
    <w:rsid w:val="00CB02B0"/>
    <w:rsid w:val="00CB15A5"/>
    <w:rsid w:val="00CB15A8"/>
    <w:rsid w:val="00CB182B"/>
    <w:rsid w:val="00CB206B"/>
    <w:rsid w:val="00CB2F74"/>
    <w:rsid w:val="00CB33EF"/>
    <w:rsid w:val="00CB4714"/>
    <w:rsid w:val="00CC206F"/>
    <w:rsid w:val="00CC2B6D"/>
    <w:rsid w:val="00CC5C9B"/>
    <w:rsid w:val="00CC6F90"/>
    <w:rsid w:val="00CD12E6"/>
    <w:rsid w:val="00CD3416"/>
    <w:rsid w:val="00CD53D8"/>
    <w:rsid w:val="00CD5560"/>
    <w:rsid w:val="00CD5A8F"/>
    <w:rsid w:val="00CD7816"/>
    <w:rsid w:val="00CD7ADB"/>
    <w:rsid w:val="00CE0AA9"/>
    <w:rsid w:val="00CE1B4F"/>
    <w:rsid w:val="00CE242D"/>
    <w:rsid w:val="00CE2867"/>
    <w:rsid w:val="00CF4285"/>
    <w:rsid w:val="00CF62CF"/>
    <w:rsid w:val="00CF6DB7"/>
    <w:rsid w:val="00CF7E43"/>
    <w:rsid w:val="00D0120E"/>
    <w:rsid w:val="00D03660"/>
    <w:rsid w:val="00D0691E"/>
    <w:rsid w:val="00D0793E"/>
    <w:rsid w:val="00D10168"/>
    <w:rsid w:val="00D12973"/>
    <w:rsid w:val="00D12C2D"/>
    <w:rsid w:val="00D13560"/>
    <w:rsid w:val="00D17AB5"/>
    <w:rsid w:val="00D20BD0"/>
    <w:rsid w:val="00D238FD"/>
    <w:rsid w:val="00D32FA1"/>
    <w:rsid w:val="00D333B7"/>
    <w:rsid w:val="00D336CB"/>
    <w:rsid w:val="00D34652"/>
    <w:rsid w:val="00D347B8"/>
    <w:rsid w:val="00D34A55"/>
    <w:rsid w:val="00D408DF"/>
    <w:rsid w:val="00D409C9"/>
    <w:rsid w:val="00D42412"/>
    <w:rsid w:val="00D431A4"/>
    <w:rsid w:val="00D44071"/>
    <w:rsid w:val="00D45765"/>
    <w:rsid w:val="00D46447"/>
    <w:rsid w:val="00D47043"/>
    <w:rsid w:val="00D47681"/>
    <w:rsid w:val="00D502A9"/>
    <w:rsid w:val="00D50972"/>
    <w:rsid w:val="00D525C3"/>
    <w:rsid w:val="00D526C8"/>
    <w:rsid w:val="00D56524"/>
    <w:rsid w:val="00D6071E"/>
    <w:rsid w:val="00D60CBF"/>
    <w:rsid w:val="00D62385"/>
    <w:rsid w:val="00D6240C"/>
    <w:rsid w:val="00D62F66"/>
    <w:rsid w:val="00D65271"/>
    <w:rsid w:val="00D6619B"/>
    <w:rsid w:val="00D6654B"/>
    <w:rsid w:val="00D66586"/>
    <w:rsid w:val="00D66AC9"/>
    <w:rsid w:val="00D6715D"/>
    <w:rsid w:val="00D6718E"/>
    <w:rsid w:val="00D6787B"/>
    <w:rsid w:val="00D715CB"/>
    <w:rsid w:val="00D75671"/>
    <w:rsid w:val="00D75931"/>
    <w:rsid w:val="00D77735"/>
    <w:rsid w:val="00D7795B"/>
    <w:rsid w:val="00D82FC8"/>
    <w:rsid w:val="00D86A9A"/>
    <w:rsid w:val="00D86C8E"/>
    <w:rsid w:val="00D87F0E"/>
    <w:rsid w:val="00D9138C"/>
    <w:rsid w:val="00D92079"/>
    <w:rsid w:val="00D938E1"/>
    <w:rsid w:val="00D956CC"/>
    <w:rsid w:val="00D9641F"/>
    <w:rsid w:val="00D97B31"/>
    <w:rsid w:val="00D97E22"/>
    <w:rsid w:val="00DA16CC"/>
    <w:rsid w:val="00DA3DCD"/>
    <w:rsid w:val="00DA42E3"/>
    <w:rsid w:val="00DA57EB"/>
    <w:rsid w:val="00DA66BF"/>
    <w:rsid w:val="00DB19AC"/>
    <w:rsid w:val="00DB20F5"/>
    <w:rsid w:val="00DB626A"/>
    <w:rsid w:val="00DB700D"/>
    <w:rsid w:val="00DC18BB"/>
    <w:rsid w:val="00DC3075"/>
    <w:rsid w:val="00DC35E7"/>
    <w:rsid w:val="00DC3882"/>
    <w:rsid w:val="00DC6614"/>
    <w:rsid w:val="00DC6A8B"/>
    <w:rsid w:val="00DC7821"/>
    <w:rsid w:val="00DD0A71"/>
    <w:rsid w:val="00DD1BBA"/>
    <w:rsid w:val="00DD229F"/>
    <w:rsid w:val="00DD4303"/>
    <w:rsid w:val="00DD6BAE"/>
    <w:rsid w:val="00DD6BFC"/>
    <w:rsid w:val="00DE0C6F"/>
    <w:rsid w:val="00DE7DDC"/>
    <w:rsid w:val="00DF30A3"/>
    <w:rsid w:val="00DF487E"/>
    <w:rsid w:val="00DF63C7"/>
    <w:rsid w:val="00E0443B"/>
    <w:rsid w:val="00E07E18"/>
    <w:rsid w:val="00E12514"/>
    <w:rsid w:val="00E12696"/>
    <w:rsid w:val="00E1275E"/>
    <w:rsid w:val="00E135DB"/>
    <w:rsid w:val="00E154B5"/>
    <w:rsid w:val="00E15ADC"/>
    <w:rsid w:val="00E211AD"/>
    <w:rsid w:val="00E23BFF"/>
    <w:rsid w:val="00E23F93"/>
    <w:rsid w:val="00E275F2"/>
    <w:rsid w:val="00E3367E"/>
    <w:rsid w:val="00E35B4B"/>
    <w:rsid w:val="00E36985"/>
    <w:rsid w:val="00E375AD"/>
    <w:rsid w:val="00E4219C"/>
    <w:rsid w:val="00E46C7C"/>
    <w:rsid w:val="00E55745"/>
    <w:rsid w:val="00E55C78"/>
    <w:rsid w:val="00E56DEA"/>
    <w:rsid w:val="00E600E8"/>
    <w:rsid w:val="00E61B14"/>
    <w:rsid w:val="00E61F80"/>
    <w:rsid w:val="00E62C15"/>
    <w:rsid w:val="00E653AA"/>
    <w:rsid w:val="00E706BA"/>
    <w:rsid w:val="00E71906"/>
    <w:rsid w:val="00E71CF0"/>
    <w:rsid w:val="00E72914"/>
    <w:rsid w:val="00E73C3F"/>
    <w:rsid w:val="00E7465A"/>
    <w:rsid w:val="00E7478D"/>
    <w:rsid w:val="00E751E6"/>
    <w:rsid w:val="00E76AD3"/>
    <w:rsid w:val="00E82F79"/>
    <w:rsid w:val="00E84139"/>
    <w:rsid w:val="00E85CD9"/>
    <w:rsid w:val="00E86DB9"/>
    <w:rsid w:val="00E87569"/>
    <w:rsid w:val="00E87A0E"/>
    <w:rsid w:val="00E87D94"/>
    <w:rsid w:val="00E90B8F"/>
    <w:rsid w:val="00E916D2"/>
    <w:rsid w:val="00E92ECC"/>
    <w:rsid w:val="00E93E89"/>
    <w:rsid w:val="00E945FC"/>
    <w:rsid w:val="00E94D1F"/>
    <w:rsid w:val="00EA139F"/>
    <w:rsid w:val="00EA4DA8"/>
    <w:rsid w:val="00EA5535"/>
    <w:rsid w:val="00EA6027"/>
    <w:rsid w:val="00EB04B5"/>
    <w:rsid w:val="00EB1D28"/>
    <w:rsid w:val="00EB23E3"/>
    <w:rsid w:val="00EB2D21"/>
    <w:rsid w:val="00EB5C9D"/>
    <w:rsid w:val="00EB7480"/>
    <w:rsid w:val="00EB7596"/>
    <w:rsid w:val="00EC0655"/>
    <w:rsid w:val="00EC2045"/>
    <w:rsid w:val="00EC296F"/>
    <w:rsid w:val="00EC61BE"/>
    <w:rsid w:val="00ED1C30"/>
    <w:rsid w:val="00ED24C0"/>
    <w:rsid w:val="00ED3113"/>
    <w:rsid w:val="00ED3B51"/>
    <w:rsid w:val="00ED3E76"/>
    <w:rsid w:val="00ED3F6C"/>
    <w:rsid w:val="00EE1609"/>
    <w:rsid w:val="00EE1FDD"/>
    <w:rsid w:val="00EE31E0"/>
    <w:rsid w:val="00EE31FF"/>
    <w:rsid w:val="00EE5155"/>
    <w:rsid w:val="00EE5178"/>
    <w:rsid w:val="00EE70ED"/>
    <w:rsid w:val="00EE7F49"/>
    <w:rsid w:val="00EF17B5"/>
    <w:rsid w:val="00EF3B1B"/>
    <w:rsid w:val="00EF7082"/>
    <w:rsid w:val="00F01A3C"/>
    <w:rsid w:val="00F039AF"/>
    <w:rsid w:val="00F040A7"/>
    <w:rsid w:val="00F13958"/>
    <w:rsid w:val="00F217D7"/>
    <w:rsid w:val="00F234A0"/>
    <w:rsid w:val="00F23787"/>
    <w:rsid w:val="00F2428E"/>
    <w:rsid w:val="00F31206"/>
    <w:rsid w:val="00F32660"/>
    <w:rsid w:val="00F33F0D"/>
    <w:rsid w:val="00F35B64"/>
    <w:rsid w:val="00F35C11"/>
    <w:rsid w:val="00F36095"/>
    <w:rsid w:val="00F445D6"/>
    <w:rsid w:val="00F50295"/>
    <w:rsid w:val="00F5077B"/>
    <w:rsid w:val="00F51386"/>
    <w:rsid w:val="00F53089"/>
    <w:rsid w:val="00F5362D"/>
    <w:rsid w:val="00F536F0"/>
    <w:rsid w:val="00F56971"/>
    <w:rsid w:val="00F57D52"/>
    <w:rsid w:val="00F61A62"/>
    <w:rsid w:val="00F61F7F"/>
    <w:rsid w:val="00F626FA"/>
    <w:rsid w:val="00F63AC2"/>
    <w:rsid w:val="00F640A5"/>
    <w:rsid w:val="00F6754E"/>
    <w:rsid w:val="00F71A01"/>
    <w:rsid w:val="00F73551"/>
    <w:rsid w:val="00F741E1"/>
    <w:rsid w:val="00F770E5"/>
    <w:rsid w:val="00F807EC"/>
    <w:rsid w:val="00F80EC3"/>
    <w:rsid w:val="00F83A7F"/>
    <w:rsid w:val="00F86B42"/>
    <w:rsid w:val="00F87C2C"/>
    <w:rsid w:val="00F90899"/>
    <w:rsid w:val="00F928DA"/>
    <w:rsid w:val="00F94380"/>
    <w:rsid w:val="00F9455F"/>
    <w:rsid w:val="00F94C71"/>
    <w:rsid w:val="00F952E8"/>
    <w:rsid w:val="00FA1A2A"/>
    <w:rsid w:val="00FA27A9"/>
    <w:rsid w:val="00FB11C4"/>
    <w:rsid w:val="00FB26B5"/>
    <w:rsid w:val="00FB49C5"/>
    <w:rsid w:val="00FB7B54"/>
    <w:rsid w:val="00FC0849"/>
    <w:rsid w:val="00FC2E1C"/>
    <w:rsid w:val="00FC4EAC"/>
    <w:rsid w:val="00FC5302"/>
    <w:rsid w:val="00FC633E"/>
    <w:rsid w:val="00FC63AA"/>
    <w:rsid w:val="00FD5AB5"/>
    <w:rsid w:val="00FE02F4"/>
    <w:rsid w:val="00FE2264"/>
    <w:rsid w:val="00FE2E75"/>
    <w:rsid w:val="00FE3993"/>
    <w:rsid w:val="00FE4AD1"/>
    <w:rsid w:val="00FF21B7"/>
    <w:rsid w:val="00FF56FE"/>
    <w:rsid w:val="00FF6396"/>
    <w:rsid w:val="00FF76E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1238D3"/>
  <w15:docId w15:val="{CADBBE06-B610-48D4-8A49-F30AA84B9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714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714A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3276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14A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714A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32760"/>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D77735"/>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D77735"/>
    <w:rPr>
      <w:rFonts w:ascii="Calibri Light" w:hAnsi="Calibri Light" w:cs="Calibri Light"/>
      <w:noProof/>
      <w:sz w:val="26"/>
      <w:lang w:val="en-US"/>
    </w:rPr>
  </w:style>
  <w:style w:type="paragraph" w:customStyle="1" w:styleId="EndNoteBibliography">
    <w:name w:val="EndNote Bibliography"/>
    <w:basedOn w:val="Normal"/>
    <w:link w:val="EndNoteBibliographyChar"/>
    <w:rsid w:val="00D77735"/>
    <w:pPr>
      <w:spacing w:line="240" w:lineRule="auto"/>
    </w:pPr>
    <w:rPr>
      <w:rFonts w:ascii="Calibri Light" w:hAnsi="Calibri Light" w:cs="Calibri Light"/>
      <w:noProof/>
      <w:sz w:val="26"/>
      <w:lang w:val="en-US"/>
    </w:rPr>
  </w:style>
  <w:style w:type="character" w:customStyle="1" w:styleId="EndNoteBibliographyChar">
    <w:name w:val="EndNote Bibliography Char"/>
    <w:basedOn w:val="DefaultParagraphFont"/>
    <w:link w:val="EndNoteBibliography"/>
    <w:rsid w:val="00D77735"/>
    <w:rPr>
      <w:rFonts w:ascii="Calibri Light" w:hAnsi="Calibri Light" w:cs="Calibri Light"/>
      <w:noProof/>
      <w:sz w:val="26"/>
      <w:lang w:val="en-US"/>
    </w:rPr>
  </w:style>
  <w:style w:type="character" w:styleId="CommentReference">
    <w:name w:val="annotation reference"/>
    <w:basedOn w:val="DefaultParagraphFont"/>
    <w:uiPriority w:val="99"/>
    <w:semiHidden/>
    <w:unhideWhenUsed/>
    <w:rsid w:val="00BF67F9"/>
    <w:rPr>
      <w:sz w:val="16"/>
      <w:szCs w:val="16"/>
    </w:rPr>
  </w:style>
  <w:style w:type="paragraph" w:styleId="CommentText">
    <w:name w:val="annotation text"/>
    <w:basedOn w:val="Normal"/>
    <w:link w:val="CommentTextChar"/>
    <w:uiPriority w:val="99"/>
    <w:semiHidden/>
    <w:unhideWhenUsed/>
    <w:rsid w:val="00BF67F9"/>
    <w:pPr>
      <w:spacing w:line="240" w:lineRule="auto"/>
    </w:pPr>
    <w:rPr>
      <w:sz w:val="20"/>
      <w:szCs w:val="20"/>
    </w:rPr>
  </w:style>
  <w:style w:type="character" w:customStyle="1" w:styleId="CommentTextChar">
    <w:name w:val="Comment Text Char"/>
    <w:basedOn w:val="DefaultParagraphFont"/>
    <w:link w:val="CommentText"/>
    <w:uiPriority w:val="99"/>
    <w:semiHidden/>
    <w:rsid w:val="00BF67F9"/>
    <w:rPr>
      <w:sz w:val="20"/>
      <w:szCs w:val="20"/>
    </w:rPr>
  </w:style>
  <w:style w:type="paragraph" w:styleId="CommentSubject">
    <w:name w:val="annotation subject"/>
    <w:basedOn w:val="CommentText"/>
    <w:next w:val="CommentText"/>
    <w:link w:val="CommentSubjectChar"/>
    <w:uiPriority w:val="99"/>
    <w:semiHidden/>
    <w:unhideWhenUsed/>
    <w:rsid w:val="00BF67F9"/>
    <w:rPr>
      <w:b/>
      <w:bCs/>
    </w:rPr>
  </w:style>
  <w:style w:type="character" w:customStyle="1" w:styleId="CommentSubjectChar">
    <w:name w:val="Comment Subject Char"/>
    <w:basedOn w:val="CommentTextChar"/>
    <w:link w:val="CommentSubject"/>
    <w:uiPriority w:val="99"/>
    <w:semiHidden/>
    <w:rsid w:val="00BF67F9"/>
    <w:rPr>
      <w:b/>
      <w:bCs/>
      <w:sz w:val="20"/>
      <w:szCs w:val="20"/>
    </w:rPr>
  </w:style>
  <w:style w:type="paragraph" w:styleId="BalloonText">
    <w:name w:val="Balloon Text"/>
    <w:basedOn w:val="Normal"/>
    <w:link w:val="BalloonTextChar"/>
    <w:uiPriority w:val="99"/>
    <w:semiHidden/>
    <w:unhideWhenUsed/>
    <w:rsid w:val="00BF67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67F9"/>
    <w:rPr>
      <w:rFonts w:ascii="Segoe UI" w:hAnsi="Segoe UI" w:cs="Segoe UI"/>
      <w:sz w:val="18"/>
      <w:szCs w:val="18"/>
    </w:rPr>
  </w:style>
  <w:style w:type="paragraph" w:styleId="ListParagraph">
    <w:name w:val="List Paragraph"/>
    <w:basedOn w:val="Normal"/>
    <w:uiPriority w:val="34"/>
    <w:qFormat/>
    <w:rsid w:val="007D3384"/>
    <w:pPr>
      <w:ind w:left="720"/>
      <w:contextualSpacing/>
    </w:pPr>
  </w:style>
  <w:style w:type="table" w:styleId="TableGrid">
    <w:name w:val="Table Grid"/>
    <w:basedOn w:val="TableNormal"/>
    <w:uiPriority w:val="39"/>
    <w:rsid w:val="00B75B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1">
    <w:name w:val="List Table 7 Colorful1"/>
    <w:basedOn w:val="TableNormal"/>
    <w:uiPriority w:val="52"/>
    <w:rsid w:val="00B75BF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B75B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B75BFA"/>
    <w:pPr>
      <w:spacing w:after="0" w:line="240" w:lineRule="auto"/>
      <w:jc w:val="center"/>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3D130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01AAB"/>
    <w:pPr>
      <w:spacing w:after="0"/>
    </w:pPr>
  </w:style>
  <w:style w:type="character" w:styleId="Hyperlink">
    <w:name w:val="Hyperlink"/>
    <w:basedOn w:val="DefaultParagraphFont"/>
    <w:uiPriority w:val="99"/>
    <w:unhideWhenUsed/>
    <w:rsid w:val="00C01AAB"/>
    <w:rPr>
      <w:color w:val="0563C1" w:themeColor="hyperlink"/>
      <w:u w:val="single"/>
    </w:rPr>
  </w:style>
  <w:style w:type="paragraph" w:styleId="TOCHeading">
    <w:name w:val="TOC Heading"/>
    <w:basedOn w:val="Heading1"/>
    <w:next w:val="Normal"/>
    <w:uiPriority w:val="39"/>
    <w:unhideWhenUsed/>
    <w:qFormat/>
    <w:rsid w:val="009E5749"/>
    <w:pPr>
      <w:outlineLvl w:val="9"/>
    </w:pPr>
    <w:rPr>
      <w:lang w:val="en-US"/>
    </w:rPr>
  </w:style>
  <w:style w:type="paragraph" w:styleId="TOC1">
    <w:name w:val="toc 1"/>
    <w:basedOn w:val="Normal"/>
    <w:next w:val="Normal"/>
    <w:autoRedefine/>
    <w:uiPriority w:val="39"/>
    <w:unhideWhenUsed/>
    <w:rsid w:val="009E5749"/>
    <w:pPr>
      <w:spacing w:after="100"/>
    </w:pPr>
  </w:style>
  <w:style w:type="paragraph" w:styleId="TOC2">
    <w:name w:val="toc 2"/>
    <w:basedOn w:val="Normal"/>
    <w:next w:val="Normal"/>
    <w:autoRedefine/>
    <w:uiPriority w:val="39"/>
    <w:unhideWhenUsed/>
    <w:rsid w:val="009E5749"/>
    <w:pPr>
      <w:spacing w:after="100"/>
      <w:ind w:left="220"/>
    </w:pPr>
  </w:style>
  <w:style w:type="paragraph" w:styleId="TOC3">
    <w:name w:val="toc 3"/>
    <w:basedOn w:val="Normal"/>
    <w:next w:val="Normal"/>
    <w:autoRedefine/>
    <w:uiPriority w:val="39"/>
    <w:unhideWhenUsed/>
    <w:rsid w:val="009E5749"/>
    <w:pPr>
      <w:spacing w:after="100"/>
      <w:ind w:left="440"/>
    </w:pPr>
  </w:style>
  <w:style w:type="table" w:styleId="GridTable1Light-Accent3">
    <w:name w:val="Grid Table 1 Light Accent 3"/>
    <w:basedOn w:val="TableNormal"/>
    <w:uiPriority w:val="46"/>
    <w:rsid w:val="00735290"/>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735290"/>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C044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4426"/>
  </w:style>
  <w:style w:type="paragraph" w:styleId="Footer">
    <w:name w:val="footer"/>
    <w:basedOn w:val="Normal"/>
    <w:link w:val="FooterChar"/>
    <w:uiPriority w:val="99"/>
    <w:unhideWhenUsed/>
    <w:rsid w:val="00C044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4426"/>
  </w:style>
  <w:style w:type="paragraph" w:styleId="PlainText">
    <w:name w:val="Plain Text"/>
    <w:basedOn w:val="Normal"/>
    <w:link w:val="PlainTextChar"/>
    <w:uiPriority w:val="99"/>
    <w:unhideWhenUsed/>
    <w:rsid w:val="00F33F0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33F0D"/>
    <w:rPr>
      <w:rFonts w:ascii="Calibri" w:hAnsi="Calibri"/>
      <w:szCs w:val="21"/>
    </w:rPr>
  </w:style>
  <w:style w:type="paragraph" w:styleId="Revision">
    <w:name w:val="Revision"/>
    <w:hidden/>
    <w:uiPriority w:val="99"/>
    <w:semiHidden/>
    <w:rsid w:val="000F061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13748">
      <w:bodyDiv w:val="1"/>
      <w:marLeft w:val="0"/>
      <w:marRight w:val="0"/>
      <w:marTop w:val="0"/>
      <w:marBottom w:val="0"/>
      <w:divBdr>
        <w:top w:val="none" w:sz="0" w:space="0" w:color="auto"/>
        <w:left w:val="none" w:sz="0" w:space="0" w:color="auto"/>
        <w:bottom w:val="none" w:sz="0" w:space="0" w:color="auto"/>
        <w:right w:val="none" w:sz="0" w:space="0" w:color="auto"/>
      </w:divBdr>
    </w:div>
    <w:div w:id="234974123">
      <w:bodyDiv w:val="1"/>
      <w:marLeft w:val="0"/>
      <w:marRight w:val="0"/>
      <w:marTop w:val="0"/>
      <w:marBottom w:val="0"/>
      <w:divBdr>
        <w:top w:val="none" w:sz="0" w:space="0" w:color="auto"/>
        <w:left w:val="none" w:sz="0" w:space="0" w:color="auto"/>
        <w:bottom w:val="none" w:sz="0" w:space="0" w:color="auto"/>
        <w:right w:val="none" w:sz="0" w:space="0" w:color="auto"/>
      </w:divBdr>
    </w:div>
    <w:div w:id="1812364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gove@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oldcopd.org"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5BB54-D589-4F68-802A-878A3E62B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5496</Words>
  <Characters>88332</Characters>
  <Application>Microsoft Office Word</Application>
  <DocSecurity>4</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03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ve K.</dc:creator>
  <cp:keywords/>
  <dc:description/>
  <cp:lastModifiedBy>Whalley T.</cp:lastModifiedBy>
  <cp:revision>2</cp:revision>
  <dcterms:created xsi:type="dcterms:W3CDTF">2018-06-08T09:00:00Z</dcterms:created>
  <dcterms:modified xsi:type="dcterms:W3CDTF">2018-06-08T09:00:00Z</dcterms:modified>
</cp:coreProperties>
</file>